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185E3C" w14:textId="77777777" w:rsidR="00D91C96" w:rsidRPr="00D91C96" w:rsidRDefault="00D91C96" w:rsidP="00D91C96">
      <w:pPr>
        <w:pStyle w:val="Heading1"/>
      </w:pPr>
      <w:bookmarkStart w:id="0" w:name="_Toc60911806"/>
      <w:bookmarkStart w:id="1" w:name="_Toc28850971"/>
      <w:bookmarkStart w:id="2" w:name="_Toc50499325"/>
      <w:r w:rsidRPr="00D91C96">
        <w:softHyphen/>
      </w:r>
      <w:r w:rsidRPr="00D91C96">
        <w:softHyphen/>
      </w:r>
      <w:r w:rsidRPr="00D91C96">
        <w:softHyphen/>
      </w:r>
      <w:r w:rsidRPr="00D91C96">
        <w:softHyphen/>
      </w:r>
      <w:r w:rsidRPr="00D91C96">
        <w:softHyphen/>
      </w:r>
      <w:r w:rsidRPr="00D91C96">
        <w:softHyphen/>
        <w:t xml:space="preserve">LAPORAN PROGRAM MAGANG </w:t>
      </w:r>
      <w:r w:rsidRPr="00D91C96">
        <w:softHyphen/>
      </w:r>
      <w:r w:rsidRPr="00D91C96">
        <w:softHyphen/>
        <w:t>KAMPUS MERDEKA</w:t>
      </w:r>
      <w:bookmarkEnd w:id="0"/>
    </w:p>
    <w:p w14:paraId="30E3F5FF" w14:textId="77777777" w:rsidR="00D91C96" w:rsidRPr="003F6B3E" w:rsidRDefault="00D91C96" w:rsidP="00D91C96">
      <w:pPr>
        <w:spacing w:after="115"/>
        <w:ind w:right="49"/>
        <w:jc w:val="center"/>
        <w:rPr>
          <w:rFonts w:cs="Times New Roman"/>
          <w:szCs w:val="24"/>
        </w:rPr>
      </w:pPr>
    </w:p>
    <w:p w14:paraId="3460F514" w14:textId="28EC45B6" w:rsidR="00D91C96" w:rsidRPr="003F6B3E" w:rsidRDefault="00D91C96" w:rsidP="00D91C96">
      <w:pPr>
        <w:spacing w:after="115"/>
        <w:ind w:right="49"/>
        <w:jc w:val="center"/>
        <w:rPr>
          <w:rFonts w:cs="Times New Roman"/>
          <w:szCs w:val="24"/>
        </w:rPr>
      </w:pPr>
      <w:r w:rsidRPr="00D91C96">
        <w:rPr>
          <w:rFonts w:cs="Times New Roman"/>
          <w:b/>
          <w:szCs w:val="24"/>
        </w:rPr>
        <w:t>MAGANG INDUSTRI TEKNOLOGI INFORMASI DI DINAS KOMUNIKASI DAN INFORMATIKA PEMERINTAH KABUPATEN GIANYAR</w:t>
      </w:r>
    </w:p>
    <w:p w14:paraId="49B9931A" w14:textId="77777777" w:rsidR="00D91C96" w:rsidRPr="003F6B3E" w:rsidRDefault="00D91C96" w:rsidP="00D91C96">
      <w:pPr>
        <w:spacing w:after="115"/>
        <w:ind w:right="49"/>
        <w:jc w:val="center"/>
        <w:rPr>
          <w:rFonts w:cs="Times New Roman"/>
          <w:szCs w:val="24"/>
        </w:rPr>
      </w:pPr>
    </w:p>
    <w:p w14:paraId="6F4D2622" w14:textId="77777777" w:rsidR="00D91C96" w:rsidRPr="00B10D3D" w:rsidRDefault="00D91C96" w:rsidP="00D91C96">
      <w:pPr>
        <w:jc w:val="center"/>
        <w:rPr>
          <w:rFonts w:cs="Times New Roman"/>
          <w:szCs w:val="24"/>
        </w:rPr>
      </w:pPr>
      <w:r w:rsidRPr="00B10D3D">
        <w:rPr>
          <w:rFonts w:cs="Times New Roman"/>
          <w:szCs w:val="24"/>
        </w:rPr>
        <w:t xml:space="preserve">Diajukan guna Memenuhi Syarat Program Magang </w:t>
      </w:r>
      <w:r w:rsidRPr="00B10D3D">
        <w:rPr>
          <w:rFonts w:cs="Times New Roman"/>
          <w:szCs w:val="24"/>
        </w:rPr>
        <w:softHyphen/>
      </w:r>
      <w:r w:rsidRPr="00B10D3D">
        <w:rPr>
          <w:rFonts w:cs="Times New Roman"/>
          <w:szCs w:val="24"/>
        </w:rPr>
        <w:softHyphen/>
        <w:t>Kampus Merdeka Pendidikan Strata Satu (S1) Program Studi Teknologi Informasi</w:t>
      </w:r>
    </w:p>
    <w:p w14:paraId="7DBCD072" w14:textId="77777777" w:rsidR="00D91C96" w:rsidRPr="003F6B3E" w:rsidRDefault="00D91C96" w:rsidP="00D91C96">
      <w:pPr>
        <w:spacing w:after="112"/>
        <w:ind w:right="49"/>
        <w:jc w:val="center"/>
        <w:rPr>
          <w:rFonts w:cs="Times New Roman"/>
          <w:szCs w:val="24"/>
        </w:rPr>
      </w:pPr>
    </w:p>
    <w:p w14:paraId="4F95AD69" w14:textId="77777777" w:rsidR="00D91C96" w:rsidRPr="003F6B3E" w:rsidRDefault="00D91C96" w:rsidP="00D91C96">
      <w:pPr>
        <w:spacing w:after="104"/>
        <w:ind w:right="49"/>
        <w:jc w:val="center"/>
        <w:rPr>
          <w:rFonts w:cs="Times New Roman"/>
          <w:szCs w:val="24"/>
        </w:rPr>
      </w:pPr>
    </w:p>
    <w:p w14:paraId="3C2A62B2" w14:textId="77777777" w:rsidR="00D91C96" w:rsidRPr="003F6B3E" w:rsidRDefault="00D91C96" w:rsidP="00D91C96">
      <w:pPr>
        <w:spacing w:after="60"/>
        <w:ind w:right="49"/>
        <w:jc w:val="center"/>
        <w:rPr>
          <w:rFonts w:cs="Times New Roman"/>
          <w:szCs w:val="24"/>
        </w:rPr>
      </w:pPr>
      <w:r>
        <w:rPr>
          <w:noProof/>
        </w:rPr>
        <w:drawing>
          <wp:inline distT="0" distB="0" distL="0" distR="0" wp14:anchorId="34C616E4" wp14:editId="2E690A03">
            <wp:extent cx="1079500" cy="1213117"/>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1079500" cy="1213117"/>
                    </a:xfrm>
                    <a:prstGeom prst="rect">
                      <a:avLst/>
                    </a:prstGeom>
                  </pic:spPr>
                </pic:pic>
              </a:graphicData>
            </a:graphic>
          </wp:inline>
        </w:drawing>
      </w:r>
    </w:p>
    <w:p w14:paraId="4119206E" w14:textId="77777777" w:rsidR="00D91C96" w:rsidRPr="003F6B3E" w:rsidRDefault="00D91C96" w:rsidP="00D91C96">
      <w:pPr>
        <w:spacing w:after="115"/>
        <w:ind w:right="49"/>
        <w:jc w:val="center"/>
        <w:rPr>
          <w:rFonts w:cs="Times New Roman"/>
          <w:szCs w:val="24"/>
        </w:rPr>
      </w:pPr>
    </w:p>
    <w:p w14:paraId="7BFDE6A9" w14:textId="77777777" w:rsidR="00D91C96" w:rsidRPr="003F6B3E" w:rsidRDefault="00D91C96" w:rsidP="00D91C96">
      <w:pPr>
        <w:spacing w:after="112"/>
        <w:ind w:right="49"/>
        <w:jc w:val="center"/>
        <w:rPr>
          <w:rFonts w:cs="Times New Roman"/>
          <w:szCs w:val="24"/>
        </w:rPr>
      </w:pPr>
    </w:p>
    <w:p w14:paraId="5686E544" w14:textId="77777777" w:rsidR="00D91C96" w:rsidRPr="003F6B3E" w:rsidRDefault="00D91C96" w:rsidP="00D91C96">
      <w:pPr>
        <w:spacing w:after="109" w:line="265" w:lineRule="auto"/>
        <w:ind w:right="49"/>
        <w:jc w:val="center"/>
        <w:rPr>
          <w:rFonts w:cs="Times New Roman"/>
          <w:b/>
          <w:szCs w:val="24"/>
        </w:rPr>
      </w:pPr>
      <w:r w:rsidRPr="003F6B3E">
        <w:rPr>
          <w:rFonts w:cs="Times New Roman"/>
          <w:b/>
          <w:szCs w:val="24"/>
        </w:rPr>
        <w:t>Oleh</w:t>
      </w:r>
    </w:p>
    <w:p w14:paraId="43EAE7A5" w14:textId="7860BB9B" w:rsidR="00D91C96" w:rsidRPr="003F6B3E" w:rsidRDefault="00D91C96" w:rsidP="00D91C96">
      <w:pPr>
        <w:spacing w:after="109" w:line="265" w:lineRule="auto"/>
        <w:ind w:right="49"/>
        <w:rPr>
          <w:rFonts w:cs="Times New Roman"/>
          <w:szCs w:val="24"/>
        </w:rPr>
      </w:pPr>
    </w:p>
    <w:p w14:paraId="25C58587" w14:textId="77777777" w:rsidR="00D91C96" w:rsidRDefault="00D91C96" w:rsidP="00D91C96">
      <w:pPr>
        <w:spacing w:after="112"/>
        <w:ind w:right="49"/>
        <w:jc w:val="center"/>
        <w:rPr>
          <w:rFonts w:cs="Times New Roman"/>
          <w:b/>
          <w:szCs w:val="24"/>
        </w:rPr>
      </w:pPr>
      <w:r w:rsidRPr="00B10D3D">
        <w:rPr>
          <w:rFonts w:cs="Times New Roman"/>
          <w:b/>
          <w:szCs w:val="24"/>
        </w:rPr>
        <w:t xml:space="preserve">I Dewa Gede Dirga Yasa </w:t>
      </w:r>
      <w:r>
        <w:rPr>
          <w:rFonts w:cs="Times New Roman"/>
          <w:b/>
          <w:szCs w:val="24"/>
        </w:rPr>
        <w:br/>
      </w:r>
      <w:r w:rsidRPr="00B10D3D">
        <w:rPr>
          <w:rFonts w:cs="Times New Roman"/>
          <w:b/>
          <w:szCs w:val="24"/>
        </w:rPr>
        <w:t>(1705551062)</w:t>
      </w:r>
    </w:p>
    <w:p w14:paraId="25A044B1" w14:textId="77777777" w:rsidR="00D91C96" w:rsidRDefault="00D91C96" w:rsidP="00D91C96">
      <w:pPr>
        <w:spacing w:after="112"/>
        <w:ind w:right="49"/>
        <w:jc w:val="center"/>
        <w:rPr>
          <w:rFonts w:cs="Times New Roman"/>
          <w:szCs w:val="24"/>
        </w:rPr>
      </w:pPr>
    </w:p>
    <w:p w14:paraId="1077FA11" w14:textId="77777777" w:rsidR="00D91C96" w:rsidRDefault="00D91C96" w:rsidP="00D91C96">
      <w:pPr>
        <w:spacing w:after="112"/>
        <w:ind w:right="49"/>
        <w:jc w:val="center"/>
        <w:rPr>
          <w:rFonts w:cs="Times New Roman"/>
          <w:szCs w:val="24"/>
        </w:rPr>
      </w:pPr>
    </w:p>
    <w:p w14:paraId="65C127C1" w14:textId="77777777" w:rsidR="00D91C96" w:rsidRPr="003F6B3E" w:rsidRDefault="00D91C96" w:rsidP="00D91C96">
      <w:pPr>
        <w:spacing w:after="119" w:line="258" w:lineRule="auto"/>
        <w:ind w:right="49"/>
        <w:jc w:val="center"/>
        <w:rPr>
          <w:rFonts w:cs="Times New Roman"/>
          <w:szCs w:val="24"/>
        </w:rPr>
      </w:pPr>
      <w:r w:rsidRPr="003F6B3E">
        <w:rPr>
          <w:rFonts w:cs="Times New Roman"/>
          <w:b/>
          <w:szCs w:val="24"/>
        </w:rPr>
        <w:t>PROGRAM STUDI TEKNOLOGI INFORMASI</w:t>
      </w:r>
    </w:p>
    <w:p w14:paraId="3E1EFF30" w14:textId="77777777" w:rsidR="00D91C96" w:rsidRPr="003F6B3E" w:rsidRDefault="00D91C96" w:rsidP="00D91C96">
      <w:pPr>
        <w:spacing w:after="106" w:line="265" w:lineRule="auto"/>
        <w:ind w:right="49"/>
        <w:jc w:val="center"/>
        <w:rPr>
          <w:rFonts w:cs="Times New Roman"/>
          <w:szCs w:val="24"/>
        </w:rPr>
      </w:pPr>
      <w:r w:rsidRPr="003F6B3E">
        <w:rPr>
          <w:rFonts w:cs="Times New Roman"/>
          <w:b/>
          <w:szCs w:val="24"/>
        </w:rPr>
        <w:t>FAKULTAS TEKNIK</w:t>
      </w:r>
    </w:p>
    <w:p w14:paraId="4630B9BE" w14:textId="77777777" w:rsidR="00D91C96" w:rsidRPr="003F6B3E" w:rsidRDefault="00D91C96" w:rsidP="00D91C96">
      <w:pPr>
        <w:spacing w:after="109" w:line="265" w:lineRule="auto"/>
        <w:ind w:right="49"/>
        <w:jc w:val="center"/>
        <w:rPr>
          <w:rFonts w:cs="Times New Roman"/>
          <w:szCs w:val="24"/>
        </w:rPr>
      </w:pPr>
      <w:r w:rsidRPr="003F6B3E">
        <w:rPr>
          <w:rFonts w:cs="Times New Roman"/>
          <w:b/>
          <w:szCs w:val="24"/>
        </w:rPr>
        <w:t>UNIVERSITAS UDAYANA</w:t>
      </w:r>
    </w:p>
    <w:p w14:paraId="78664A95" w14:textId="565277AD" w:rsidR="00D91C96" w:rsidRPr="00D91C96" w:rsidRDefault="00D91C96" w:rsidP="00D91C96">
      <w:pPr>
        <w:jc w:val="center"/>
        <w:rPr>
          <w:rFonts w:eastAsia="Times New Roman" w:cs="Times New Roman"/>
          <w:b/>
          <w:lang w:val="id-ID"/>
        </w:rPr>
        <w:sectPr w:rsidR="00D91C96" w:rsidRPr="00D91C96" w:rsidSect="00465ACC">
          <w:headerReference w:type="default" r:id="rId10"/>
          <w:footerReference w:type="default" r:id="rId11"/>
          <w:footerReference w:type="first" r:id="rId12"/>
          <w:type w:val="continuous"/>
          <w:pgSz w:w="11906" w:h="16838" w:code="9"/>
          <w:pgMar w:top="1872" w:right="1872" w:bottom="1872" w:left="2016" w:header="0" w:footer="839" w:gutter="0"/>
          <w:pgNumType w:fmt="lowerRoman"/>
          <w:cols w:space="720"/>
          <w:titlePg/>
          <w:docGrid w:linePitch="360"/>
        </w:sectPr>
      </w:pPr>
      <w:r w:rsidRPr="00D91C96">
        <w:rPr>
          <w:rFonts w:cs="Times New Roman"/>
          <w:b/>
        </w:rPr>
        <w:t>2020</w:t>
      </w:r>
    </w:p>
    <w:p w14:paraId="5AA02040" w14:textId="77777777" w:rsidR="00465ACC" w:rsidRDefault="00E70AEA" w:rsidP="00E70AEA">
      <w:pPr>
        <w:pStyle w:val="Heading1"/>
      </w:pPr>
      <w:bookmarkStart w:id="3" w:name="_Toc28961"/>
      <w:bookmarkStart w:id="4" w:name="_Toc60911807"/>
      <w:bookmarkStart w:id="5" w:name="_Toc28850964"/>
      <w:bookmarkStart w:id="6" w:name="_Toc55898059"/>
      <w:bookmarkStart w:id="7" w:name="_Toc60666337"/>
      <w:bookmarkStart w:id="8" w:name="_Toc28850982"/>
      <w:bookmarkStart w:id="9" w:name="_Hlk42759976"/>
      <w:r w:rsidRPr="00756303">
        <w:lastRenderedPageBreak/>
        <w:t>LEMBAR PENGESAHAN</w:t>
      </w:r>
      <w:bookmarkEnd w:id="3"/>
      <w:bookmarkEnd w:id="4"/>
    </w:p>
    <w:p w14:paraId="15083408" w14:textId="29486D91" w:rsidR="00E70AEA" w:rsidRPr="00465ACC" w:rsidRDefault="00E70AEA" w:rsidP="00465ACC">
      <w:pPr>
        <w:jc w:val="center"/>
        <w:rPr>
          <w:b/>
        </w:rPr>
      </w:pPr>
      <w:r w:rsidRPr="00465ACC">
        <w:rPr>
          <w:b/>
        </w:rPr>
        <w:t xml:space="preserve">LAPORAN </w:t>
      </w:r>
      <w:bookmarkEnd w:id="5"/>
      <w:bookmarkEnd w:id="6"/>
      <w:r w:rsidRPr="00465ACC">
        <w:rPr>
          <w:b/>
        </w:rPr>
        <w:t>MAGANG INDUSTRI KAMPUS MERDEKA</w:t>
      </w:r>
      <w:bookmarkEnd w:id="7"/>
    </w:p>
    <w:p w14:paraId="76C0CA61" w14:textId="77777777" w:rsidR="00E70AEA" w:rsidRPr="00756303" w:rsidRDefault="00E70AEA" w:rsidP="00E70AEA">
      <w:pPr>
        <w:spacing w:after="64"/>
        <w:ind w:left="-1" w:right="665"/>
        <w:jc w:val="right"/>
        <w:rPr>
          <w:rFonts w:cs="Times New Roman"/>
        </w:rPr>
      </w:pPr>
      <w:r w:rsidRPr="00756303">
        <w:rPr>
          <w:rFonts w:eastAsia="Calibri" w:cs="Times New Roman"/>
          <w:noProof/>
        </w:rPr>
        <mc:AlternateContent>
          <mc:Choice Requires="wpg">
            <w:drawing>
              <wp:inline distT="0" distB="0" distL="0" distR="0" wp14:anchorId="3D10E25D" wp14:editId="4BC8EA84">
                <wp:extent cx="5252085" cy="38100"/>
                <wp:effectExtent l="0" t="0" r="0" b="0"/>
                <wp:docPr id="22274" name="Group 22274"/>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4" name="Shape 29164"/>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5" name="Shape 29165"/>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509CD614" id="Group 22274"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">
                <v:shape id="Shape 29164"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" path="m,l5252085,r,22860l,22860,,e" fillcolor="black" stroked="f" strokeweight="0">
                  <v:stroke miterlimit="83231f" joinstyle="miter"/>
                  <v:path arrowok="t" textboxrect="0,0,5252085,22860"/>
                </v:shape>
                <v:shape id="Shape 29165"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r w:rsidRPr="00756303">
        <w:rPr>
          <w:rFonts w:cs="Times New Roman"/>
          <w:b/>
        </w:rPr>
        <w:t xml:space="preserve"> </w:t>
      </w:r>
    </w:p>
    <w:tbl>
      <w:tblPr>
        <w:tblStyle w:val="TableGrid0"/>
        <w:tblpPr w:leftFromText="180" w:rightFromText="180" w:vertAnchor="text" w:tblpY="1"/>
        <w:tblOverlap w:val="never"/>
        <w:tblW w:w="8222" w:type="dxa"/>
        <w:tblInd w:w="0" w:type="dxa"/>
        <w:tblLook w:val="04A0" w:firstRow="1" w:lastRow="0" w:firstColumn="1" w:lastColumn="0" w:noHBand="0" w:noVBand="1"/>
      </w:tblPr>
      <w:tblGrid>
        <w:gridCol w:w="2757"/>
        <w:gridCol w:w="5465"/>
      </w:tblGrid>
      <w:tr w:rsidR="00E70AEA" w:rsidRPr="00756303" w14:paraId="2CD97F42" w14:textId="77777777" w:rsidTr="00465ACC">
        <w:trPr>
          <w:trHeight w:val="755"/>
        </w:trPr>
        <w:tc>
          <w:tcPr>
            <w:tcW w:w="2757" w:type="dxa"/>
            <w:tcBorders>
              <w:top w:val="nil"/>
              <w:left w:val="nil"/>
              <w:bottom w:val="nil"/>
              <w:right w:val="nil"/>
            </w:tcBorders>
          </w:tcPr>
          <w:p w14:paraId="5D20E346"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JUDUL</w:t>
            </w:r>
            <w:r w:rsidRPr="005F1F5A">
              <w:rPr>
                <w:rFonts w:cs="Times New Roman"/>
                <w:szCs w:val="24"/>
                <w:lang w:val="id-ID"/>
              </w:rPr>
              <w:tab/>
              <w:t>:</w:t>
            </w:r>
          </w:p>
        </w:tc>
        <w:tc>
          <w:tcPr>
            <w:tcW w:w="5465" w:type="dxa"/>
            <w:tcBorders>
              <w:top w:val="nil"/>
              <w:left w:val="nil"/>
              <w:bottom w:val="nil"/>
              <w:right w:val="nil"/>
            </w:tcBorders>
          </w:tcPr>
          <w:p w14:paraId="51BBCDF8" w14:textId="77777777" w:rsidR="00E70AEA" w:rsidRPr="005F1F5A" w:rsidRDefault="00E70AEA" w:rsidP="00465ACC">
            <w:pPr>
              <w:ind w:left="80"/>
              <w:rPr>
                <w:rFonts w:cs="Times New Roman"/>
                <w:szCs w:val="24"/>
                <w:lang w:val="id-ID"/>
              </w:rPr>
            </w:pPr>
            <w:r w:rsidRPr="005F1F5A">
              <w:rPr>
                <w:rFonts w:cs="Times New Roman"/>
                <w:szCs w:val="24"/>
                <w:lang w:val="id-ID"/>
              </w:rPr>
              <w:t>MAGANG INDUSTRI TEKNOLOGI INFORMASI DI DINAS KOMUNIKASI DAN INFORMATIKA PEMERINTAH KABUPATEN GIANYAR</w:t>
            </w:r>
          </w:p>
        </w:tc>
      </w:tr>
      <w:tr w:rsidR="00E70AEA" w:rsidRPr="00756303" w14:paraId="33421A8E" w14:textId="77777777" w:rsidTr="00465ACC">
        <w:trPr>
          <w:trHeight w:val="414"/>
        </w:trPr>
        <w:tc>
          <w:tcPr>
            <w:tcW w:w="2757" w:type="dxa"/>
            <w:tcBorders>
              <w:top w:val="nil"/>
              <w:left w:val="nil"/>
              <w:bottom w:val="nil"/>
              <w:right w:val="nil"/>
            </w:tcBorders>
          </w:tcPr>
          <w:p w14:paraId="2EF3CA7D" w14:textId="77777777" w:rsidR="00E70AEA" w:rsidRPr="005F1F5A" w:rsidRDefault="00E70AEA" w:rsidP="00465ACC">
            <w:pPr>
              <w:tabs>
                <w:tab w:val="right" w:pos="2552"/>
              </w:tabs>
              <w:rPr>
                <w:rFonts w:cs="Times New Roman"/>
                <w:szCs w:val="24"/>
              </w:rPr>
            </w:pPr>
            <w:r w:rsidRPr="005F1F5A">
              <w:rPr>
                <w:rFonts w:cs="Times New Roman"/>
                <w:szCs w:val="24"/>
                <w:lang w:val="id-ID"/>
              </w:rPr>
              <w:t>N</w:t>
            </w:r>
            <w:r>
              <w:rPr>
                <w:rFonts w:cs="Times New Roman"/>
                <w:szCs w:val="24"/>
                <w:lang w:val="id-ID"/>
              </w:rPr>
              <w:t>AMA MAHASISWA</w:t>
            </w:r>
            <w:r w:rsidRPr="005F1F5A">
              <w:rPr>
                <w:rFonts w:cs="Times New Roman"/>
                <w:szCs w:val="24"/>
                <w:lang w:val="id-ID"/>
              </w:rPr>
              <w:tab/>
              <w:t>:</w:t>
            </w:r>
          </w:p>
        </w:tc>
        <w:tc>
          <w:tcPr>
            <w:tcW w:w="5465" w:type="dxa"/>
            <w:tcBorders>
              <w:top w:val="nil"/>
              <w:left w:val="nil"/>
              <w:bottom w:val="nil"/>
              <w:right w:val="nil"/>
            </w:tcBorders>
          </w:tcPr>
          <w:p w14:paraId="59ABEA23" w14:textId="10B7D840" w:rsidR="00E70AEA" w:rsidRPr="00E70AEA" w:rsidRDefault="00E70AEA" w:rsidP="00E70AEA">
            <w:pPr>
              <w:ind w:left="80"/>
              <w:rPr>
                <w:rFonts w:cs="Times New Roman"/>
                <w:szCs w:val="24"/>
                <w:lang w:val="en-US"/>
              </w:rPr>
            </w:pPr>
            <w:r>
              <w:rPr>
                <w:rFonts w:cs="Times New Roman"/>
                <w:szCs w:val="24"/>
                <w:lang w:val="id-ID"/>
              </w:rPr>
              <w:t xml:space="preserve">I </w:t>
            </w:r>
            <w:r>
              <w:rPr>
                <w:rFonts w:cs="Times New Roman"/>
                <w:szCs w:val="24"/>
                <w:lang w:val="en-US"/>
              </w:rPr>
              <w:t>DEWA GEDE DIRGA YASA</w:t>
            </w:r>
          </w:p>
        </w:tc>
      </w:tr>
      <w:tr w:rsidR="00E70AEA" w:rsidRPr="00756303" w14:paraId="0640B061" w14:textId="77777777" w:rsidTr="00465ACC">
        <w:trPr>
          <w:trHeight w:val="414"/>
        </w:trPr>
        <w:tc>
          <w:tcPr>
            <w:tcW w:w="2757" w:type="dxa"/>
            <w:tcBorders>
              <w:top w:val="nil"/>
              <w:left w:val="nil"/>
              <w:bottom w:val="nil"/>
              <w:right w:val="nil"/>
            </w:tcBorders>
          </w:tcPr>
          <w:p w14:paraId="0A018B43"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NIM</w:t>
            </w:r>
            <w:r w:rsidRPr="005F1F5A">
              <w:rPr>
                <w:rFonts w:cs="Times New Roman"/>
                <w:szCs w:val="24"/>
                <w:lang w:val="id-ID"/>
              </w:rPr>
              <w:tab/>
              <w:t>:</w:t>
            </w:r>
          </w:p>
        </w:tc>
        <w:tc>
          <w:tcPr>
            <w:tcW w:w="5465" w:type="dxa"/>
            <w:tcBorders>
              <w:top w:val="nil"/>
              <w:left w:val="nil"/>
              <w:bottom w:val="nil"/>
              <w:right w:val="nil"/>
            </w:tcBorders>
          </w:tcPr>
          <w:p w14:paraId="78483C5D" w14:textId="578E2EA3" w:rsidR="00E70AEA" w:rsidRPr="005F1F5A" w:rsidRDefault="00E70AEA" w:rsidP="00465ACC">
            <w:pPr>
              <w:ind w:left="80"/>
              <w:rPr>
                <w:rFonts w:cs="Times New Roman"/>
                <w:szCs w:val="24"/>
                <w:lang w:val="id-ID"/>
              </w:rPr>
            </w:pPr>
            <w:r w:rsidRPr="00E70AEA">
              <w:rPr>
                <w:rFonts w:cs="Times New Roman"/>
                <w:szCs w:val="24"/>
                <w:lang w:val="id-ID"/>
              </w:rPr>
              <w:t>1705551062</w:t>
            </w:r>
          </w:p>
        </w:tc>
      </w:tr>
      <w:tr w:rsidR="00E70AEA" w:rsidRPr="00756303" w14:paraId="56A10043" w14:textId="77777777" w:rsidTr="00465ACC">
        <w:trPr>
          <w:trHeight w:val="414"/>
        </w:trPr>
        <w:tc>
          <w:tcPr>
            <w:tcW w:w="2757" w:type="dxa"/>
            <w:tcBorders>
              <w:top w:val="nil"/>
              <w:left w:val="nil"/>
              <w:bottom w:val="nil"/>
              <w:right w:val="nil"/>
            </w:tcBorders>
          </w:tcPr>
          <w:p w14:paraId="7ABB1EA0"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FAKULTAS</w:t>
            </w:r>
            <w:r w:rsidRPr="005F1F5A">
              <w:rPr>
                <w:rFonts w:cs="Times New Roman"/>
                <w:szCs w:val="24"/>
                <w:lang w:val="id-ID"/>
              </w:rPr>
              <w:tab/>
              <w:t>:</w:t>
            </w:r>
          </w:p>
        </w:tc>
        <w:tc>
          <w:tcPr>
            <w:tcW w:w="5465" w:type="dxa"/>
            <w:tcBorders>
              <w:top w:val="nil"/>
              <w:left w:val="nil"/>
              <w:bottom w:val="nil"/>
              <w:right w:val="nil"/>
            </w:tcBorders>
          </w:tcPr>
          <w:p w14:paraId="7792D276" w14:textId="77777777" w:rsidR="00E70AEA" w:rsidRPr="005F1F5A" w:rsidRDefault="00E70AEA" w:rsidP="00465ACC">
            <w:pPr>
              <w:ind w:left="80"/>
              <w:rPr>
                <w:rFonts w:cs="Times New Roman"/>
                <w:szCs w:val="24"/>
                <w:lang w:val="id-ID"/>
              </w:rPr>
            </w:pPr>
            <w:r w:rsidRPr="005F1F5A">
              <w:rPr>
                <w:rFonts w:cs="Times New Roman"/>
                <w:szCs w:val="24"/>
                <w:lang w:val="id-ID"/>
              </w:rPr>
              <w:t>TEKNIK</w:t>
            </w:r>
          </w:p>
        </w:tc>
      </w:tr>
      <w:tr w:rsidR="00E70AEA" w:rsidRPr="00756303" w14:paraId="16A2A676" w14:textId="77777777" w:rsidTr="00465ACC">
        <w:trPr>
          <w:trHeight w:val="414"/>
        </w:trPr>
        <w:tc>
          <w:tcPr>
            <w:tcW w:w="2757" w:type="dxa"/>
            <w:tcBorders>
              <w:top w:val="nil"/>
              <w:left w:val="nil"/>
              <w:bottom w:val="nil"/>
              <w:right w:val="nil"/>
            </w:tcBorders>
          </w:tcPr>
          <w:p w14:paraId="7993ECDE"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PROGRAM STUDI</w:t>
            </w:r>
            <w:r w:rsidRPr="005F1F5A">
              <w:rPr>
                <w:rFonts w:cs="Times New Roman"/>
                <w:szCs w:val="24"/>
                <w:lang w:val="id-ID"/>
              </w:rPr>
              <w:tab/>
              <w:t>:</w:t>
            </w:r>
          </w:p>
        </w:tc>
        <w:tc>
          <w:tcPr>
            <w:tcW w:w="5465" w:type="dxa"/>
            <w:tcBorders>
              <w:top w:val="nil"/>
              <w:left w:val="nil"/>
              <w:bottom w:val="nil"/>
              <w:right w:val="nil"/>
            </w:tcBorders>
          </w:tcPr>
          <w:p w14:paraId="3AF2FB62" w14:textId="77777777" w:rsidR="00E70AEA" w:rsidRPr="005F1F5A" w:rsidRDefault="00E70AEA" w:rsidP="00465ACC">
            <w:pPr>
              <w:ind w:left="80"/>
              <w:rPr>
                <w:rFonts w:cs="Times New Roman"/>
                <w:szCs w:val="24"/>
                <w:lang w:val="id-ID"/>
              </w:rPr>
            </w:pPr>
            <w:r w:rsidRPr="005F1F5A">
              <w:rPr>
                <w:rFonts w:cs="Times New Roman"/>
                <w:szCs w:val="24"/>
                <w:lang w:val="id-ID"/>
              </w:rPr>
              <w:t>TEKNOLOGI INFORMASI</w:t>
            </w:r>
          </w:p>
        </w:tc>
      </w:tr>
      <w:tr w:rsidR="00E70AEA" w:rsidRPr="00756303" w14:paraId="210AED38" w14:textId="77777777" w:rsidTr="00465ACC">
        <w:trPr>
          <w:trHeight w:val="339"/>
        </w:trPr>
        <w:tc>
          <w:tcPr>
            <w:tcW w:w="2757" w:type="dxa"/>
            <w:tcBorders>
              <w:top w:val="nil"/>
              <w:left w:val="nil"/>
              <w:bottom w:val="nil"/>
              <w:right w:val="nil"/>
            </w:tcBorders>
          </w:tcPr>
          <w:p w14:paraId="78D8B7C2"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 xml:space="preserve">KONSENTRASI </w:t>
            </w:r>
            <w:r w:rsidRPr="005F1F5A">
              <w:rPr>
                <w:rFonts w:cs="Times New Roman"/>
                <w:szCs w:val="24"/>
                <w:lang w:val="id-ID"/>
              </w:rPr>
              <w:tab/>
              <w:t>:</w:t>
            </w:r>
          </w:p>
        </w:tc>
        <w:tc>
          <w:tcPr>
            <w:tcW w:w="5465" w:type="dxa"/>
            <w:tcBorders>
              <w:top w:val="nil"/>
              <w:left w:val="nil"/>
              <w:bottom w:val="nil"/>
              <w:right w:val="nil"/>
            </w:tcBorders>
          </w:tcPr>
          <w:p w14:paraId="2D0E84D7" w14:textId="491A003A" w:rsidR="00E70AEA" w:rsidRPr="00E70AEA" w:rsidRDefault="00E70AEA" w:rsidP="00465ACC">
            <w:pPr>
              <w:ind w:left="80"/>
              <w:rPr>
                <w:rFonts w:cs="Times New Roman"/>
                <w:szCs w:val="24"/>
                <w:lang w:val="en-US"/>
              </w:rPr>
            </w:pPr>
            <w:r>
              <w:rPr>
                <w:rFonts w:cs="Times New Roman"/>
                <w:szCs w:val="24"/>
                <w:lang w:val="en-US"/>
              </w:rPr>
              <w:t>MANAJEMEN DATA DAN INFORMASI</w:t>
            </w:r>
          </w:p>
        </w:tc>
      </w:tr>
    </w:tbl>
    <w:p w14:paraId="3B3B5144" w14:textId="0D5DE821" w:rsidR="00E70AEA" w:rsidRPr="00756303" w:rsidRDefault="00E70AEA" w:rsidP="00E70AEA">
      <w:pPr>
        <w:spacing w:after="60"/>
        <w:ind w:right="305"/>
        <w:rPr>
          <w:rFonts w:cs="Times New Roman"/>
        </w:rPr>
      </w:pPr>
      <w:r w:rsidRPr="00756303">
        <w:rPr>
          <w:rFonts w:eastAsia="Calibri" w:cs="Times New Roman"/>
          <w:noProof/>
        </w:rPr>
        <mc:AlternateContent>
          <mc:Choice Requires="wpg">
            <w:drawing>
              <wp:inline distT="0" distB="0" distL="0" distR="0" wp14:anchorId="75D9B6E5" wp14:editId="7A92B9B1">
                <wp:extent cx="5252085" cy="38100"/>
                <wp:effectExtent l="0" t="0" r="5715" b="0"/>
                <wp:docPr id="22275" name="Group 22275"/>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8" name="Shape 29168"/>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9" name="Shape 29169"/>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55124256" id="Group 22275"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">
                <v:shape id="Shape 29168"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" path="m,l5252085,r,22860l,22860,,e" fillcolor="black" stroked="f" strokeweight="0">
                  <v:stroke miterlimit="83231f" joinstyle="miter"/>
                  <v:path arrowok="t" textboxrect="0,0,5252085,22860"/>
                </v:shape>
                <v:shape id="Shape 29169"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p>
    <w:p w14:paraId="29EB7025" w14:textId="77777777" w:rsidR="00DC0C3E" w:rsidRDefault="00E70AEA" w:rsidP="00DC0C3E">
      <w:pPr>
        <w:ind w:right="-204"/>
        <w:jc w:val="right"/>
        <w:rPr>
          <w:rFonts w:cs="Times New Roman"/>
          <w:szCs w:val="24"/>
        </w:rPr>
      </w:pPr>
      <w:r>
        <w:rPr>
          <w:rFonts w:cs="Times New Roman"/>
          <w:szCs w:val="24"/>
        </w:rPr>
        <w:t>Gianyar,</w:t>
      </w:r>
      <w:r w:rsidRPr="00A46BD5">
        <w:rPr>
          <w:rFonts w:cs="Times New Roman"/>
          <w:szCs w:val="24"/>
        </w:rPr>
        <w:t xml:space="preserve"> 7 Januari 2021</w:t>
      </w:r>
    </w:p>
    <w:p w14:paraId="5F743AAB" w14:textId="69853F3B" w:rsidR="00162A64" w:rsidRDefault="00E70AEA" w:rsidP="00767182">
      <w:pPr>
        <w:spacing w:line="276" w:lineRule="auto"/>
        <w:jc w:val="center"/>
        <w:rPr>
          <w:rFonts w:cs="Times New Roman"/>
          <w:szCs w:val="24"/>
        </w:rPr>
      </w:pPr>
      <w:r w:rsidRPr="00A46BD5">
        <w:rPr>
          <w:rFonts w:cs="Times New Roman"/>
          <w:szCs w:val="24"/>
        </w:rPr>
        <w:t>Menyetujui,</w:t>
      </w:r>
    </w:p>
    <w:p w14:paraId="2F16AAF8" w14:textId="73E6FC30" w:rsidR="00DC0C3E" w:rsidRDefault="00DC0C3E" w:rsidP="00767182">
      <w:pPr>
        <w:spacing w:line="276" w:lineRule="auto"/>
        <w:jc w:val="center"/>
        <w:rPr>
          <w:rFonts w:eastAsia="Times New Roman" w:cs="Times New Roman"/>
          <w:szCs w:val="24"/>
        </w:rPr>
      </w:pPr>
      <w:r w:rsidRPr="00A46BD5">
        <w:rPr>
          <w:rFonts w:eastAsia="Times New Roman" w:cs="Times New Roman"/>
          <w:szCs w:val="24"/>
        </w:rPr>
        <w:t>Pembimbing Lapangan</w:t>
      </w:r>
    </w:p>
    <w:p w14:paraId="7F65B373" w14:textId="3A3E9863" w:rsidR="00767182" w:rsidRDefault="00767182" w:rsidP="00767182">
      <w:pPr>
        <w:spacing w:line="276" w:lineRule="auto"/>
        <w:jc w:val="center"/>
        <w:rPr>
          <w:rFonts w:eastAsia="Times New Roman" w:cs="Times New Roman"/>
          <w:szCs w:val="24"/>
        </w:rPr>
      </w:pPr>
    </w:p>
    <w:p w14:paraId="0E68E795" w14:textId="77777777" w:rsidR="00767182" w:rsidRDefault="00767182" w:rsidP="00767182">
      <w:pPr>
        <w:spacing w:line="276" w:lineRule="auto"/>
        <w:jc w:val="center"/>
        <w:rPr>
          <w:rFonts w:eastAsia="Times New Roman" w:cs="Times New Roman"/>
          <w:szCs w:val="24"/>
        </w:rPr>
      </w:pPr>
    </w:p>
    <w:p w14:paraId="11406429" w14:textId="77777777" w:rsidR="00767182" w:rsidRDefault="00767182" w:rsidP="00767182">
      <w:pPr>
        <w:spacing w:line="276" w:lineRule="auto"/>
        <w:jc w:val="center"/>
        <w:rPr>
          <w:rFonts w:eastAsia="Times New Roman" w:cs="Times New Roman"/>
          <w:szCs w:val="24"/>
        </w:rPr>
      </w:pPr>
    </w:p>
    <w:p w14:paraId="191EBDE2" w14:textId="59D9A1E0" w:rsidR="00767182" w:rsidRPr="00767182" w:rsidRDefault="00767182" w:rsidP="00767182">
      <w:pPr>
        <w:spacing w:line="276" w:lineRule="auto"/>
        <w:jc w:val="center"/>
        <w:rPr>
          <w:rFonts w:eastAsia="Times New Roman" w:cs="Times New Roman"/>
          <w:szCs w:val="24"/>
          <w:u w:val="single"/>
        </w:rPr>
      </w:pPr>
      <w:r w:rsidRPr="00767182">
        <w:rPr>
          <w:rFonts w:eastAsia="Times New Roman" w:cs="Times New Roman"/>
          <w:szCs w:val="24"/>
          <w:u w:val="single"/>
        </w:rPr>
        <w:t>(I Dewa Gde A</w:t>
      </w:r>
      <w:r w:rsidR="0044542D">
        <w:rPr>
          <w:rFonts w:eastAsia="Times New Roman" w:cs="Times New Roman"/>
          <w:szCs w:val="24"/>
          <w:u w:val="single"/>
        </w:rPr>
        <w:t>.</w:t>
      </w:r>
      <w:r w:rsidRPr="00767182">
        <w:rPr>
          <w:rFonts w:eastAsia="Times New Roman" w:cs="Times New Roman"/>
          <w:szCs w:val="24"/>
          <w:u w:val="single"/>
        </w:rPr>
        <w:t xml:space="preserve"> Wahyudi, S.T)</w:t>
      </w:r>
    </w:p>
    <w:p w14:paraId="5923ED17" w14:textId="53A442F0" w:rsidR="00767182" w:rsidRDefault="00767182" w:rsidP="00767182">
      <w:pPr>
        <w:spacing w:line="276" w:lineRule="auto"/>
        <w:jc w:val="center"/>
        <w:rPr>
          <w:rFonts w:eastAsia="Times New Roman" w:cs="Times New Roman"/>
          <w:szCs w:val="24"/>
        </w:rPr>
      </w:pPr>
      <w:proofErr w:type="gramStart"/>
      <w:r w:rsidRPr="00A46BD5">
        <w:rPr>
          <w:rFonts w:eastAsia="Times New Roman" w:cs="Times New Roman"/>
          <w:szCs w:val="24"/>
        </w:rPr>
        <w:t>NIP  198103062006041013</w:t>
      </w:r>
      <w:proofErr w:type="gramEnd"/>
    </w:p>
    <w:p w14:paraId="5FA8D9C9" w14:textId="77777777" w:rsidR="00767182" w:rsidRDefault="00767182" w:rsidP="00DC0C3E">
      <w:pPr>
        <w:jc w:val="center"/>
        <w:rPr>
          <w:rFonts w:eastAsia="Times New Roman" w:cs="Times New Roman"/>
          <w:szCs w:val="24"/>
        </w:rPr>
      </w:pPr>
    </w:p>
    <w:p w14:paraId="2967B9BE" w14:textId="18F7A2D1" w:rsidR="00767182" w:rsidRDefault="00767182" w:rsidP="00767182">
      <w:pPr>
        <w:tabs>
          <w:tab w:val="left" w:pos="5103"/>
        </w:tabs>
        <w:spacing w:line="276" w:lineRule="auto"/>
        <w:ind w:firstLine="709"/>
        <w:jc w:val="left"/>
        <w:rPr>
          <w:rFonts w:eastAsia="Times New Roman" w:cs="Times New Roman"/>
          <w:szCs w:val="24"/>
        </w:rPr>
      </w:pPr>
      <w:r w:rsidRPr="00A46BD5">
        <w:rPr>
          <w:rFonts w:eastAsia="Times New Roman" w:cs="Times New Roman"/>
          <w:szCs w:val="24"/>
        </w:rPr>
        <w:t>Dosen Pembimbing</w:t>
      </w:r>
      <w:r>
        <w:rPr>
          <w:rFonts w:eastAsia="Times New Roman" w:cs="Times New Roman"/>
          <w:szCs w:val="24"/>
        </w:rPr>
        <w:t xml:space="preserve"> 1</w:t>
      </w:r>
      <w:r>
        <w:rPr>
          <w:rFonts w:eastAsia="Times New Roman" w:cs="Times New Roman"/>
          <w:szCs w:val="24"/>
        </w:rPr>
        <w:tab/>
      </w:r>
      <w:r w:rsidRPr="00A46BD5">
        <w:rPr>
          <w:rFonts w:eastAsia="Times New Roman" w:cs="Times New Roman"/>
          <w:szCs w:val="24"/>
        </w:rPr>
        <w:t>Dosen Pembimbing</w:t>
      </w:r>
      <w:r>
        <w:rPr>
          <w:rFonts w:eastAsia="Times New Roman" w:cs="Times New Roman"/>
          <w:szCs w:val="24"/>
        </w:rPr>
        <w:t xml:space="preserve"> 2</w:t>
      </w:r>
    </w:p>
    <w:p w14:paraId="155267C6" w14:textId="6988FBE5" w:rsidR="00767182" w:rsidRDefault="00767182" w:rsidP="00767182">
      <w:pPr>
        <w:tabs>
          <w:tab w:val="left" w:pos="5812"/>
        </w:tabs>
        <w:spacing w:line="276" w:lineRule="auto"/>
        <w:jc w:val="left"/>
        <w:rPr>
          <w:rFonts w:eastAsia="Times New Roman" w:cs="Times New Roman"/>
          <w:szCs w:val="24"/>
        </w:rPr>
      </w:pPr>
    </w:p>
    <w:p w14:paraId="473465F2" w14:textId="77777777" w:rsidR="00767182" w:rsidRDefault="00767182" w:rsidP="00767182">
      <w:pPr>
        <w:tabs>
          <w:tab w:val="left" w:pos="5812"/>
        </w:tabs>
        <w:spacing w:line="276" w:lineRule="auto"/>
        <w:jc w:val="left"/>
        <w:rPr>
          <w:rFonts w:eastAsia="Times New Roman" w:cs="Times New Roman"/>
          <w:szCs w:val="24"/>
        </w:rPr>
      </w:pPr>
    </w:p>
    <w:p w14:paraId="3990877C" w14:textId="77777777" w:rsidR="00767182" w:rsidRDefault="00767182" w:rsidP="00767182">
      <w:pPr>
        <w:tabs>
          <w:tab w:val="left" w:pos="5812"/>
        </w:tabs>
        <w:spacing w:line="276" w:lineRule="auto"/>
        <w:jc w:val="left"/>
        <w:rPr>
          <w:rFonts w:eastAsia="Times New Roman" w:cs="Times New Roman"/>
          <w:szCs w:val="24"/>
        </w:rPr>
      </w:pPr>
    </w:p>
    <w:p w14:paraId="2FC0704F" w14:textId="5415B943" w:rsidR="00767182" w:rsidRDefault="00767182" w:rsidP="00767182">
      <w:pPr>
        <w:tabs>
          <w:tab w:val="left" w:pos="4536"/>
        </w:tabs>
        <w:spacing w:line="276" w:lineRule="auto"/>
        <w:jc w:val="left"/>
        <w:rPr>
          <w:rFonts w:eastAsia="Times New Roman" w:cs="Times New Roman"/>
          <w:szCs w:val="24"/>
        </w:rPr>
      </w:pPr>
      <w:proofErr w:type="gramStart"/>
      <w:r w:rsidRPr="00A46BD5">
        <w:rPr>
          <w:rFonts w:eastAsia="Times New Roman" w:cs="Times New Roman"/>
          <w:szCs w:val="24"/>
          <w:u w:val="single"/>
        </w:rPr>
        <w:t>(</w:t>
      </w:r>
      <w:r w:rsidRPr="00830616">
        <w:rPr>
          <w:rFonts w:eastAsia="Times New Roman" w:cs="Times New Roman"/>
          <w:szCs w:val="24"/>
          <w:u w:val="single"/>
        </w:rPr>
        <w:t>I Putu Agus Eka Pratama, S.T., M.T.</w:t>
      </w:r>
      <w:r w:rsidRPr="00A46BD5">
        <w:rPr>
          <w:rFonts w:eastAsia="Times New Roman" w:cs="Times New Roman"/>
          <w:szCs w:val="24"/>
          <w:u w:val="single"/>
        </w:rPr>
        <w:t>)</w:t>
      </w:r>
      <w:proofErr w:type="gramEnd"/>
      <w:r w:rsidRPr="00767182">
        <w:rPr>
          <w:rFonts w:eastAsia="Times New Roman" w:cs="Times New Roman"/>
          <w:szCs w:val="24"/>
        </w:rPr>
        <w:tab/>
      </w:r>
      <w:r>
        <w:rPr>
          <w:rFonts w:eastAsia="Times New Roman" w:cs="Times New Roman"/>
          <w:szCs w:val="24"/>
          <w:u w:val="single"/>
        </w:rPr>
        <w:t>(</w:t>
      </w:r>
      <w:r w:rsidRPr="0054287A">
        <w:rPr>
          <w:rFonts w:eastAsia="Times New Roman" w:cs="Times New Roman"/>
          <w:szCs w:val="24"/>
          <w:u w:val="single"/>
        </w:rPr>
        <w:t>I Putu Arya Dharmaadi, ST.</w:t>
      </w:r>
      <w:proofErr w:type="gramStart"/>
      <w:r w:rsidRPr="0054287A">
        <w:rPr>
          <w:rFonts w:eastAsia="Times New Roman" w:cs="Times New Roman"/>
          <w:szCs w:val="24"/>
          <w:u w:val="single"/>
        </w:rPr>
        <w:t>,MT</w:t>
      </w:r>
      <w:proofErr w:type="gramEnd"/>
      <w:r>
        <w:rPr>
          <w:rFonts w:eastAsia="Times New Roman" w:cs="Times New Roman"/>
          <w:szCs w:val="24"/>
          <w:u w:val="single"/>
        </w:rPr>
        <w:t>)</w:t>
      </w:r>
    </w:p>
    <w:p w14:paraId="380BBED6" w14:textId="6E4F3F66" w:rsidR="00767182" w:rsidRDefault="00767182" w:rsidP="00767182">
      <w:pPr>
        <w:tabs>
          <w:tab w:val="left" w:pos="4820"/>
        </w:tabs>
        <w:spacing w:line="276" w:lineRule="auto"/>
        <w:ind w:firstLine="426"/>
        <w:jc w:val="left"/>
        <w:rPr>
          <w:rFonts w:eastAsia="Times New Roman" w:cs="Times New Roman"/>
          <w:szCs w:val="24"/>
        </w:rPr>
      </w:pPr>
      <w:proofErr w:type="gramStart"/>
      <w:r w:rsidRPr="00A46BD5">
        <w:rPr>
          <w:rFonts w:eastAsia="Times New Roman" w:cs="Times New Roman"/>
          <w:szCs w:val="24"/>
        </w:rPr>
        <w:t xml:space="preserve">NIP  </w:t>
      </w:r>
      <w:r w:rsidRPr="00830616">
        <w:rPr>
          <w:rFonts w:eastAsia="Times New Roman" w:cs="Times New Roman"/>
          <w:szCs w:val="24"/>
        </w:rPr>
        <w:t>1985110320181113001</w:t>
      </w:r>
      <w:proofErr w:type="gramEnd"/>
      <w:r>
        <w:rPr>
          <w:rFonts w:eastAsia="Times New Roman" w:cs="Times New Roman"/>
          <w:szCs w:val="24"/>
        </w:rPr>
        <w:tab/>
      </w:r>
      <w:r w:rsidRPr="00A46BD5">
        <w:rPr>
          <w:rFonts w:eastAsia="Times New Roman" w:cs="Times New Roman"/>
          <w:szCs w:val="24"/>
        </w:rPr>
        <w:t xml:space="preserve">NIP  </w:t>
      </w:r>
      <w:r>
        <w:t xml:space="preserve"> </w:t>
      </w:r>
      <w:r w:rsidRPr="0054287A">
        <w:rPr>
          <w:rFonts w:eastAsia="Times New Roman" w:cs="Times New Roman"/>
          <w:szCs w:val="24"/>
        </w:rPr>
        <w:t>199111152019031017</w:t>
      </w:r>
    </w:p>
    <w:p w14:paraId="71402955" w14:textId="457E96B1" w:rsidR="00767182" w:rsidRDefault="00767182" w:rsidP="00767182">
      <w:pPr>
        <w:tabs>
          <w:tab w:val="left" w:pos="4536"/>
        </w:tabs>
        <w:jc w:val="left"/>
        <w:rPr>
          <w:rFonts w:eastAsia="Times New Roman" w:cs="Times New Roman"/>
          <w:szCs w:val="24"/>
        </w:rPr>
      </w:pPr>
    </w:p>
    <w:p w14:paraId="2467E509" w14:textId="04F5EC58" w:rsidR="00767182" w:rsidRDefault="00767182" w:rsidP="00767182">
      <w:pPr>
        <w:tabs>
          <w:tab w:val="left" w:pos="4536"/>
        </w:tabs>
        <w:spacing w:line="276" w:lineRule="auto"/>
        <w:jc w:val="center"/>
        <w:rPr>
          <w:rFonts w:eastAsia="Times New Roman" w:cs="Times New Roman"/>
          <w:szCs w:val="24"/>
        </w:rPr>
      </w:pPr>
      <w:r>
        <w:rPr>
          <w:rFonts w:eastAsia="Times New Roman" w:cs="Times New Roman"/>
          <w:szCs w:val="24"/>
        </w:rPr>
        <w:t>Mengetahui,</w:t>
      </w:r>
    </w:p>
    <w:p w14:paraId="6978AF54" w14:textId="1E345DF6" w:rsidR="00767182" w:rsidRDefault="00767182" w:rsidP="00767182">
      <w:pPr>
        <w:tabs>
          <w:tab w:val="left" w:pos="4536"/>
        </w:tabs>
        <w:spacing w:line="276" w:lineRule="auto"/>
        <w:jc w:val="center"/>
        <w:rPr>
          <w:rFonts w:eastAsia="Times New Roman"/>
        </w:rPr>
      </w:pPr>
      <w:r>
        <w:rPr>
          <w:rFonts w:eastAsia="Times New Roman"/>
        </w:rPr>
        <w:t>Koordinator Program Studi Teknologi Informasi</w:t>
      </w:r>
    </w:p>
    <w:p w14:paraId="361AE9C5" w14:textId="5D4FDBF3" w:rsidR="00767182" w:rsidRDefault="00767182" w:rsidP="00767182">
      <w:pPr>
        <w:tabs>
          <w:tab w:val="left" w:pos="4536"/>
        </w:tabs>
        <w:spacing w:line="276" w:lineRule="auto"/>
        <w:jc w:val="center"/>
        <w:rPr>
          <w:rFonts w:eastAsia="Times New Roman"/>
        </w:rPr>
      </w:pPr>
    </w:p>
    <w:p w14:paraId="5BB5D5F6" w14:textId="77777777" w:rsidR="00767182" w:rsidRDefault="00767182" w:rsidP="00767182">
      <w:pPr>
        <w:tabs>
          <w:tab w:val="left" w:pos="4536"/>
        </w:tabs>
        <w:spacing w:line="276" w:lineRule="auto"/>
        <w:jc w:val="center"/>
        <w:rPr>
          <w:rFonts w:eastAsia="Times New Roman"/>
        </w:rPr>
      </w:pPr>
    </w:p>
    <w:p w14:paraId="23B6E949" w14:textId="3B204DCB" w:rsidR="00767182" w:rsidRDefault="00767182" w:rsidP="00767182">
      <w:pPr>
        <w:tabs>
          <w:tab w:val="left" w:pos="4536"/>
        </w:tabs>
        <w:spacing w:line="276" w:lineRule="auto"/>
        <w:jc w:val="center"/>
        <w:rPr>
          <w:rFonts w:eastAsia="Times New Roman"/>
        </w:rPr>
      </w:pPr>
    </w:p>
    <w:p w14:paraId="5ECA31C2" w14:textId="748B471F" w:rsidR="00767182" w:rsidRDefault="00767182" w:rsidP="00767182">
      <w:pPr>
        <w:tabs>
          <w:tab w:val="left" w:pos="4536"/>
        </w:tabs>
        <w:spacing w:line="276" w:lineRule="auto"/>
        <w:jc w:val="center"/>
        <w:rPr>
          <w:rFonts w:eastAsia="Times New Roman"/>
        </w:rPr>
      </w:pPr>
      <w:proofErr w:type="gramStart"/>
      <w:r w:rsidRPr="00A46BD5">
        <w:rPr>
          <w:rFonts w:eastAsia="Times New Roman" w:cs="Times New Roman"/>
          <w:szCs w:val="24"/>
          <w:u w:val="single"/>
        </w:rPr>
        <w:t>(</w:t>
      </w:r>
      <w:r>
        <w:t xml:space="preserve"> </w:t>
      </w:r>
      <w:r w:rsidRPr="0054287A">
        <w:rPr>
          <w:rFonts w:eastAsia="Times New Roman" w:cs="Times New Roman"/>
          <w:szCs w:val="24"/>
          <w:u w:val="single"/>
        </w:rPr>
        <w:t>Dr</w:t>
      </w:r>
      <w:proofErr w:type="gramEnd"/>
      <w:r w:rsidRPr="0054287A">
        <w:rPr>
          <w:rFonts w:eastAsia="Times New Roman" w:cs="Times New Roman"/>
          <w:szCs w:val="24"/>
          <w:u w:val="single"/>
        </w:rPr>
        <w:t>. Ir. I Made Oka Widyantara, S.T</w:t>
      </w:r>
      <w:proofErr w:type="gramStart"/>
      <w:r w:rsidRPr="0054287A">
        <w:rPr>
          <w:rFonts w:eastAsia="Times New Roman" w:cs="Times New Roman"/>
          <w:szCs w:val="24"/>
          <w:u w:val="single"/>
        </w:rPr>
        <w:t>,M.T</w:t>
      </w:r>
      <w:proofErr w:type="gramEnd"/>
      <w:r>
        <w:rPr>
          <w:rFonts w:eastAsia="Times New Roman" w:cs="Times New Roman"/>
          <w:szCs w:val="24"/>
          <w:u w:val="single"/>
        </w:rPr>
        <w:t>)</w:t>
      </w:r>
    </w:p>
    <w:p w14:paraId="6881C71A" w14:textId="3D395B72" w:rsidR="00E70AEA" w:rsidRPr="0044542D" w:rsidRDefault="00767182" w:rsidP="0044542D">
      <w:pPr>
        <w:tabs>
          <w:tab w:val="left" w:pos="4536"/>
        </w:tabs>
        <w:spacing w:line="276" w:lineRule="auto"/>
        <w:jc w:val="center"/>
        <w:rPr>
          <w:rFonts w:eastAsia="Times New Roman"/>
        </w:rPr>
        <w:sectPr w:rsidR="00E70AEA" w:rsidRPr="0044542D" w:rsidSect="00DE61A3">
          <w:type w:val="continuous"/>
          <w:pgSz w:w="11906" w:h="16838" w:code="9"/>
          <w:pgMar w:top="1872" w:right="1872" w:bottom="1872" w:left="2016" w:header="567" w:footer="567" w:gutter="0"/>
          <w:pgNumType w:fmt="lowerRoman"/>
          <w:cols w:space="720"/>
          <w:docGrid w:linePitch="360"/>
        </w:sectPr>
      </w:pPr>
      <w:proofErr w:type="gramStart"/>
      <w:r w:rsidRPr="00A46BD5">
        <w:rPr>
          <w:rFonts w:eastAsia="Times New Roman" w:cs="Times New Roman"/>
          <w:szCs w:val="24"/>
        </w:rPr>
        <w:t xml:space="preserve">NIP  </w:t>
      </w:r>
      <w:r w:rsidRPr="0054287A">
        <w:rPr>
          <w:rFonts w:eastAsia="Times New Roman" w:cs="Times New Roman"/>
          <w:szCs w:val="24"/>
        </w:rPr>
        <w:t>197312111999031001</w:t>
      </w:r>
      <w:bookmarkEnd w:id="8"/>
      <w:bookmarkEnd w:id="9"/>
      <w:proofErr w:type="gramEnd"/>
    </w:p>
    <w:p w14:paraId="313237B3" w14:textId="1E147FEB" w:rsidR="00D91C96" w:rsidRDefault="00D91C96" w:rsidP="0044542D">
      <w:pPr>
        <w:pStyle w:val="Heading1"/>
      </w:pPr>
      <w:bookmarkStart w:id="10" w:name="_Toc60911808"/>
      <w:r>
        <w:lastRenderedPageBreak/>
        <w:t>KATA PENGANTAR</w:t>
      </w:r>
      <w:bookmarkEnd w:id="10"/>
    </w:p>
    <w:p w14:paraId="31A4DB67" w14:textId="1C81D39D" w:rsidR="00D91C96" w:rsidRDefault="00D91C96" w:rsidP="00D91C96"/>
    <w:p w14:paraId="3B9FF5AB" w14:textId="77777777" w:rsidR="00D91C96" w:rsidRPr="00D91C96" w:rsidRDefault="00D91C96" w:rsidP="00D91C96"/>
    <w:p w14:paraId="4D2567D1" w14:textId="0AF10C75" w:rsidR="00D91C96" w:rsidRDefault="00D91C96" w:rsidP="00D91C96">
      <w:pPr>
        <w:ind w:firstLine="851"/>
      </w:pPr>
      <w:r>
        <w:t xml:space="preserve">Puji dan syukur saya panjatkan kehadapan Tuhan Yang Maha Esa sehingga penulis dapat menyelesaikan laporan program Magang Kampus Merdeka dengan judul </w:t>
      </w:r>
      <w:r w:rsidRPr="00D91C96">
        <w:rPr>
          <w:b/>
        </w:rPr>
        <w:t>“Magan</w:t>
      </w:r>
      <w:r w:rsidR="0044542D">
        <w:rPr>
          <w:b/>
        </w:rPr>
        <w:t>g Industri Teknologi Informasi di Dinas Komunikasi d</w:t>
      </w:r>
      <w:r w:rsidRPr="00D91C96">
        <w:rPr>
          <w:b/>
        </w:rPr>
        <w:t>an Informatika Pemerintah Kabupaten Gianyar”</w:t>
      </w:r>
      <w:r>
        <w:t xml:space="preserve">. </w:t>
      </w:r>
      <w:proofErr w:type="gramStart"/>
      <w:r>
        <w:t>Penulis mendapatkan masukan dan bimbingan dari berbagai pihak</w:t>
      </w:r>
      <w:r w:rsidR="002140DA">
        <w:t xml:space="preserve"> dalam menyusun laporan</w:t>
      </w:r>
      <w:r w:rsidR="002140DA" w:rsidRPr="002140DA">
        <w:t xml:space="preserve"> </w:t>
      </w:r>
      <w:r w:rsidR="002140DA">
        <w:t>program Magang Kampus Merdeka ini</w:t>
      </w:r>
      <w:r>
        <w:t>.</w:t>
      </w:r>
      <w:proofErr w:type="gramEnd"/>
      <w:r>
        <w:t xml:space="preserve"> Sehubungan dengan hal tersebut pada kesempatan ini penulis menyampaikan ucapan terima kasih kepada: </w:t>
      </w:r>
    </w:p>
    <w:p w14:paraId="3F125946" w14:textId="77777777" w:rsidR="002140DA" w:rsidRPr="002140DA" w:rsidRDefault="00D91C96" w:rsidP="00A0746C">
      <w:pPr>
        <w:pStyle w:val="ListParagraph"/>
        <w:numPr>
          <w:ilvl w:val="0"/>
          <w:numId w:val="11"/>
        </w:numPr>
        <w:ind w:left="851" w:hanging="425"/>
        <w:rPr>
          <w:b/>
          <w:sz w:val="28"/>
        </w:rPr>
      </w:pPr>
      <w:r>
        <w:t>Prof. Ir. Ngakan Putu Gede Suardana, MT, Ph.D selaku Dekan Fakultas Teknik Universitas Udayana.</w:t>
      </w:r>
    </w:p>
    <w:p w14:paraId="7003CEBB" w14:textId="42D6CCFD" w:rsidR="002140DA" w:rsidRPr="002140DA" w:rsidRDefault="00D91C96" w:rsidP="00A0746C">
      <w:pPr>
        <w:pStyle w:val="ListParagraph"/>
        <w:numPr>
          <w:ilvl w:val="0"/>
          <w:numId w:val="11"/>
        </w:numPr>
        <w:ind w:left="851" w:hanging="425"/>
        <w:rPr>
          <w:b/>
          <w:sz w:val="28"/>
        </w:rPr>
      </w:pPr>
      <w:r w:rsidRPr="00E90CD2">
        <w:t>Dr. Ir. I Made Oka Widyantara, ST., MT., IPM, ASEAN Eng.</w:t>
      </w:r>
      <w:r>
        <w:t xml:space="preserve"> selaku Koordinator Program Studi Teknologi Informasi Fakultas Teknik Universitas Udayana.</w:t>
      </w:r>
    </w:p>
    <w:p w14:paraId="4582E3A5" w14:textId="571F935A" w:rsidR="002140DA" w:rsidRPr="002140DA" w:rsidRDefault="002140DA" w:rsidP="00A0746C">
      <w:pPr>
        <w:pStyle w:val="ListParagraph"/>
        <w:numPr>
          <w:ilvl w:val="0"/>
          <w:numId w:val="11"/>
        </w:numPr>
        <w:ind w:left="851" w:hanging="425"/>
        <w:rPr>
          <w:b/>
          <w:sz w:val="28"/>
        </w:rPr>
      </w:pPr>
      <w:r w:rsidRPr="002140DA">
        <w:t xml:space="preserve">Bapak I Made Sunia Raharja, </w:t>
      </w:r>
      <w:proofErr w:type="gramStart"/>
      <w:r w:rsidRPr="002140DA">
        <w:t>S.Kom.,</w:t>
      </w:r>
      <w:proofErr w:type="gramEnd"/>
      <w:r w:rsidRPr="002140DA">
        <w:t xml:space="preserve"> M.Cs</w:t>
      </w:r>
      <w:r>
        <w:t xml:space="preserve"> selaku Ketua Program Magang Kampus Merdeka</w:t>
      </w:r>
      <w:r w:rsidR="0044542D">
        <w:t xml:space="preserve"> Program Studi Teknologi Informasi</w:t>
      </w:r>
      <w:r>
        <w:t>.</w:t>
      </w:r>
    </w:p>
    <w:p w14:paraId="422579E8" w14:textId="5DECFED5" w:rsidR="002140DA" w:rsidRPr="0044542D" w:rsidRDefault="002140DA" w:rsidP="00A0746C">
      <w:pPr>
        <w:pStyle w:val="ListParagraph"/>
        <w:numPr>
          <w:ilvl w:val="0"/>
          <w:numId w:val="11"/>
        </w:numPr>
        <w:ind w:left="851" w:hanging="425"/>
        <w:rPr>
          <w:b/>
          <w:sz w:val="28"/>
        </w:rPr>
      </w:pPr>
      <w:r w:rsidRPr="002140DA">
        <w:t xml:space="preserve">Bapak </w:t>
      </w:r>
      <w:proofErr w:type="gramStart"/>
      <w:r w:rsidRPr="002140DA">
        <w:t>Dwi</w:t>
      </w:r>
      <w:proofErr w:type="gramEnd"/>
      <w:r w:rsidRPr="002140DA">
        <w:t xml:space="preserve"> Putra Githa, S.T., M.T.</w:t>
      </w:r>
      <w:r>
        <w:t xml:space="preserve"> selaku Sekretaris Program Magang Kampus Merdeka</w:t>
      </w:r>
      <w:r w:rsidR="0044542D">
        <w:t xml:space="preserve"> Program Studi Teknologi Informasi</w:t>
      </w:r>
      <w:r>
        <w:t>.</w:t>
      </w:r>
    </w:p>
    <w:p w14:paraId="777EC7EF" w14:textId="342068B4" w:rsidR="00D91C96" w:rsidRPr="002140DA" w:rsidRDefault="002140DA" w:rsidP="00A0746C">
      <w:pPr>
        <w:pStyle w:val="ListParagraph"/>
        <w:numPr>
          <w:ilvl w:val="0"/>
          <w:numId w:val="11"/>
        </w:numPr>
        <w:ind w:left="851" w:hanging="425"/>
        <w:rPr>
          <w:b/>
          <w:sz w:val="28"/>
        </w:rPr>
      </w:pPr>
      <w:r w:rsidRPr="002140DA">
        <w:t>Bapak I Putu Agus Eka Pratama, S.T., M.T.</w:t>
      </w:r>
      <w:r w:rsidR="00D91C96">
        <w:t xml:space="preserve"> selaku </w:t>
      </w:r>
      <w:r>
        <w:t xml:space="preserve">Dosen Pembimbing </w:t>
      </w:r>
      <w:r w:rsidR="00D91C96">
        <w:t xml:space="preserve">I yang telah banyak meluangkan waktu memberikan dorongan, bimbingan, tuntunan dan kesabaran selama penyusunan </w:t>
      </w:r>
      <w:r>
        <w:t>laporan program Magang Kampus Merdeka</w:t>
      </w:r>
      <w:r w:rsidR="00D91C96">
        <w:t>.</w:t>
      </w:r>
    </w:p>
    <w:p w14:paraId="33DB4F92" w14:textId="217E33B9" w:rsidR="0055186D" w:rsidRPr="0055186D" w:rsidRDefault="0055186D" w:rsidP="00A0746C">
      <w:pPr>
        <w:pStyle w:val="ListParagraph"/>
        <w:numPr>
          <w:ilvl w:val="0"/>
          <w:numId w:val="11"/>
        </w:numPr>
        <w:ind w:left="851" w:hanging="425"/>
        <w:rPr>
          <w:b/>
          <w:sz w:val="28"/>
        </w:rPr>
      </w:pPr>
      <w:r>
        <w:t xml:space="preserve">Bapak </w:t>
      </w:r>
      <w:r w:rsidRPr="002140DA">
        <w:t>I Putu Arya Dharmaadi, S.T., M.T.</w:t>
      </w:r>
      <w:r>
        <w:t xml:space="preserve"> selaku Dosen Pembimbing II yang juga telah banyak meluangkan waktu memberikan dorongan, bimbingan, tuntunan dan kesabaran selama penyusunan laporan program Magang Kampus Merdeka.</w:t>
      </w:r>
    </w:p>
    <w:p w14:paraId="37E062E1" w14:textId="12ABBCAE" w:rsidR="0055186D" w:rsidRDefault="0055186D" w:rsidP="00A0746C">
      <w:pPr>
        <w:pStyle w:val="ListParagraph"/>
        <w:numPr>
          <w:ilvl w:val="0"/>
          <w:numId w:val="11"/>
        </w:numPr>
        <w:ind w:left="851" w:hanging="425"/>
      </w:pPr>
      <w:r>
        <w:t xml:space="preserve">Bapak </w:t>
      </w:r>
      <w:r w:rsidR="0044542D" w:rsidRPr="0044542D">
        <w:rPr>
          <w:rFonts w:eastAsia="Times New Roman" w:cs="Times New Roman"/>
        </w:rPr>
        <w:t>I Dewa Gde A</w:t>
      </w:r>
      <w:r w:rsidR="0044542D">
        <w:rPr>
          <w:rFonts w:eastAsia="Times New Roman" w:cs="Times New Roman"/>
        </w:rPr>
        <w:t>.</w:t>
      </w:r>
      <w:r w:rsidR="0044542D" w:rsidRPr="0044542D">
        <w:rPr>
          <w:rFonts w:eastAsia="Times New Roman" w:cs="Times New Roman"/>
        </w:rPr>
        <w:t xml:space="preserve"> Wahyudi, S.T</w:t>
      </w:r>
      <w:r>
        <w:t xml:space="preserve"> selaku Pembimbing Lapangan yang telah memberikan bimbingan dan informasi selama program Magang Kampus Merdeka di </w:t>
      </w:r>
      <w:r w:rsidR="0044542D">
        <w:t>Dinas Komunikasi d</w:t>
      </w:r>
      <w:r w:rsidRPr="0055186D">
        <w:t>an Informatika Pemerintah Kabupaten Gianyar</w:t>
      </w:r>
      <w:r w:rsidR="0044542D">
        <w:t>.</w:t>
      </w:r>
    </w:p>
    <w:p w14:paraId="0D71886C" w14:textId="1E57AC7F" w:rsidR="0055186D" w:rsidRDefault="0055186D" w:rsidP="00A0746C">
      <w:pPr>
        <w:pStyle w:val="ListParagraph"/>
        <w:numPr>
          <w:ilvl w:val="0"/>
          <w:numId w:val="11"/>
        </w:numPr>
        <w:ind w:left="851" w:hanging="425"/>
      </w:pPr>
      <w:r>
        <w:lastRenderedPageBreak/>
        <w:t xml:space="preserve">Seluruh Pegawai </w:t>
      </w:r>
      <w:r w:rsidR="0044542D">
        <w:t>Dinas Komunikasi d</w:t>
      </w:r>
      <w:r w:rsidR="0044542D" w:rsidRPr="0055186D">
        <w:t>an Informatika Pemerintah Kabupaten Gianyar</w:t>
      </w:r>
      <w:r w:rsidR="0044542D">
        <w:t xml:space="preserve"> </w:t>
      </w:r>
      <w:r>
        <w:t>yang sudah memberikan arahan kepada penulis.</w:t>
      </w:r>
    </w:p>
    <w:p w14:paraId="06AA2D66" w14:textId="7E293209" w:rsidR="002140DA" w:rsidRDefault="0055186D" w:rsidP="0055186D">
      <w:pPr>
        <w:ind w:firstLine="851"/>
      </w:pPr>
      <w:proofErr w:type="gramStart"/>
      <w:r>
        <w:t>Penulis sangat mengharapkan kritik dan saran dari berbagai pihak yang telah membaca laporan ini.</w:t>
      </w:r>
      <w:proofErr w:type="gramEnd"/>
      <w:r>
        <w:t xml:space="preserve"> </w:t>
      </w:r>
      <w:proofErr w:type="gramStart"/>
      <w:r>
        <w:t>Akhir kata penulis memohon maaf jika ada kesalahan dalam penyusunan laporan ini, semoga laporan ini dapat memberikan informasi dan bermanfaat bagi semua pihak yang membutuhkan.</w:t>
      </w:r>
      <w:proofErr w:type="gramEnd"/>
    </w:p>
    <w:p w14:paraId="4E121566" w14:textId="7E20F8DA" w:rsidR="0055186D" w:rsidRDefault="0055186D" w:rsidP="0055186D"/>
    <w:p w14:paraId="51F7C173" w14:textId="28C5352A" w:rsidR="0055186D" w:rsidRDefault="0055186D" w:rsidP="0055186D"/>
    <w:p w14:paraId="309564AD" w14:textId="6E440135" w:rsidR="0055186D" w:rsidRDefault="0055186D" w:rsidP="0055186D"/>
    <w:p w14:paraId="41EF4F95" w14:textId="36848513" w:rsidR="0055186D" w:rsidRDefault="0055186D" w:rsidP="0055186D">
      <w:pPr>
        <w:jc w:val="right"/>
      </w:pPr>
      <w:r>
        <w:t>Jimbaran, Januari 2021</w:t>
      </w:r>
    </w:p>
    <w:p w14:paraId="14F207F1" w14:textId="24275A74" w:rsidR="0055186D" w:rsidRDefault="0055186D" w:rsidP="0055186D">
      <w:pPr>
        <w:jc w:val="right"/>
      </w:pPr>
    </w:p>
    <w:p w14:paraId="14C5ECEF" w14:textId="081F49AB" w:rsidR="0055186D" w:rsidRDefault="0055186D" w:rsidP="0055186D">
      <w:pPr>
        <w:jc w:val="right"/>
      </w:pPr>
    </w:p>
    <w:p w14:paraId="3359EB7B" w14:textId="1BAB96AB" w:rsidR="0055186D" w:rsidRDefault="0055186D" w:rsidP="0055186D">
      <w:pPr>
        <w:jc w:val="right"/>
      </w:pPr>
    </w:p>
    <w:p w14:paraId="36F8FB7A" w14:textId="77777777" w:rsidR="0055186D" w:rsidRDefault="0055186D" w:rsidP="0055186D">
      <w:pPr>
        <w:jc w:val="right"/>
        <w:sectPr w:rsidR="0055186D" w:rsidSect="00465ACC">
          <w:type w:val="continuous"/>
          <w:pgSz w:w="11906" w:h="16838" w:code="9"/>
          <w:pgMar w:top="1872" w:right="1872" w:bottom="1872" w:left="2016" w:header="0" w:footer="567" w:gutter="0"/>
          <w:pgNumType w:fmt="lowerRoman"/>
          <w:cols w:space="720"/>
          <w:docGrid w:linePitch="360"/>
        </w:sectPr>
      </w:pPr>
      <w:r>
        <w:t>Penulis</w:t>
      </w:r>
    </w:p>
    <w:p w14:paraId="0CA6CF0E" w14:textId="77777777" w:rsidR="0044542D" w:rsidRDefault="0044542D" w:rsidP="0044542D">
      <w:pPr>
        <w:pStyle w:val="Heading1"/>
        <w:jc w:val="both"/>
        <w:sectPr w:rsidR="0044542D" w:rsidSect="00465ACC">
          <w:type w:val="continuous"/>
          <w:pgSz w:w="11906" w:h="16838" w:code="9"/>
          <w:pgMar w:top="1872" w:right="1872" w:bottom="1872" w:left="2016" w:header="0" w:footer="697" w:gutter="0"/>
          <w:cols w:space="720"/>
          <w:docGrid w:linePitch="360"/>
        </w:sectPr>
      </w:pPr>
    </w:p>
    <w:p w14:paraId="3FD627DE" w14:textId="77777777" w:rsidR="0078371B" w:rsidRDefault="0078371B" w:rsidP="0078371B">
      <w:pPr>
        <w:pStyle w:val="Heading1"/>
      </w:pPr>
      <w:bookmarkStart w:id="11" w:name="_Toc60773514"/>
      <w:bookmarkStart w:id="12" w:name="_Toc60911809"/>
      <w:r w:rsidRPr="00756303">
        <w:lastRenderedPageBreak/>
        <w:t>ABSTRAK</w:t>
      </w:r>
      <w:bookmarkEnd w:id="11"/>
      <w:bookmarkEnd w:id="12"/>
    </w:p>
    <w:p w14:paraId="15C43B7B" w14:textId="77777777" w:rsidR="0078371B" w:rsidRDefault="0078371B" w:rsidP="0078371B">
      <w:pPr>
        <w:spacing w:line="480" w:lineRule="auto"/>
        <w:rPr>
          <w:rFonts w:cs="Times New Roman"/>
          <w:szCs w:val="24"/>
        </w:rPr>
      </w:pPr>
    </w:p>
    <w:p w14:paraId="242A8A45" w14:textId="77777777" w:rsidR="0078371B" w:rsidRPr="00167E2A" w:rsidRDefault="0078371B" w:rsidP="0078371B">
      <w:pPr>
        <w:ind w:firstLine="851"/>
        <w:rPr>
          <w:rFonts w:cs="Times New Roman"/>
          <w:szCs w:val="24"/>
        </w:rPr>
      </w:pPr>
      <w:proofErr w:type="gramStart"/>
      <w:r w:rsidRPr="00536DF1">
        <w:rPr>
          <w:rFonts w:cs="Times New Roman"/>
          <w:szCs w:val="24"/>
          <w:highlight w:val="yellow"/>
        </w:rPr>
        <w:t>Halaman Abstrak ditulis maksimal 150 kata yang berisi masalah yang diangkat, metode dan analisa yang digunakan serta temuan hasil analisa/riset yang dilakukan.</w:t>
      </w:r>
      <w:bookmarkStart w:id="13" w:name="_GoBack"/>
      <w:bookmarkEnd w:id="13"/>
      <w:proofErr w:type="gramEnd"/>
    </w:p>
    <w:p w14:paraId="7B1128E9" w14:textId="77777777" w:rsidR="0078371B" w:rsidRDefault="0078371B">
      <w:pPr>
        <w:spacing w:after="160" w:line="259" w:lineRule="auto"/>
        <w:jc w:val="left"/>
        <w:rPr>
          <w:rFonts w:eastAsiaTheme="majorEastAsia" w:cstheme="majorBidi"/>
          <w:b/>
          <w:szCs w:val="32"/>
        </w:rPr>
      </w:pPr>
      <w:r>
        <w:br w:type="page"/>
      </w:r>
    </w:p>
    <w:p w14:paraId="541DA4DC" w14:textId="4F07D8B3" w:rsidR="0055186D" w:rsidRDefault="0055186D" w:rsidP="0044542D">
      <w:pPr>
        <w:pStyle w:val="Heading1"/>
      </w:pPr>
      <w:bookmarkStart w:id="14" w:name="_Toc60911810"/>
      <w:r>
        <w:lastRenderedPageBreak/>
        <w:t>DAFTAR ISI</w:t>
      </w:r>
      <w:bookmarkEnd w:id="14"/>
    </w:p>
    <w:p w14:paraId="3EB53644" w14:textId="48EF973C" w:rsidR="0055186D" w:rsidRDefault="0055186D" w:rsidP="0055186D"/>
    <w:p w14:paraId="72F53350" w14:textId="6C467328" w:rsidR="00536DF1" w:rsidRDefault="00465ACC" w:rsidP="00536DF1">
      <w:pPr>
        <w:pStyle w:val="TOC1"/>
        <w:rPr>
          <w:rFonts w:asciiTheme="minorHAnsi" w:eastAsiaTheme="minorEastAsia" w:hAnsiTheme="minorHAnsi"/>
          <w:b w:val="0"/>
          <w:sz w:val="22"/>
        </w:rPr>
      </w:pPr>
      <w:r>
        <w:fldChar w:fldCharType="begin"/>
      </w:r>
      <w:r>
        <w:instrText xml:space="preserve"> TOC \o "1-3" \h \z \u </w:instrText>
      </w:r>
      <w:r>
        <w:fldChar w:fldCharType="separate"/>
      </w:r>
      <w:hyperlink w:anchor="_Toc60911806" w:history="1">
        <w:r w:rsidR="00536DF1">
          <w:rPr>
            <w:rStyle w:val="Hyperlink"/>
          </w:rPr>
          <w:t>HALAMAN JUDUL</w:t>
        </w:r>
        <w:r w:rsidR="00536DF1">
          <w:rPr>
            <w:webHidden/>
          </w:rPr>
          <w:tab/>
        </w:r>
        <w:r w:rsidR="00536DF1">
          <w:rPr>
            <w:webHidden/>
          </w:rPr>
          <w:fldChar w:fldCharType="begin"/>
        </w:r>
        <w:r w:rsidR="00536DF1">
          <w:rPr>
            <w:webHidden/>
          </w:rPr>
          <w:instrText xml:space="preserve"> PAGEREF _Toc60911806 \h </w:instrText>
        </w:r>
        <w:r w:rsidR="00536DF1">
          <w:rPr>
            <w:webHidden/>
          </w:rPr>
        </w:r>
        <w:r w:rsidR="00536DF1">
          <w:rPr>
            <w:webHidden/>
          </w:rPr>
          <w:fldChar w:fldCharType="separate"/>
        </w:r>
        <w:r w:rsidR="00536DF1">
          <w:rPr>
            <w:webHidden/>
          </w:rPr>
          <w:t>i</w:t>
        </w:r>
        <w:r w:rsidR="00536DF1">
          <w:rPr>
            <w:webHidden/>
          </w:rPr>
          <w:fldChar w:fldCharType="end"/>
        </w:r>
      </w:hyperlink>
    </w:p>
    <w:p w14:paraId="43BE80AB" w14:textId="61480E7C" w:rsidR="00536DF1" w:rsidRDefault="00B56E63" w:rsidP="00536DF1">
      <w:pPr>
        <w:pStyle w:val="TOC1"/>
        <w:rPr>
          <w:rFonts w:asciiTheme="minorHAnsi" w:eastAsiaTheme="minorEastAsia" w:hAnsiTheme="minorHAnsi"/>
          <w:b w:val="0"/>
          <w:sz w:val="22"/>
        </w:rPr>
      </w:pPr>
      <w:hyperlink w:anchor="_Toc60911807" w:history="1">
        <w:r w:rsidR="00536DF1">
          <w:rPr>
            <w:rStyle w:val="Hyperlink"/>
          </w:rPr>
          <w:t>HALAMAN</w:t>
        </w:r>
        <w:r w:rsidR="00536DF1" w:rsidRPr="00BB0CC7">
          <w:rPr>
            <w:rStyle w:val="Hyperlink"/>
          </w:rPr>
          <w:t xml:space="preserve"> PENGESAHAN</w:t>
        </w:r>
        <w:r w:rsidR="00536DF1">
          <w:rPr>
            <w:webHidden/>
          </w:rPr>
          <w:tab/>
        </w:r>
        <w:r w:rsidR="00536DF1">
          <w:rPr>
            <w:webHidden/>
          </w:rPr>
          <w:fldChar w:fldCharType="begin"/>
        </w:r>
        <w:r w:rsidR="00536DF1">
          <w:rPr>
            <w:webHidden/>
          </w:rPr>
          <w:instrText xml:space="preserve"> PAGEREF _Toc60911807 \h </w:instrText>
        </w:r>
        <w:r w:rsidR="00536DF1">
          <w:rPr>
            <w:webHidden/>
          </w:rPr>
        </w:r>
        <w:r w:rsidR="00536DF1">
          <w:rPr>
            <w:webHidden/>
          </w:rPr>
          <w:fldChar w:fldCharType="separate"/>
        </w:r>
        <w:r w:rsidR="00536DF1">
          <w:rPr>
            <w:webHidden/>
          </w:rPr>
          <w:t>ii</w:t>
        </w:r>
        <w:r w:rsidR="00536DF1">
          <w:rPr>
            <w:webHidden/>
          </w:rPr>
          <w:fldChar w:fldCharType="end"/>
        </w:r>
      </w:hyperlink>
    </w:p>
    <w:p w14:paraId="7E5AFCA7" w14:textId="7C1F8D89" w:rsidR="00536DF1" w:rsidRDefault="00B56E63" w:rsidP="00536DF1">
      <w:pPr>
        <w:pStyle w:val="TOC1"/>
        <w:rPr>
          <w:rFonts w:asciiTheme="minorHAnsi" w:eastAsiaTheme="minorEastAsia" w:hAnsiTheme="minorHAnsi"/>
          <w:b w:val="0"/>
          <w:sz w:val="22"/>
        </w:rPr>
      </w:pPr>
      <w:hyperlink w:anchor="_Toc60911808" w:history="1">
        <w:r w:rsidR="00536DF1" w:rsidRPr="00BB0CC7">
          <w:rPr>
            <w:rStyle w:val="Hyperlink"/>
          </w:rPr>
          <w:t>KATA PENGANTAR</w:t>
        </w:r>
        <w:r w:rsidR="00536DF1">
          <w:rPr>
            <w:webHidden/>
          </w:rPr>
          <w:tab/>
        </w:r>
        <w:r w:rsidR="00536DF1">
          <w:rPr>
            <w:webHidden/>
          </w:rPr>
          <w:fldChar w:fldCharType="begin"/>
        </w:r>
        <w:r w:rsidR="00536DF1">
          <w:rPr>
            <w:webHidden/>
          </w:rPr>
          <w:instrText xml:space="preserve"> PAGEREF _Toc60911808 \h </w:instrText>
        </w:r>
        <w:r w:rsidR="00536DF1">
          <w:rPr>
            <w:webHidden/>
          </w:rPr>
        </w:r>
        <w:r w:rsidR="00536DF1">
          <w:rPr>
            <w:webHidden/>
          </w:rPr>
          <w:fldChar w:fldCharType="separate"/>
        </w:r>
        <w:r w:rsidR="00536DF1">
          <w:rPr>
            <w:webHidden/>
          </w:rPr>
          <w:t>iii</w:t>
        </w:r>
        <w:r w:rsidR="00536DF1">
          <w:rPr>
            <w:webHidden/>
          </w:rPr>
          <w:fldChar w:fldCharType="end"/>
        </w:r>
      </w:hyperlink>
    </w:p>
    <w:p w14:paraId="039B9F63" w14:textId="29357C08" w:rsidR="00536DF1" w:rsidRDefault="00B56E63" w:rsidP="00536DF1">
      <w:pPr>
        <w:pStyle w:val="TOC1"/>
        <w:rPr>
          <w:rFonts w:asciiTheme="minorHAnsi" w:eastAsiaTheme="minorEastAsia" w:hAnsiTheme="minorHAnsi"/>
          <w:b w:val="0"/>
          <w:sz w:val="22"/>
        </w:rPr>
      </w:pPr>
      <w:hyperlink w:anchor="_Toc60911809" w:history="1">
        <w:r w:rsidR="00536DF1" w:rsidRPr="00BB0CC7">
          <w:rPr>
            <w:rStyle w:val="Hyperlink"/>
          </w:rPr>
          <w:t>ABSTRAK</w:t>
        </w:r>
        <w:r w:rsidR="00536DF1">
          <w:rPr>
            <w:webHidden/>
          </w:rPr>
          <w:tab/>
        </w:r>
        <w:r w:rsidR="00536DF1">
          <w:rPr>
            <w:webHidden/>
          </w:rPr>
          <w:fldChar w:fldCharType="begin"/>
        </w:r>
        <w:r w:rsidR="00536DF1">
          <w:rPr>
            <w:webHidden/>
          </w:rPr>
          <w:instrText xml:space="preserve"> PAGEREF _Toc60911809 \h </w:instrText>
        </w:r>
        <w:r w:rsidR="00536DF1">
          <w:rPr>
            <w:webHidden/>
          </w:rPr>
        </w:r>
        <w:r w:rsidR="00536DF1">
          <w:rPr>
            <w:webHidden/>
          </w:rPr>
          <w:fldChar w:fldCharType="separate"/>
        </w:r>
        <w:r w:rsidR="00536DF1">
          <w:rPr>
            <w:webHidden/>
          </w:rPr>
          <w:t>v</w:t>
        </w:r>
        <w:r w:rsidR="00536DF1">
          <w:rPr>
            <w:webHidden/>
          </w:rPr>
          <w:fldChar w:fldCharType="end"/>
        </w:r>
      </w:hyperlink>
    </w:p>
    <w:p w14:paraId="043E513D" w14:textId="32143583" w:rsidR="00536DF1" w:rsidRDefault="00B56E63" w:rsidP="00536DF1">
      <w:pPr>
        <w:pStyle w:val="TOC1"/>
        <w:rPr>
          <w:rFonts w:asciiTheme="minorHAnsi" w:eastAsiaTheme="minorEastAsia" w:hAnsiTheme="minorHAnsi"/>
          <w:b w:val="0"/>
          <w:sz w:val="22"/>
        </w:rPr>
      </w:pPr>
      <w:hyperlink w:anchor="_Toc60911810" w:history="1">
        <w:r w:rsidR="00536DF1" w:rsidRPr="00BB0CC7">
          <w:rPr>
            <w:rStyle w:val="Hyperlink"/>
          </w:rPr>
          <w:t>DAFTAR ISI</w:t>
        </w:r>
        <w:r w:rsidR="00536DF1">
          <w:rPr>
            <w:webHidden/>
          </w:rPr>
          <w:tab/>
        </w:r>
        <w:r w:rsidR="00536DF1">
          <w:rPr>
            <w:webHidden/>
          </w:rPr>
          <w:fldChar w:fldCharType="begin"/>
        </w:r>
        <w:r w:rsidR="00536DF1">
          <w:rPr>
            <w:webHidden/>
          </w:rPr>
          <w:instrText xml:space="preserve"> PAGEREF _Toc60911810 \h </w:instrText>
        </w:r>
        <w:r w:rsidR="00536DF1">
          <w:rPr>
            <w:webHidden/>
          </w:rPr>
        </w:r>
        <w:r w:rsidR="00536DF1">
          <w:rPr>
            <w:webHidden/>
          </w:rPr>
          <w:fldChar w:fldCharType="separate"/>
        </w:r>
        <w:r w:rsidR="00536DF1">
          <w:rPr>
            <w:webHidden/>
          </w:rPr>
          <w:t>vi</w:t>
        </w:r>
        <w:r w:rsidR="00536DF1">
          <w:rPr>
            <w:webHidden/>
          </w:rPr>
          <w:fldChar w:fldCharType="end"/>
        </w:r>
      </w:hyperlink>
    </w:p>
    <w:p w14:paraId="65BF5472" w14:textId="31A485AD" w:rsidR="00536DF1" w:rsidRDefault="00B56E63" w:rsidP="00536DF1">
      <w:pPr>
        <w:pStyle w:val="TOC1"/>
        <w:rPr>
          <w:rFonts w:asciiTheme="minorHAnsi" w:eastAsiaTheme="minorEastAsia" w:hAnsiTheme="minorHAnsi"/>
          <w:b w:val="0"/>
          <w:sz w:val="22"/>
        </w:rPr>
      </w:pPr>
      <w:hyperlink w:anchor="_Toc60911811" w:history="1">
        <w:r w:rsidR="00536DF1" w:rsidRPr="00BB0CC7">
          <w:rPr>
            <w:rStyle w:val="Hyperlink"/>
          </w:rPr>
          <w:t>DAFTAR GAMBAR</w:t>
        </w:r>
        <w:r w:rsidR="00536DF1">
          <w:rPr>
            <w:webHidden/>
          </w:rPr>
          <w:tab/>
        </w:r>
        <w:r w:rsidR="00536DF1">
          <w:rPr>
            <w:webHidden/>
          </w:rPr>
          <w:fldChar w:fldCharType="begin"/>
        </w:r>
        <w:r w:rsidR="00536DF1">
          <w:rPr>
            <w:webHidden/>
          </w:rPr>
          <w:instrText xml:space="preserve"> PAGEREF _Toc60911811 \h </w:instrText>
        </w:r>
        <w:r w:rsidR="00536DF1">
          <w:rPr>
            <w:webHidden/>
          </w:rPr>
        </w:r>
        <w:r w:rsidR="00536DF1">
          <w:rPr>
            <w:webHidden/>
          </w:rPr>
          <w:fldChar w:fldCharType="separate"/>
        </w:r>
        <w:r w:rsidR="00536DF1">
          <w:rPr>
            <w:webHidden/>
          </w:rPr>
          <w:t>ix</w:t>
        </w:r>
        <w:r w:rsidR="00536DF1">
          <w:rPr>
            <w:webHidden/>
          </w:rPr>
          <w:fldChar w:fldCharType="end"/>
        </w:r>
      </w:hyperlink>
    </w:p>
    <w:p w14:paraId="78177799" w14:textId="014F486D" w:rsidR="00536DF1" w:rsidRDefault="00B56E63" w:rsidP="00536DF1">
      <w:pPr>
        <w:pStyle w:val="TOC1"/>
        <w:rPr>
          <w:rFonts w:asciiTheme="minorHAnsi" w:eastAsiaTheme="minorEastAsia" w:hAnsiTheme="minorHAnsi"/>
          <w:b w:val="0"/>
          <w:sz w:val="22"/>
        </w:rPr>
      </w:pPr>
      <w:hyperlink w:anchor="_Toc60911812" w:history="1">
        <w:r w:rsidR="00536DF1" w:rsidRPr="00BB0CC7">
          <w:rPr>
            <w:rStyle w:val="Hyperlink"/>
          </w:rPr>
          <w:t>DAFTAR TABEL</w:t>
        </w:r>
        <w:r w:rsidR="00536DF1">
          <w:rPr>
            <w:webHidden/>
          </w:rPr>
          <w:tab/>
        </w:r>
        <w:r w:rsidR="00536DF1">
          <w:rPr>
            <w:webHidden/>
          </w:rPr>
          <w:fldChar w:fldCharType="begin"/>
        </w:r>
        <w:r w:rsidR="00536DF1">
          <w:rPr>
            <w:webHidden/>
          </w:rPr>
          <w:instrText xml:space="preserve"> PAGEREF _Toc60911812 \h </w:instrText>
        </w:r>
        <w:r w:rsidR="00536DF1">
          <w:rPr>
            <w:webHidden/>
          </w:rPr>
        </w:r>
        <w:r w:rsidR="00536DF1">
          <w:rPr>
            <w:webHidden/>
          </w:rPr>
          <w:fldChar w:fldCharType="separate"/>
        </w:r>
        <w:r w:rsidR="00536DF1">
          <w:rPr>
            <w:webHidden/>
          </w:rPr>
          <w:t>x</w:t>
        </w:r>
        <w:r w:rsidR="00536DF1">
          <w:rPr>
            <w:webHidden/>
          </w:rPr>
          <w:fldChar w:fldCharType="end"/>
        </w:r>
      </w:hyperlink>
    </w:p>
    <w:p w14:paraId="37540EC9" w14:textId="522E8A4E" w:rsidR="00536DF1" w:rsidRDefault="00B56E63" w:rsidP="00536DF1">
      <w:pPr>
        <w:pStyle w:val="TOC1"/>
        <w:rPr>
          <w:rFonts w:asciiTheme="minorHAnsi" w:eastAsiaTheme="minorEastAsia" w:hAnsiTheme="minorHAnsi"/>
          <w:b w:val="0"/>
          <w:sz w:val="22"/>
        </w:rPr>
      </w:pPr>
      <w:hyperlink w:anchor="_Toc60911813" w:history="1">
        <w:r w:rsidR="00536DF1" w:rsidRPr="00BB0CC7">
          <w:rPr>
            <w:rStyle w:val="Hyperlink"/>
          </w:rPr>
          <w:t>DAFTAR KODE PROGRAM</w:t>
        </w:r>
        <w:r w:rsidR="00536DF1">
          <w:rPr>
            <w:webHidden/>
          </w:rPr>
          <w:tab/>
        </w:r>
        <w:r w:rsidR="00536DF1">
          <w:rPr>
            <w:webHidden/>
          </w:rPr>
          <w:fldChar w:fldCharType="begin"/>
        </w:r>
        <w:r w:rsidR="00536DF1">
          <w:rPr>
            <w:webHidden/>
          </w:rPr>
          <w:instrText xml:space="preserve"> PAGEREF _Toc60911813 \h </w:instrText>
        </w:r>
        <w:r w:rsidR="00536DF1">
          <w:rPr>
            <w:webHidden/>
          </w:rPr>
        </w:r>
        <w:r w:rsidR="00536DF1">
          <w:rPr>
            <w:webHidden/>
          </w:rPr>
          <w:fldChar w:fldCharType="separate"/>
        </w:r>
        <w:r w:rsidR="00536DF1">
          <w:rPr>
            <w:webHidden/>
          </w:rPr>
          <w:t>xi</w:t>
        </w:r>
        <w:r w:rsidR="00536DF1">
          <w:rPr>
            <w:webHidden/>
          </w:rPr>
          <w:fldChar w:fldCharType="end"/>
        </w:r>
      </w:hyperlink>
    </w:p>
    <w:p w14:paraId="2EC80592" w14:textId="644947BD" w:rsidR="00536DF1" w:rsidRDefault="00B56E63" w:rsidP="00536DF1">
      <w:pPr>
        <w:pStyle w:val="TOC1"/>
        <w:rPr>
          <w:rFonts w:asciiTheme="minorHAnsi" w:eastAsiaTheme="minorEastAsia" w:hAnsiTheme="minorHAnsi"/>
          <w:b w:val="0"/>
          <w:sz w:val="22"/>
        </w:rPr>
      </w:pPr>
      <w:hyperlink w:anchor="_Toc60911814" w:history="1">
        <w:r w:rsidR="00536DF1" w:rsidRPr="00BB0CC7">
          <w:rPr>
            <w:rStyle w:val="Hyperlink"/>
            <w:rFonts w:eastAsia="Times New Roman" w:cs="Times New Roman"/>
            <w:lang w:val="id-ID"/>
          </w:rPr>
          <w:t>BAB I</w:t>
        </w:r>
        <w:r w:rsidR="00536DF1" w:rsidRPr="00BB0CC7">
          <w:rPr>
            <w:rStyle w:val="Hyperlink"/>
          </w:rPr>
          <w:t xml:space="preserve"> </w:t>
        </w:r>
        <w:r w:rsidR="00536DF1" w:rsidRPr="00BB0CC7">
          <w:rPr>
            <w:rStyle w:val="Hyperlink"/>
            <w:rFonts w:eastAsia="Times New Roman" w:cs="Times New Roman"/>
            <w:lang w:val="id-ID"/>
          </w:rPr>
          <w:t>PENDAHULUAN</w:t>
        </w:r>
        <w:r w:rsidR="00536DF1">
          <w:rPr>
            <w:webHidden/>
          </w:rPr>
          <w:tab/>
        </w:r>
        <w:r w:rsidR="00536DF1">
          <w:rPr>
            <w:webHidden/>
          </w:rPr>
          <w:fldChar w:fldCharType="begin"/>
        </w:r>
        <w:r w:rsidR="00536DF1">
          <w:rPr>
            <w:webHidden/>
          </w:rPr>
          <w:instrText xml:space="preserve"> PAGEREF _Toc60911814 \h </w:instrText>
        </w:r>
        <w:r w:rsidR="00536DF1">
          <w:rPr>
            <w:webHidden/>
          </w:rPr>
        </w:r>
        <w:r w:rsidR="00536DF1">
          <w:rPr>
            <w:webHidden/>
          </w:rPr>
          <w:fldChar w:fldCharType="separate"/>
        </w:r>
        <w:r w:rsidR="00536DF1">
          <w:rPr>
            <w:webHidden/>
          </w:rPr>
          <w:t>12</w:t>
        </w:r>
        <w:r w:rsidR="00536DF1">
          <w:rPr>
            <w:webHidden/>
          </w:rPr>
          <w:fldChar w:fldCharType="end"/>
        </w:r>
      </w:hyperlink>
    </w:p>
    <w:p w14:paraId="4A8A6FA1" w14:textId="492B5C93" w:rsidR="00536DF1" w:rsidRDefault="00B56E6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5" w:history="1">
        <w:r w:rsidR="00536DF1" w:rsidRPr="00BB0CC7">
          <w:rPr>
            <w:rStyle w:val="Hyperlink"/>
            <w:rFonts w:eastAsia="Times New Roman" w:cs="Times New Roman"/>
            <w:noProof/>
            <w:lang w:val="id-ID"/>
          </w:rPr>
          <w:t>1.1</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Latar Belakang</w:t>
        </w:r>
        <w:r w:rsidR="00536DF1">
          <w:rPr>
            <w:noProof/>
            <w:webHidden/>
          </w:rPr>
          <w:tab/>
        </w:r>
        <w:r w:rsidR="00536DF1">
          <w:rPr>
            <w:noProof/>
            <w:webHidden/>
          </w:rPr>
          <w:fldChar w:fldCharType="begin"/>
        </w:r>
        <w:r w:rsidR="00536DF1">
          <w:rPr>
            <w:noProof/>
            <w:webHidden/>
          </w:rPr>
          <w:instrText xml:space="preserve"> PAGEREF _Toc60911815 \h </w:instrText>
        </w:r>
        <w:r w:rsidR="00536DF1">
          <w:rPr>
            <w:noProof/>
            <w:webHidden/>
          </w:rPr>
        </w:r>
        <w:r w:rsidR="00536DF1">
          <w:rPr>
            <w:noProof/>
            <w:webHidden/>
          </w:rPr>
          <w:fldChar w:fldCharType="separate"/>
        </w:r>
        <w:r w:rsidR="00536DF1">
          <w:rPr>
            <w:noProof/>
            <w:webHidden/>
          </w:rPr>
          <w:t>12</w:t>
        </w:r>
        <w:r w:rsidR="00536DF1">
          <w:rPr>
            <w:noProof/>
            <w:webHidden/>
          </w:rPr>
          <w:fldChar w:fldCharType="end"/>
        </w:r>
      </w:hyperlink>
    </w:p>
    <w:p w14:paraId="3BE9592B" w14:textId="16E33F9F" w:rsidR="00536DF1" w:rsidRDefault="00B56E6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6" w:history="1">
        <w:r w:rsidR="00536DF1" w:rsidRPr="00BB0CC7">
          <w:rPr>
            <w:rStyle w:val="Hyperlink"/>
            <w:rFonts w:eastAsia="Times New Roman" w:cs="Times New Roman"/>
            <w:noProof/>
            <w:lang w:val="id-ID"/>
          </w:rPr>
          <w:t>1.2</w:t>
        </w:r>
        <w:r w:rsidR="00536DF1">
          <w:rPr>
            <w:rFonts w:asciiTheme="minorHAnsi" w:eastAsiaTheme="minorEastAsia" w:hAnsiTheme="minorHAnsi"/>
            <w:noProof/>
            <w:sz w:val="22"/>
          </w:rPr>
          <w:tab/>
        </w:r>
        <w:r w:rsidR="00536DF1" w:rsidRPr="00BB0CC7">
          <w:rPr>
            <w:rStyle w:val="Hyperlink"/>
            <w:rFonts w:eastAsia="Times New Roman" w:cs="Times New Roman"/>
            <w:noProof/>
          </w:rPr>
          <w:t>Per</w:t>
        </w:r>
        <w:r w:rsidR="00536DF1" w:rsidRPr="00BB0CC7">
          <w:rPr>
            <w:rStyle w:val="Hyperlink"/>
            <w:rFonts w:eastAsia="Times New Roman" w:cs="Times New Roman"/>
            <w:noProof/>
            <w:lang w:val="id-ID"/>
          </w:rPr>
          <w:t>umusan Masalah</w:t>
        </w:r>
        <w:r w:rsidR="00536DF1">
          <w:rPr>
            <w:noProof/>
            <w:webHidden/>
          </w:rPr>
          <w:tab/>
        </w:r>
        <w:r w:rsidR="00536DF1">
          <w:rPr>
            <w:noProof/>
            <w:webHidden/>
          </w:rPr>
          <w:fldChar w:fldCharType="begin"/>
        </w:r>
        <w:r w:rsidR="00536DF1">
          <w:rPr>
            <w:noProof/>
            <w:webHidden/>
          </w:rPr>
          <w:instrText xml:space="preserve"> PAGEREF _Toc60911816 \h </w:instrText>
        </w:r>
        <w:r w:rsidR="00536DF1">
          <w:rPr>
            <w:noProof/>
            <w:webHidden/>
          </w:rPr>
        </w:r>
        <w:r w:rsidR="00536DF1">
          <w:rPr>
            <w:noProof/>
            <w:webHidden/>
          </w:rPr>
          <w:fldChar w:fldCharType="separate"/>
        </w:r>
        <w:r w:rsidR="00536DF1">
          <w:rPr>
            <w:noProof/>
            <w:webHidden/>
          </w:rPr>
          <w:t>13</w:t>
        </w:r>
        <w:r w:rsidR="00536DF1">
          <w:rPr>
            <w:noProof/>
            <w:webHidden/>
          </w:rPr>
          <w:fldChar w:fldCharType="end"/>
        </w:r>
      </w:hyperlink>
    </w:p>
    <w:p w14:paraId="020E8CC2" w14:textId="05249A3B" w:rsidR="00536DF1" w:rsidRDefault="00B56E6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7" w:history="1">
        <w:r w:rsidR="00536DF1" w:rsidRPr="00BB0CC7">
          <w:rPr>
            <w:rStyle w:val="Hyperlink"/>
            <w:rFonts w:eastAsia="Times New Roman" w:cs="Times New Roman"/>
            <w:noProof/>
            <w:lang w:val="id-ID"/>
          </w:rPr>
          <w:t>1.3</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Tujuan</w:t>
        </w:r>
        <w:r w:rsidR="00536DF1">
          <w:rPr>
            <w:noProof/>
            <w:webHidden/>
          </w:rPr>
          <w:tab/>
        </w:r>
        <w:r w:rsidR="00536DF1">
          <w:rPr>
            <w:noProof/>
            <w:webHidden/>
          </w:rPr>
          <w:fldChar w:fldCharType="begin"/>
        </w:r>
        <w:r w:rsidR="00536DF1">
          <w:rPr>
            <w:noProof/>
            <w:webHidden/>
          </w:rPr>
          <w:instrText xml:space="preserve"> PAGEREF _Toc60911817 \h </w:instrText>
        </w:r>
        <w:r w:rsidR="00536DF1">
          <w:rPr>
            <w:noProof/>
            <w:webHidden/>
          </w:rPr>
        </w:r>
        <w:r w:rsidR="00536DF1">
          <w:rPr>
            <w:noProof/>
            <w:webHidden/>
          </w:rPr>
          <w:fldChar w:fldCharType="separate"/>
        </w:r>
        <w:r w:rsidR="00536DF1">
          <w:rPr>
            <w:noProof/>
            <w:webHidden/>
          </w:rPr>
          <w:t>14</w:t>
        </w:r>
        <w:r w:rsidR="00536DF1">
          <w:rPr>
            <w:noProof/>
            <w:webHidden/>
          </w:rPr>
          <w:fldChar w:fldCharType="end"/>
        </w:r>
      </w:hyperlink>
    </w:p>
    <w:p w14:paraId="033AA28E" w14:textId="41973548" w:rsidR="00536DF1" w:rsidRDefault="00B56E6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8" w:history="1">
        <w:r w:rsidR="00536DF1" w:rsidRPr="00BB0CC7">
          <w:rPr>
            <w:rStyle w:val="Hyperlink"/>
            <w:rFonts w:eastAsia="Times New Roman" w:cs="Times New Roman"/>
            <w:noProof/>
            <w:lang w:val="id-ID"/>
          </w:rPr>
          <w:t>1.4</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Manfaat</w:t>
        </w:r>
        <w:r w:rsidR="00536DF1">
          <w:rPr>
            <w:noProof/>
            <w:webHidden/>
          </w:rPr>
          <w:tab/>
        </w:r>
        <w:r w:rsidR="00536DF1">
          <w:rPr>
            <w:noProof/>
            <w:webHidden/>
          </w:rPr>
          <w:fldChar w:fldCharType="begin"/>
        </w:r>
        <w:r w:rsidR="00536DF1">
          <w:rPr>
            <w:noProof/>
            <w:webHidden/>
          </w:rPr>
          <w:instrText xml:space="preserve"> PAGEREF _Toc60911818 \h </w:instrText>
        </w:r>
        <w:r w:rsidR="00536DF1">
          <w:rPr>
            <w:noProof/>
            <w:webHidden/>
          </w:rPr>
        </w:r>
        <w:r w:rsidR="00536DF1">
          <w:rPr>
            <w:noProof/>
            <w:webHidden/>
          </w:rPr>
          <w:fldChar w:fldCharType="separate"/>
        </w:r>
        <w:r w:rsidR="00536DF1">
          <w:rPr>
            <w:noProof/>
            <w:webHidden/>
          </w:rPr>
          <w:t>14</w:t>
        </w:r>
        <w:r w:rsidR="00536DF1">
          <w:rPr>
            <w:noProof/>
            <w:webHidden/>
          </w:rPr>
          <w:fldChar w:fldCharType="end"/>
        </w:r>
      </w:hyperlink>
    </w:p>
    <w:p w14:paraId="7B7ADE47" w14:textId="33154C5B" w:rsidR="00536DF1" w:rsidRDefault="00B56E63" w:rsidP="00536DF1">
      <w:pPr>
        <w:pStyle w:val="TOC3"/>
        <w:tabs>
          <w:tab w:val="left" w:pos="1760"/>
        </w:tabs>
        <w:rPr>
          <w:rFonts w:asciiTheme="minorHAnsi" w:eastAsiaTheme="minorEastAsia" w:hAnsiTheme="minorHAnsi"/>
          <w:noProof/>
          <w:sz w:val="22"/>
        </w:rPr>
      </w:pPr>
      <w:hyperlink w:anchor="_Toc60911819" w:history="1">
        <w:r w:rsidR="00536DF1" w:rsidRPr="00BB0CC7">
          <w:rPr>
            <w:rStyle w:val="Hyperlink"/>
            <w:rFonts w:eastAsia="Times New Roman" w:cs="Times New Roman"/>
            <w:noProof/>
            <w:lang w:val="id-ID"/>
          </w:rPr>
          <w:t>1.4.1</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Manfaat Bagi Mahasiswa</w:t>
        </w:r>
        <w:r w:rsidR="00536DF1">
          <w:rPr>
            <w:noProof/>
            <w:webHidden/>
          </w:rPr>
          <w:tab/>
        </w:r>
        <w:r w:rsidR="00536DF1">
          <w:rPr>
            <w:noProof/>
            <w:webHidden/>
          </w:rPr>
          <w:fldChar w:fldCharType="begin"/>
        </w:r>
        <w:r w:rsidR="00536DF1">
          <w:rPr>
            <w:noProof/>
            <w:webHidden/>
          </w:rPr>
          <w:instrText xml:space="preserve"> PAGEREF _Toc60911819 \h </w:instrText>
        </w:r>
        <w:r w:rsidR="00536DF1">
          <w:rPr>
            <w:noProof/>
            <w:webHidden/>
          </w:rPr>
        </w:r>
        <w:r w:rsidR="00536DF1">
          <w:rPr>
            <w:noProof/>
            <w:webHidden/>
          </w:rPr>
          <w:fldChar w:fldCharType="separate"/>
        </w:r>
        <w:r w:rsidR="00536DF1">
          <w:rPr>
            <w:noProof/>
            <w:webHidden/>
          </w:rPr>
          <w:t>14</w:t>
        </w:r>
        <w:r w:rsidR="00536DF1">
          <w:rPr>
            <w:noProof/>
            <w:webHidden/>
          </w:rPr>
          <w:fldChar w:fldCharType="end"/>
        </w:r>
      </w:hyperlink>
    </w:p>
    <w:p w14:paraId="33AE3F94" w14:textId="6B8BA230" w:rsidR="00536DF1" w:rsidRDefault="00B56E63" w:rsidP="00536DF1">
      <w:pPr>
        <w:pStyle w:val="TOC3"/>
        <w:tabs>
          <w:tab w:val="left" w:pos="1760"/>
        </w:tabs>
        <w:rPr>
          <w:rFonts w:asciiTheme="minorHAnsi" w:eastAsiaTheme="minorEastAsia" w:hAnsiTheme="minorHAnsi"/>
          <w:noProof/>
          <w:sz w:val="22"/>
        </w:rPr>
      </w:pPr>
      <w:hyperlink w:anchor="_Toc60911820" w:history="1">
        <w:r w:rsidR="00536DF1" w:rsidRPr="00BB0CC7">
          <w:rPr>
            <w:rStyle w:val="Hyperlink"/>
            <w:rFonts w:eastAsia="Times New Roman" w:cs="Times New Roman"/>
            <w:noProof/>
            <w:lang w:val="id-ID"/>
          </w:rPr>
          <w:t>1.4.2</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Manfaat Bagi Perusahaan</w:t>
        </w:r>
        <w:r w:rsidR="00536DF1">
          <w:rPr>
            <w:noProof/>
            <w:webHidden/>
          </w:rPr>
          <w:tab/>
        </w:r>
        <w:r w:rsidR="00536DF1">
          <w:rPr>
            <w:noProof/>
            <w:webHidden/>
          </w:rPr>
          <w:fldChar w:fldCharType="begin"/>
        </w:r>
        <w:r w:rsidR="00536DF1">
          <w:rPr>
            <w:noProof/>
            <w:webHidden/>
          </w:rPr>
          <w:instrText xml:space="preserve"> PAGEREF _Toc60911820 \h </w:instrText>
        </w:r>
        <w:r w:rsidR="00536DF1">
          <w:rPr>
            <w:noProof/>
            <w:webHidden/>
          </w:rPr>
        </w:r>
        <w:r w:rsidR="00536DF1">
          <w:rPr>
            <w:noProof/>
            <w:webHidden/>
          </w:rPr>
          <w:fldChar w:fldCharType="separate"/>
        </w:r>
        <w:r w:rsidR="00536DF1">
          <w:rPr>
            <w:noProof/>
            <w:webHidden/>
          </w:rPr>
          <w:t>15</w:t>
        </w:r>
        <w:r w:rsidR="00536DF1">
          <w:rPr>
            <w:noProof/>
            <w:webHidden/>
          </w:rPr>
          <w:fldChar w:fldCharType="end"/>
        </w:r>
      </w:hyperlink>
    </w:p>
    <w:p w14:paraId="3EC9D16E" w14:textId="6CEA91A2" w:rsidR="00536DF1" w:rsidRDefault="00B56E63" w:rsidP="00536DF1">
      <w:pPr>
        <w:pStyle w:val="TOC3"/>
        <w:tabs>
          <w:tab w:val="left" w:pos="1760"/>
        </w:tabs>
        <w:rPr>
          <w:rFonts w:asciiTheme="minorHAnsi" w:eastAsiaTheme="minorEastAsia" w:hAnsiTheme="minorHAnsi"/>
          <w:noProof/>
          <w:sz w:val="22"/>
        </w:rPr>
      </w:pPr>
      <w:hyperlink w:anchor="_Toc60911821" w:history="1">
        <w:r w:rsidR="00536DF1" w:rsidRPr="00BB0CC7">
          <w:rPr>
            <w:rStyle w:val="Hyperlink"/>
            <w:rFonts w:eastAsia="Times New Roman" w:cs="Times New Roman"/>
            <w:noProof/>
            <w:lang w:val="id-ID"/>
          </w:rPr>
          <w:t>1.4.3</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 xml:space="preserve">Manfaat terhadap Ilmu Pengetahuan </w:t>
        </w:r>
        <w:r w:rsidR="00536DF1" w:rsidRPr="00BB0CC7">
          <w:rPr>
            <w:rStyle w:val="Hyperlink"/>
            <w:rFonts w:eastAsia="Times New Roman" w:cs="Times New Roman"/>
            <w:noProof/>
          </w:rPr>
          <w:t>&amp;</w:t>
        </w:r>
        <w:r w:rsidR="00536DF1" w:rsidRPr="00BB0CC7">
          <w:rPr>
            <w:rStyle w:val="Hyperlink"/>
            <w:rFonts w:eastAsia="Times New Roman" w:cs="Times New Roman"/>
            <w:noProof/>
            <w:lang w:val="id-ID"/>
          </w:rPr>
          <w:t xml:space="preserve"> Perkembangan Teknologi</w:t>
        </w:r>
        <w:r w:rsidR="00536DF1">
          <w:rPr>
            <w:noProof/>
            <w:webHidden/>
          </w:rPr>
          <w:tab/>
        </w:r>
        <w:r w:rsidR="00536DF1">
          <w:rPr>
            <w:noProof/>
            <w:webHidden/>
          </w:rPr>
          <w:fldChar w:fldCharType="begin"/>
        </w:r>
        <w:r w:rsidR="00536DF1">
          <w:rPr>
            <w:noProof/>
            <w:webHidden/>
          </w:rPr>
          <w:instrText xml:space="preserve"> PAGEREF _Toc60911821 \h </w:instrText>
        </w:r>
        <w:r w:rsidR="00536DF1">
          <w:rPr>
            <w:noProof/>
            <w:webHidden/>
          </w:rPr>
        </w:r>
        <w:r w:rsidR="00536DF1">
          <w:rPr>
            <w:noProof/>
            <w:webHidden/>
          </w:rPr>
          <w:fldChar w:fldCharType="separate"/>
        </w:r>
        <w:r w:rsidR="00536DF1">
          <w:rPr>
            <w:noProof/>
            <w:webHidden/>
          </w:rPr>
          <w:t>15</w:t>
        </w:r>
        <w:r w:rsidR="00536DF1">
          <w:rPr>
            <w:noProof/>
            <w:webHidden/>
          </w:rPr>
          <w:fldChar w:fldCharType="end"/>
        </w:r>
      </w:hyperlink>
    </w:p>
    <w:p w14:paraId="5F74396F" w14:textId="202C9CF8" w:rsidR="00536DF1" w:rsidRDefault="00B56E63" w:rsidP="00536DF1">
      <w:pPr>
        <w:pStyle w:val="TOC3"/>
        <w:tabs>
          <w:tab w:val="left" w:pos="1760"/>
        </w:tabs>
        <w:rPr>
          <w:rFonts w:asciiTheme="minorHAnsi" w:eastAsiaTheme="minorEastAsia" w:hAnsiTheme="minorHAnsi"/>
          <w:noProof/>
          <w:sz w:val="22"/>
        </w:rPr>
      </w:pPr>
      <w:hyperlink w:anchor="_Toc60911822" w:history="1">
        <w:r w:rsidR="00536DF1" w:rsidRPr="00BB0CC7">
          <w:rPr>
            <w:rStyle w:val="Hyperlink"/>
            <w:rFonts w:eastAsia="Times New Roman" w:cs="Times New Roman"/>
            <w:noProof/>
            <w:lang w:val="id-ID"/>
          </w:rPr>
          <w:t>1.4.4</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Manfaat Bagi Pengguna</w:t>
        </w:r>
        <w:r w:rsidR="00536DF1">
          <w:rPr>
            <w:noProof/>
            <w:webHidden/>
          </w:rPr>
          <w:tab/>
        </w:r>
        <w:r w:rsidR="00536DF1">
          <w:rPr>
            <w:noProof/>
            <w:webHidden/>
          </w:rPr>
          <w:fldChar w:fldCharType="begin"/>
        </w:r>
        <w:r w:rsidR="00536DF1">
          <w:rPr>
            <w:noProof/>
            <w:webHidden/>
          </w:rPr>
          <w:instrText xml:space="preserve"> PAGEREF _Toc60911822 \h </w:instrText>
        </w:r>
        <w:r w:rsidR="00536DF1">
          <w:rPr>
            <w:noProof/>
            <w:webHidden/>
          </w:rPr>
        </w:r>
        <w:r w:rsidR="00536DF1">
          <w:rPr>
            <w:noProof/>
            <w:webHidden/>
          </w:rPr>
          <w:fldChar w:fldCharType="separate"/>
        </w:r>
        <w:r w:rsidR="00536DF1">
          <w:rPr>
            <w:noProof/>
            <w:webHidden/>
          </w:rPr>
          <w:t>16</w:t>
        </w:r>
        <w:r w:rsidR="00536DF1">
          <w:rPr>
            <w:noProof/>
            <w:webHidden/>
          </w:rPr>
          <w:fldChar w:fldCharType="end"/>
        </w:r>
      </w:hyperlink>
    </w:p>
    <w:p w14:paraId="08CC3450" w14:textId="1866BCDA" w:rsidR="00536DF1" w:rsidRDefault="00B56E6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3" w:history="1">
        <w:r w:rsidR="00536DF1" w:rsidRPr="00BB0CC7">
          <w:rPr>
            <w:rStyle w:val="Hyperlink"/>
            <w:rFonts w:eastAsia="Times New Roman" w:cs="Times New Roman"/>
            <w:noProof/>
            <w:lang w:val="id-ID"/>
          </w:rPr>
          <w:t>1.5</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Batasan Masalah</w:t>
        </w:r>
        <w:r w:rsidR="00536DF1">
          <w:rPr>
            <w:noProof/>
            <w:webHidden/>
          </w:rPr>
          <w:tab/>
        </w:r>
        <w:r w:rsidR="00536DF1">
          <w:rPr>
            <w:noProof/>
            <w:webHidden/>
          </w:rPr>
          <w:fldChar w:fldCharType="begin"/>
        </w:r>
        <w:r w:rsidR="00536DF1">
          <w:rPr>
            <w:noProof/>
            <w:webHidden/>
          </w:rPr>
          <w:instrText xml:space="preserve"> PAGEREF _Toc60911823 \h </w:instrText>
        </w:r>
        <w:r w:rsidR="00536DF1">
          <w:rPr>
            <w:noProof/>
            <w:webHidden/>
          </w:rPr>
        </w:r>
        <w:r w:rsidR="00536DF1">
          <w:rPr>
            <w:noProof/>
            <w:webHidden/>
          </w:rPr>
          <w:fldChar w:fldCharType="separate"/>
        </w:r>
        <w:r w:rsidR="00536DF1">
          <w:rPr>
            <w:noProof/>
            <w:webHidden/>
          </w:rPr>
          <w:t>16</w:t>
        </w:r>
        <w:r w:rsidR="00536DF1">
          <w:rPr>
            <w:noProof/>
            <w:webHidden/>
          </w:rPr>
          <w:fldChar w:fldCharType="end"/>
        </w:r>
      </w:hyperlink>
    </w:p>
    <w:p w14:paraId="1CFFA480" w14:textId="0FA268B0" w:rsidR="00536DF1" w:rsidRDefault="00B56E63" w:rsidP="00536DF1">
      <w:pPr>
        <w:pStyle w:val="TOC1"/>
        <w:rPr>
          <w:rFonts w:asciiTheme="minorHAnsi" w:eastAsiaTheme="minorEastAsia" w:hAnsiTheme="minorHAnsi"/>
          <w:b w:val="0"/>
          <w:sz w:val="22"/>
        </w:rPr>
      </w:pPr>
      <w:hyperlink w:anchor="_Toc60911824" w:history="1">
        <w:r w:rsidR="00536DF1" w:rsidRPr="00BB0CC7">
          <w:rPr>
            <w:rStyle w:val="Hyperlink"/>
          </w:rPr>
          <w:t>BAB II KAJIAN PUSTAKA</w:t>
        </w:r>
        <w:r w:rsidR="00536DF1">
          <w:rPr>
            <w:webHidden/>
          </w:rPr>
          <w:tab/>
        </w:r>
        <w:r w:rsidR="00536DF1">
          <w:rPr>
            <w:webHidden/>
          </w:rPr>
          <w:fldChar w:fldCharType="begin"/>
        </w:r>
        <w:r w:rsidR="00536DF1">
          <w:rPr>
            <w:webHidden/>
          </w:rPr>
          <w:instrText xml:space="preserve"> PAGEREF _Toc60911824 \h </w:instrText>
        </w:r>
        <w:r w:rsidR="00536DF1">
          <w:rPr>
            <w:webHidden/>
          </w:rPr>
        </w:r>
        <w:r w:rsidR="00536DF1">
          <w:rPr>
            <w:webHidden/>
          </w:rPr>
          <w:fldChar w:fldCharType="separate"/>
        </w:r>
        <w:r w:rsidR="00536DF1">
          <w:rPr>
            <w:webHidden/>
          </w:rPr>
          <w:t>17</w:t>
        </w:r>
        <w:r w:rsidR="00536DF1">
          <w:rPr>
            <w:webHidden/>
          </w:rPr>
          <w:fldChar w:fldCharType="end"/>
        </w:r>
      </w:hyperlink>
    </w:p>
    <w:p w14:paraId="16568843" w14:textId="73F5C1DF" w:rsidR="00536DF1" w:rsidRDefault="00B56E6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5" w:history="1">
        <w:r w:rsidR="00536DF1" w:rsidRPr="00BB0CC7">
          <w:rPr>
            <w:rStyle w:val="Hyperlink"/>
            <w:noProof/>
          </w:rPr>
          <w:t>2.1</w:t>
        </w:r>
        <w:r w:rsidR="00536DF1">
          <w:rPr>
            <w:rFonts w:asciiTheme="minorHAnsi" w:eastAsiaTheme="minorEastAsia" w:hAnsiTheme="minorHAnsi"/>
            <w:noProof/>
            <w:sz w:val="22"/>
          </w:rPr>
          <w:tab/>
        </w:r>
        <w:r w:rsidR="00536DF1" w:rsidRPr="00BB0CC7">
          <w:rPr>
            <w:rStyle w:val="Hyperlink"/>
            <w:noProof/>
          </w:rPr>
          <w:t>State of the Art</w:t>
        </w:r>
        <w:r w:rsidR="00536DF1">
          <w:rPr>
            <w:noProof/>
            <w:webHidden/>
          </w:rPr>
          <w:tab/>
        </w:r>
        <w:r w:rsidR="00536DF1">
          <w:rPr>
            <w:noProof/>
            <w:webHidden/>
          </w:rPr>
          <w:fldChar w:fldCharType="begin"/>
        </w:r>
        <w:r w:rsidR="00536DF1">
          <w:rPr>
            <w:noProof/>
            <w:webHidden/>
          </w:rPr>
          <w:instrText xml:space="preserve"> PAGEREF _Toc60911825 \h </w:instrText>
        </w:r>
        <w:r w:rsidR="00536DF1">
          <w:rPr>
            <w:noProof/>
            <w:webHidden/>
          </w:rPr>
        </w:r>
        <w:r w:rsidR="00536DF1">
          <w:rPr>
            <w:noProof/>
            <w:webHidden/>
          </w:rPr>
          <w:fldChar w:fldCharType="separate"/>
        </w:r>
        <w:r w:rsidR="00536DF1">
          <w:rPr>
            <w:noProof/>
            <w:webHidden/>
          </w:rPr>
          <w:t>17</w:t>
        </w:r>
        <w:r w:rsidR="00536DF1">
          <w:rPr>
            <w:noProof/>
            <w:webHidden/>
          </w:rPr>
          <w:fldChar w:fldCharType="end"/>
        </w:r>
      </w:hyperlink>
    </w:p>
    <w:p w14:paraId="10B629F1" w14:textId="76CF498F" w:rsidR="00536DF1" w:rsidRDefault="00B56E6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6" w:history="1">
        <w:r w:rsidR="00536DF1" w:rsidRPr="00BB0CC7">
          <w:rPr>
            <w:rStyle w:val="Hyperlink"/>
            <w:noProof/>
          </w:rPr>
          <w:t>2.2</w:t>
        </w:r>
        <w:r w:rsidR="00536DF1">
          <w:rPr>
            <w:rFonts w:asciiTheme="minorHAnsi" w:eastAsiaTheme="minorEastAsia" w:hAnsiTheme="minorHAnsi"/>
            <w:noProof/>
            <w:sz w:val="22"/>
          </w:rPr>
          <w:tab/>
        </w:r>
        <w:r w:rsidR="00536DF1" w:rsidRPr="00BB0CC7">
          <w:rPr>
            <w:rStyle w:val="Hyperlink"/>
            <w:noProof/>
          </w:rPr>
          <w:t>Konsep Bahasa Pemrograman</w:t>
        </w:r>
        <w:r w:rsidR="00536DF1">
          <w:rPr>
            <w:noProof/>
            <w:webHidden/>
          </w:rPr>
          <w:tab/>
        </w:r>
        <w:r w:rsidR="00536DF1">
          <w:rPr>
            <w:noProof/>
            <w:webHidden/>
          </w:rPr>
          <w:fldChar w:fldCharType="begin"/>
        </w:r>
        <w:r w:rsidR="00536DF1">
          <w:rPr>
            <w:noProof/>
            <w:webHidden/>
          </w:rPr>
          <w:instrText xml:space="preserve"> PAGEREF _Toc60911826 \h </w:instrText>
        </w:r>
        <w:r w:rsidR="00536DF1">
          <w:rPr>
            <w:noProof/>
            <w:webHidden/>
          </w:rPr>
        </w:r>
        <w:r w:rsidR="00536DF1">
          <w:rPr>
            <w:noProof/>
            <w:webHidden/>
          </w:rPr>
          <w:fldChar w:fldCharType="separate"/>
        </w:r>
        <w:r w:rsidR="00536DF1">
          <w:rPr>
            <w:noProof/>
            <w:webHidden/>
          </w:rPr>
          <w:t>19</w:t>
        </w:r>
        <w:r w:rsidR="00536DF1">
          <w:rPr>
            <w:noProof/>
            <w:webHidden/>
          </w:rPr>
          <w:fldChar w:fldCharType="end"/>
        </w:r>
      </w:hyperlink>
    </w:p>
    <w:p w14:paraId="3773AD7C" w14:textId="34F92C8D" w:rsidR="00536DF1" w:rsidRDefault="00B56E6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7" w:history="1">
        <w:r w:rsidR="00536DF1" w:rsidRPr="00BB0CC7">
          <w:rPr>
            <w:rStyle w:val="Hyperlink"/>
            <w:noProof/>
          </w:rPr>
          <w:t>2.3</w:t>
        </w:r>
        <w:r w:rsidR="00536DF1">
          <w:rPr>
            <w:rFonts w:asciiTheme="minorHAnsi" w:eastAsiaTheme="minorEastAsia" w:hAnsiTheme="minorHAnsi"/>
            <w:noProof/>
            <w:sz w:val="22"/>
          </w:rPr>
          <w:tab/>
        </w:r>
        <w:r w:rsidR="00536DF1" w:rsidRPr="00BB0CC7">
          <w:rPr>
            <w:rStyle w:val="Hyperlink"/>
            <w:noProof/>
          </w:rPr>
          <w:t>Pemrograman Web</w:t>
        </w:r>
        <w:r w:rsidR="00536DF1">
          <w:rPr>
            <w:noProof/>
            <w:webHidden/>
          </w:rPr>
          <w:tab/>
        </w:r>
        <w:r w:rsidR="00536DF1">
          <w:rPr>
            <w:noProof/>
            <w:webHidden/>
          </w:rPr>
          <w:fldChar w:fldCharType="begin"/>
        </w:r>
        <w:r w:rsidR="00536DF1">
          <w:rPr>
            <w:noProof/>
            <w:webHidden/>
          </w:rPr>
          <w:instrText xml:space="preserve"> PAGEREF _Toc60911827 \h </w:instrText>
        </w:r>
        <w:r w:rsidR="00536DF1">
          <w:rPr>
            <w:noProof/>
            <w:webHidden/>
          </w:rPr>
        </w:r>
        <w:r w:rsidR="00536DF1">
          <w:rPr>
            <w:noProof/>
            <w:webHidden/>
          </w:rPr>
          <w:fldChar w:fldCharType="separate"/>
        </w:r>
        <w:r w:rsidR="00536DF1">
          <w:rPr>
            <w:noProof/>
            <w:webHidden/>
          </w:rPr>
          <w:t>20</w:t>
        </w:r>
        <w:r w:rsidR="00536DF1">
          <w:rPr>
            <w:noProof/>
            <w:webHidden/>
          </w:rPr>
          <w:fldChar w:fldCharType="end"/>
        </w:r>
      </w:hyperlink>
    </w:p>
    <w:p w14:paraId="6BD34AF5" w14:textId="7474A3C2" w:rsidR="00536DF1" w:rsidRDefault="00B56E63" w:rsidP="00536DF1">
      <w:pPr>
        <w:pStyle w:val="TOC3"/>
        <w:tabs>
          <w:tab w:val="left" w:pos="1760"/>
        </w:tabs>
        <w:rPr>
          <w:rFonts w:asciiTheme="minorHAnsi" w:eastAsiaTheme="minorEastAsia" w:hAnsiTheme="minorHAnsi"/>
          <w:noProof/>
          <w:sz w:val="22"/>
        </w:rPr>
      </w:pPr>
      <w:hyperlink w:anchor="_Toc60911828" w:history="1">
        <w:r w:rsidR="00536DF1" w:rsidRPr="00BB0CC7">
          <w:rPr>
            <w:rStyle w:val="Hyperlink"/>
            <w:rFonts w:cs="Times New Roman"/>
            <w:noProof/>
          </w:rPr>
          <w:t>2.3.1</w:t>
        </w:r>
        <w:r w:rsidR="00536DF1">
          <w:rPr>
            <w:rFonts w:asciiTheme="minorHAnsi" w:eastAsiaTheme="minorEastAsia" w:hAnsiTheme="minorHAnsi"/>
            <w:noProof/>
            <w:sz w:val="22"/>
          </w:rPr>
          <w:t xml:space="preserve"> </w:t>
        </w:r>
        <w:r w:rsidR="00536DF1" w:rsidRPr="00BB0CC7">
          <w:rPr>
            <w:rStyle w:val="Hyperlink"/>
            <w:bCs/>
            <w:noProof/>
            <w:lang w:val="id-ID"/>
          </w:rPr>
          <w:t>Bahasa Pemrograman Web</w:t>
        </w:r>
        <w:r w:rsidR="00536DF1">
          <w:rPr>
            <w:noProof/>
            <w:webHidden/>
          </w:rPr>
          <w:tab/>
        </w:r>
        <w:r w:rsidR="00536DF1">
          <w:rPr>
            <w:noProof/>
            <w:webHidden/>
          </w:rPr>
          <w:fldChar w:fldCharType="begin"/>
        </w:r>
        <w:r w:rsidR="00536DF1">
          <w:rPr>
            <w:noProof/>
            <w:webHidden/>
          </w:rPr>
          <w:instrText xml:space="preserve"> PAGEREF _Toc60911828 \h </w:instrText>
        </w:r>
        <w:r w:rsidR="00536DF1">
          <w:rPr>
            <w:noProof/>
            <w:webHidden/>
          </w:rPr>
        </w:r>
        <w:r w:rsidR="00536DF1">
          <w:rPr>
            <w:noProof/>
            <w:webHidden/>
          </w:rPr>
          <w:fldChar w:fldCharType="separate"/>
        </w:r>
        <w:r w:rsidR="00536DF1">
          <w:rPr>
            <w:noProof/>
            <w:webHidden/>
          </w:rPr>
          <w:t>20</w:t>
        </w:r>
        <w:r w:rsidR="00536DF1">
          <w:rPr>
            <w:noProof/>
            <w:webHidden/>
          </w:rPr>
          <w:fldChar w:fldCharType="end"/>
        </w:r>
      </w:hyperlink>
    </w:p>
    <w:p w14:paraId="23EF7BD6" w14:textId="10CDF74B" w:rsidR="00536DF1" w:rsidRDefault="00B56E6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9" w:history="1">
        <w:r w:rsidR="00536DF1" w:rsidRPr="00BB0CC7">
          <w:rPr>
            <w:rStyle w:val="Hyperlink"/>
            <w:noProof/>
            <w:lang w:val="id-ID"/>
          </w:rPr>
          <w:t>2.4</w:t>
        </w:r>
        <w:r w:rsidR="00536DF1">
          <w:rPr>
            <w:rFonts w:asciiTheme="minorHAnsi" w:eastAsiaTheme="minorEastAsia" w:hAnsiTheme="minorHAnsi"/>
            <w:noProof/>
            <w:sz w:val="22"/>
          </w:rPr>
          <w:tab/>
        </w:r>
        <w:r w:rsidR="00536DF1" w:rsidRPr="00BB0CC7">
          <w:rPr>
            <w:rStyle w:val="Hyperlink"/>
            <w:noProof/>
          </w:rPr>
          <w:t>Konsep MVC</w:t>
        </w:r>
        <w:r w:rsidR="00536DF1">
          <w:rPr>
            <w:noProof/>
            <w:webHidden/>
          </w:rPr>
          <w:tab/>
        </w:r>
        <w:r w:rsidR="00536DF1">
          <w:rPr>
            <w:noProof/>
            <w:webHidden/>
          </w:rPr>
          <w:fldChar w:fldCharType="begin"/>
        </w:r>
        <w:r w:rsidR="00536DF1">
          <w:rPr>
            <w:noProof/>
            <w:webHidden/>
          </w:rPr>
          <w:instrText xml:space="preserve"> PAGEREF _Toc60911829 \h </w:instrText>
        </w:r>
        <w:r w:rsidR="00536DF1">
          <w:rPr>
            <w:noProof/>
            <w:webHidden/>
          </w:rPr>
        </w:r>
        <w:r w:rsidR="00536DF1">
          <w:rPr>
            <w:noProof/>
            <w:webHidden/>
          </w:rPr>
          <w:fldChar w:fldCharType="separate"/>
        </w:r>
        <w:r w:rsidR="00536DF1">
          <w:rPr>
            <w:noProof/>
            <w:webHidden/>
          </w:rPr>
          <w:t>20</w:t>
        </w:r>
        <w:r w:rsidR="00536DF1">
          <w:rPr>
            <w:noProof/>
            <w:webHidden/>
          </w:rPr>
          <w:fldChar w:fldCharType="end"/>
        </w:r>
      </w:hyperlink>
    </w:p>
    <w:p w14:paraId="356E8AB3" w14:textId="596EFD85" w:rsidR="00536DF1" w:rsidRDefault="00B56E63" w:rsidP="00536DF1">
      <w:pPr>
        <w:pStyle w:val="TOC3"/>
        <w:tabs>
          <w:tab w:val="left" w:pos="1760"/>
        </w:tabs>
        <w:rPr>
          <w:rFonts w:asciiTheme="minorHAnsi" w:eastAsiaTheme="minorEastAsia" w:hAnsiTheme="minorHAnsi"/>
          <w:noProof/>
          <w:sz w:val="22"/>
        </w:rPr>
      </w:pPr>
      <w:hyperlink w:anchor="_Toc60911830" w:history="1">
        <w:r w:rsidR="00536DF1" w:rsidRPr="00BB0CC7">
          <w:rPr>
            <w:rStyle w:val="Hyperlink"/>
            <w:noProof/>
          </w:rPr>
          <w:t>2.4.1</w:t>
        </w:r>
        <w:r w:rsidR="00536DF1">
          <w:rPr>
            <w:rStyle w:val="Hyperlink"/>
            <w:noProof/>
          </w:rPr>
          <w:t xml:space="preserve"> </w:t>
        </w:r>
        <w:r w:rsidR="00536DF1" w:rsidRPr="00BB0CC7">
          <w:rPr>
            <w:rStyle w:val="Hyperlink"/>
            <w:noProof/>
          </w:rPr>
          <w:t>Model</w:t>
        </w:r>
        <w:r w:rsidR="00536DF1">
          <w:rPr>
            <w:noProof/>
            <w:webHidden/>
          </w:rPr>
          <w:tab/>
        </w:r>
        <w:r w:rsidR="00536DF1">
          <w:rPr>
            <w:noProof/>
            <w:webHidden/>
          </w:rPr>
          <w:fldChar w:fldCharType="begin"/>
        </w:r>
        <w:r w:rsidR="00536DF1">
          <w:rPr>
            <w:noProof/>
            <w:webHidden/>
          </w:rPr>
          <w:instrText xml:space="preserve"> PAGEREF _Toc60911830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6CCBB337" w14:textId="138F3555" w:rsidR="00536DF1" w:rsidRDefault="00B56E63" w:rsidP="00536DF1">
      <w:pPr>
        <w:pStyle w:val="TOC3"/>
        <w:tabs>
          <w:tab w:val="left" w:pos="1760"/>
        </w:tabs>
        <w:rPr>
          <w:rFonts w:asciiTheme="minorHAnsi" w:eastAsiaTheme="minorEastAsia" w:hAnsiTheme="minorHAnsi"/>
          <w:noProof/>
          <w:sz w:val="22"/>
        </w:rPr>
      </w:pPr>
      <w:hyperlink w:anchor="_Toc60911831" w:history="1">
        <w:r w:rsidR="00536DF1" w:rsidRPr="00BB0CC7">
          <w:rPr>
            <w:rStyle w:val="Hyperlink"/>
            <w:noProof/>
          </w:rPr>
          <w:t>2.4.2</w:t>
        </w:r>
        <w:r w:rsidR="00536DF1">
          <w:rPr>
            <w:rStyle w:val="Hyperlink"/>
            <w:noProof/>
          </w:rPr>
          <w:t xml:space="preserve"> </w:t>
        </w:r>
        <w:r w:rsidR="00536DF1" w:rsidRPr="00BB0CC7">
          <w:rPr>
            <w:rStyle w:val="Hyperlink"/>
            <w:noProof/>
          </w:rPr>
          <w:t>View</w:t>
        </w:r>
        <w:r w:rsidR="00536DF1">
          <w:rPr>
            <w:noProof/>
            <w:webHidden/>
          </w:rPr>
          <w:tab/>
        </w:r>
        <w:r w:rsidR="00536DF1">
          <w:rPr>
            <w:noProof/>
            <w:webHidden/>
          </w:rPr>
          <w:fldChar w:fldCharType="begin"/>
        </w:r>
        <w:r w:rsidR="00536DF1">
          <w:rPr>
            <w:noProof/>
            <w:webHidden/>
          </w:rPr>
          <w:instrText xml:space="preserve"> PAGEREF _Toc60911831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5DA73C0A" w14:textId="470095A0" w:rsidR="00536DF1" w:rsidRDefault="00B56E63" w:rsidP="00536DF1">
      <w:pPr>
        <w:pStyle w:val="TOC3"/>
        <w:tabs>
          <w:tab w:val="left" w:pos="1760"/>
        </w:tabs>
        <w:rPr>
          <w:rFonts w:asciiTheme="minorHAnsi" w:eastAsiaTheme="minorEastAsia" w:hAnsiTheme="minorHAnsi"/>
          <w:noProof/>
          <w:sz w:val="22"/>
        </w:rPr>
      </w:pPr>
      <w:hyperlink w:anchor="_Toc60911832" w:history="1">
        <w:r w:rsidR="00536DF1" w:rsidRPr="00BB0CC7">
          <w:rPr>
            <w:rStyle w:val="Hyperlink"/>
            <w:noProof/>
          </w:rPr>
          <w:t>2.4.3</w:t>
        </w:r>
        <w:r w:rsidR="00536DF1">
          <w:rPr>
            <w:rStyle w:val="Hyperlink"/>
            <w:noProof/>
          </w:rPr>
          <w:t xml:space="preserve"> </w:t>
        </w:r>
        <w:r w:rsidR="00536DF1" w:rsidRPr="00BB0CC7">
          <w:rPr>
            <w:rStyle w:val="Hyperlink"/>
            <w:noProof/>
          </w:rPr>
          <w:t>Controller</w:t>
        </w:r>
        <w:r w:rsidR="00536DF1">
          <w:rPr>
            <w:noProof/>
            <w:webHidden/>
          </w:rPr>
          <w:tab/>
        </w:r>
        <w:r w:rsidR="00536DF1">
          <w:rPr>
            <w:noProof/>
            <w:webHidden/>
          </w:rPr>
          <w:fldChar w:fldCharType="begin"/>
        </w:r>
        <w:r w:rsidR="00536DF1">
          <w:rPr>
            <w:noProof/>
            <w:webHidden/>
          </w:rPr>
          <w:instrText xml:space="preserve"> PAGEREF _Toc60911832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73B73D99" w14:textId="6BE7586B" w:rsidR="00536DF1" w:rsidRDefault="00B56E6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33" w:history="1">
        <w:r w:rsidR="00536DF1" w:rsidRPr="00BB0CC7">
          <w:rPr>
            <w:rStyle w:val="Hyperlink"/>
            <w:noProof/>
          </w:rPr>
          <w:t>2.5</w:t>
        </w:r>
        <w:r w:rsidR="00536DF1">
          <w:rPr>
            <w:rFonts w:asciiTheme="minorHAnsi" w:eastAsiaTheme="minorEastAsia" w:hAnsiTheme="minorHAnsi"/>
            <w:noProof/>
            <w:sz w:val="22"/>
          </w:rPr>
          <w:tab/>
        </w:r>
        <w:r w:rsidR="00536DF1" w:rsidRPr="00BB0CC7">
          <w:rPr>
            <w:rStyle w:val="Hyperlink"/>
            <w:noProof/>
          </w:rPr>
          <w:t>Framework</w:t>
        </w:r>
        <w:r w:rsidR="00536DF1">
          <w:rPr>
            <w:noProof/>
            <w:webHidden/>
          </w:rPr>
          <w:tab/>
        </w:r>
        <w:r w:rsidR="00536DF1">
          <w:rPr>
            <w:noProof/>
            <w:webHidden/>
          </w:rPr>
          <w:fldChar w:fldCharType="begin"/>
        </w:r>
        <w:r w:rsidR="00536DF1">
          <w:rPr>
            <w:noProof/>
            <w:webHidden/>
          </w:rPr>
          <w:instrText xml:space="preserve"> PAGEREF _Toc60911833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57C2FAFC" w14:textId="18156C35" w:rsidR="00536DF1" w:rsidRDefault="00B56E63" w:rsidP="00536DF1">
      <w:pPr>
        <w:pStyle w:val="TOC3"/>
        <w:tabs>
          <w:tab w:val="left" w:pos="1760"/>
        </w:tabs>
        <w:rPr>
          <w:rFonts w:asciiTheme="minorHAnsi" w:eastAsiaTheme="minorEastAsia" w:hAnsiTheme="minorHAnsi"/>
          <w:noProof/>
          <w:sz w:val="22"/>
        </w:rPr>
      </w:pPr>
      <w:hyperlink w:anchor="_Toc60911834" w:history="1">
        <w:r w:rsidR="00536DF1" w:rsidRPr="00BB0CC7">
          <w:rPr>
            <w:rStyle w:val="Hyperlink"/>
            <w:rFonts w:cs="Times New Roman"/>
            <w:noProof/>
          </w:rPr>
          <w:t>2.5.1</w:t>
        </w:r>
        <w:r w:rsidR="00536DF1">
          <w:rPr>
            <w:rStyle w:val="Hyperlink"/>
            <w:rFonts w:cs="Times New Roman"/>
            <w:noProof/>
          </w:rPr>
          <w:t xml:space="preserve"> </w:t>
        </w:r>
        <w:r w:rsidR="00536DF1" w:rsidRPr="00BB0CC7">
          <w:rPr>
            <w:rStyle w:val="Hyperlink"/>
            <w:rFonts w:cs="Times New Roman"/>
            <w:noProof/>
          </w:rPr>
          <w:t>Framework</w:t>
        </w:r>
        <w:r w:rsidR="00536DF1" w:rsidRPr="00BB0CC7">
          <w:rPr>
            <w:rStyle w:val="Hyperlink"/>
            <w:rFonts w:cs="Times New Roman"/>
            <w:noProof/>
            <w:lang w:val="id-ID"/>
          </w:rPr>
          <w:t xml:space="preserve"> </w:t>
        </w:r>
        <w:r w:rsidR="00536DF1" w:rsidRPr="00BB0CC7">
          <w:rPr>
            <w:rStyle w:val="Hyperlink"/>
            <w:rFonts w:cs="Times New Roman"/>
            <w:noProof/>
          </w:rPr>
          <w:t>CodeIgniter</w:t>
        </w:r>
        <w:r w:rsidR="00536DF1">
          <w:rPr>
            <w:noProof/>
            <w:webHidden/>
          </w:rPr>
          <w:tab/>
        </w:r>
        <w:r w:rsidR="00536DF1">
          <w:rPr>
            <w:noProof/>
            <w:webHidden/>
          </w:rPr>
          <w:fldChar w:fldCharType="begin"/>
        </w:r>
        <w:r w:rsidR="00536DF1">
          <w:rPr>
            <w:noProof/>
            <w:webHidden/>
          </w:rPr>
          <w:instrText xml:space="preserve"> PAGEREF _Toc60911834 \h </w:instrText>
        </w:r>
        <w:r w:rsidR="00536DF1">
          <w:rPr>
            <w:noProof/>
            <w:webHidden/>
          </w:rPr>
        </w:r>
        <w:r w:rsidR="00536DF1">
          <w:rPr>
            <w:noProof/>
            <w:webHidden/>
          </w:rPr>
          <w:fldChar w:fldCharType="separate"/>
        </w:r>
        <w:r w:rsidR="00536DF1">
          <w:rPr>
            <w:noProof/>
            <w:webHidden/>
          </w:rPr>
          <w:t>22</w:t>
        </w:r>
        <w:r w:rsidR="00536DF1">
          <w:rPr>
            <w:noProof/>
            <w:webHidden/>
          </w:rPr>
          <w:fldChar w:fldCharType="end"/>
        </w:r>
      </w:hyperlink>
    </w:p>
    <w:p w14:paraId="6E237EAB" w14:textId="1EC5F76C" w:rsidR="00536DF1" w:rsidRDefault="00B56E6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35" w:history="1">
        <w:r w:rsidR="00536DF1" w:rsidRPr="00BB0CC7">
          <w:rPr>
            <w:rStyle w:val="Hyperlink"/>
            <w:noProof/>
          </w:rPr>
          <w:t>2.6</w:t>
        </w:r>
        <w:r w:rsidR="00536DF1">
          <w:rPr>
            <w:rFonts w:asciiTheme="minorHAnsi" w:eastAsiaTheme="minorEastAsia" w:hAnsiTheme="minorHAnsi"/>
            <w:noProof/>
            <w:sz w:val="22"/>
          </w:rPr>
          <w:tab/>
        </w:r>
        <w:r w:rsidR="00536DF1" w:rsidRPr="00BB0CC7">
          <w:rPr>
            <w:rStyle w:val="Hyperlink"/>
            <w:noProof/>
          </w:rPr>
          <w:t>PHP</w:t>
        </w:r>
        <w:r w:rsidR="00536DF1">
          <w:rPr>
            <w:noProof/>
            <w:webHidden/>
          </w:rPr>
          <w:tab/>
        </w:r>
        <w:r w:rsidR="00536DF1">
          <w:rPr>
            <w:noProof/>
            <w:webHidden/>
          </w:rPr>
          <w:fldChar w:fldCharType="begin"/>
        </w:r>
        <w:r w:rsidR="00536DF1">
          <w:rPr>
            <w:noProof/>
            <w:webHidden/>
          </w:rPr>
          <w:instrText xml:space="preserve"> PAGEREF _Toc60911835 \h </w:instrText>
        </w:r>
        <w:r w:rsidR="00536DF1">
          <w:rPr>
            <w:noProof/>
            <w:webHidden/>
          </w:rPr>
        </w:r>
        <w:r w:rsidR="00536DF1">
          <w:rPr>
            <w:noProof/>
            <w:webHidden/>
          </w:rPr>
          <w:fldChar w:fldCharType="separate"/>
        </w:r>
        <w:r w:rsidR="00536DF1">
          <w:rPr>
            <w:noProof/>
            <w:webHidden/>
          </w:rPr>
          <w:t>23</w:t>
        </w:r>
        <w:r w:rsidR="00536DF1">
          <w:rPr>
            <w:noProof/>
            <w:webHidden/>
          </w:rPr>
          <w:fldChar w:fldCharType="end"/>
        </w:r>
      </w:hyperlink>
    </w:p>
    <w:p w14:paraId="62BF6041" w14:textId="64AE3F4D" w:rsidR="00536DF1" w:rsidRDefault="00B56E63" w:rsidP="00536DF1">
      <w:pPr>
        <w:pStyle w:val="TOC1"/>
        <w:rPr>
          <w:rFonts w:asciiTheme="minorHAnsi" w:eastAsiaTheme="minorEastAsia" w:hAnsiTheme="minorHAnsi"/>
          <w:b w:val="0"/>
          <w:sz w:val="22"/>
        </w:rPr>
      </w:pPr>
      <w:hyperlink w:anchor="_Toc60911836" w:history="1">
        <w:r w:rsidR="00536DF1" w:rsidRPr="00BB0CC7">
          <w:rPr>
            <w:rStyle w:val="Hyperlink"/>
            <w:lang w:val="id-ID"/>
          </w:rPr>
          <w:t>BAB III</w:t>
        </w:r>
        <w:r w:rsidR="00536DF1" w:rsidRPr="00BB0CC7">
          <w:rPr>
            <w:rStyle w:val="Hyperlink"/>
          </w:rPr>
          <w:t xml:space="preserve"> PROFIL PERUSAHAAN</w:t>
        </w:r>
        <w:r w:rsidR="00536DF1">
          <w:rPr>
            <w:webHidden/>
          </w:rPr>
          <w:tab/>
        </w:r>
        <w:r w:rsidR="00536DF1">
          <w:rPr>
            <w:webHidden/>
          </w:rPr>
          <w:fldChar w:fldCharType="begin"/>
        </w:r>
        <w:r w:rsidR="00536DF1">
          <w:rPr>
            <w:webHidden/>
          </w:rPr>
          <w:instrText xml:space="preserve"> PAGEREF _Toc60911836 \h </w:instrText>
        </w:r>
        <w:r w:rsidR="00536DF1">
          <w:rPr>
            <w:webHidden/>
          </w:rPr>
        </w:r>
        <w:r w:rsidR="00536DF1">
          <w:rPr>
            <w:webHidden/>
          </w:rPr>
          <w:fldChar w:fldCharType="separate"/>
        </w:r>
        <w:r w:rsidR="00536DF1">
          <w:rPr>
            <w:webHidden/>
          </w:rPr>
          <w:t>24</w:t>
        </w:r>
        <w:r w:rsidR="00536DF1">
          <w:rPr>
            <w:webHidden/>
          </w:rPr>
          <w:fldChar w:fldCharType="end"/>
        </w:r>
      </w:hyperlink>
    </w:p>
    <w:p w14:paraId="62DC7A73" w14:textId="571C3572" w:rsidR="00536DF1" w:rsidRDefault="00B56E6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37" w:history="1">
        <w:r w:rsidR="00536DF1" w:rsidRPr="00BB0CC7">
          <w:rPr>
            <w:rStyle w:val="Hyperlink"/>
            <w:noProof/>
          </w:rPr>
          <w:t>3.1</w:t>
        </w:r>
        <w:r w:rsidR="00536DF1">
          <w:rPr>
            <w:rFonts w:asciiTheme="minorHAnsi" w:eastAsiaTheme="minorEastAsia" w:hAnsiTheme="minorHAnsi"/>
            <w:noProof/>
            <w:sz w:val="22"/>
          </w:rPr>
          <w:tab/>
        </w:r>
        <w:r w:rsidR="00536DF1" w:rsidRPr="00BB0CC7">
          <w:rPr>
            <w:rStyle w:val="Hyperlink"/>
            <w:noProof/>
          </w:rPr>
          <w:t>Profil Perusahaan</w:t>
        </w:r>
        <w:r w:rsidR="00536DF1">
          <w:rPr>
            <w:noProof/>
            <w:webHidden/>
          </w:rPr>
          <w:tab/>
        </w:r>
        <w:r w:rsidR="00536DF1">
          <w:rPr>
            <w:noProof/>
            <w:webHidden/>
          </w:rPr>
          <w:fldChar w:fldCharType="begin"/>
        </w:r>
        <w:r w:rsidR="00536DF1">
          <w:rPr>
            <w:noProof/>
            <w:webHidden/>
          </w:rPr>
          <w:instrText xml:space="preserve"> PAGEREF _Toc60911837 \h </w:instrText>
        </w:r>
        <w:r w:rsidR="00536DF1">
          <w:rPr>
            <w:noProof/>
            <w:webHidden/>
          </w:rPr>
        </w:r>
        <w:r w:rsidR="00536DF1">
          <w:rPr>
            <w:noProof/>
            <w:webHidden/>
          </w:rPr>
          <w:fldChar w:fldCharType="separate"/>
        </w:r>
        <w:r w:rsidR="00536DF1">
          <w:rPr>
            <w:noProof/>
            <w:webHidden/>
          </w:rPr>
          <w:t>24</w:t>
        </w:r>
        <w:r w:rsidR="00536DF1">
          <w:rPr>
            <w:noProof/>
            <w:webHidden/>
          </w:rPr>
          <w:fldChar w:fldCharType="end"/>
        </w:r>
      </w:hyperlink>
    </w:p>
    <w:p w14:paraId="3F5269A4" w14:textId="51E7D1EC" w:rsidR="00536DF1" w:rsidRDefault="00B56E63" w:rsidP="00536DF1">
      <w:pPr>
        <w:pStyle w:val="TOC3"/>
        <w:tabs>
          <w:tab w:val="left" w:pos="1760"/>
        </w:tabs>
        <w:rPr>
          <w:rFonts w:asciiTheme="minorHAnsi" w:eastAsiaTheme="minorEastAsia" w:hAnsiTheme="minorHAnsi"/>
          <w:noProof/>
          <w:sz w:val="22"/>
        </w:rPr>
      </w:pPr>
      <w:hyperlink w:anchor="_Toc60911838" w:history="1">
        <w:r w:rsidR="00536DF1" w:rsidRPr="00BB0CC7">
          <w:rPr>
            <w:rStyle w:val="Hyperlink"/>
            <w:rFonts w:cs="Times New Roman"/>
            <w:noProof/>
          </w:rPr>
          <w:t>3.1.1</w:t>
        </w:r>
        <w:r w:rsidR="00536DF1">
          <w:rPr>
            <w:rFonts w:asciiTheme="minorHAnsi" w:eastAsiaTheme="minorEastAsia" w:hAnsiTheme="minorHAnsi"/>
            <w:noProof/>
            <w:sz w:val="22"/>
          </w:rPr>
          <w:t xml:space="preserve"> </w:t>
        </w:r>
        <w:r w:rsidR="00536DF1" w:rsidRPr="00BB0CC7">
          <w:rPr>
            <w:rStyle w:val="Hyperlink"/>
            <w:rFonts w:cs="Times New Roman"/>
            <w:noProof/>
          </w:rPr>
          <w:t>Visi Misi</w:t>
        </w:r>
        <w:r w:rsidR="00536DF1">
          <w:rPr>
            <w:noProof/>
            <w:webHidden/>
          </w:rPr>
          <w:tab/>
        </w:r>
        <w:r w:rsidR="00536DF1">
          <w:rPr>
            <w:noProof/>
            <w:webHidden/>
          </w:rPr>
          <w:fldChar w:fldCharType="begin"/>
        </w:r>
        <w:r w:rsidR="00536DF1">
          <w:rPr>
            <w:noProof/>
            <w:webHidden/>
          </w:rPr>
          <w:instrText xml:space="preserve"> PAGEREF _Toc60911838 \h </w:instrText>
        </w:r>
        <w:r w:rsidR="00536DF1">
          <w:rPr>
            <w:noProof/>
            <w:webHidden/>
          </w:rPr>
        </w:r>
        <w:r w:rsidR="00536DF1">
          <w:rPr>
            <w:noProof/>
            <w:webHidden/>
          </w:rPr>
          <w:fldChar w:fldCharType="separate"/>
        </w:r>
        <w:r w:rsidR="00536DF1">
          <w:rPr>
            <w:noProof/>
            <w:webHidden/>
          </w:rPr>
          <w:t>25</w:t>
        </w:r>
        <w:r w:rsidR="00536DF1">
          <w:rPr>
            <w:noProof/>
            <w:webHidden/>
          </w:rPr>
          <w:fldChar w:fldCharType="end"/>
        </w:r>
      </w:hyperlink>
    </w:p>
    <w:p w14:paraId="57AB8694" w14:textId="185D065F" w:rsidR="00536DF1" w:rsidRDefault="00B56E63" w:rsidP="00536DF1">
      <w:pPr>
        <w:pStyle w:val="TOC3"/>
        <w:tabs>
          <w:tab w:val="left" w:pos="1760"/>
        </w:tabs>
        <w:rPr>
          <w:rFonts w:asciiTheme="minorHAnsi" w:eastAsiaTheme="minorEastAsia" w:hAnsiTheme="minorHAnsi"/>
          <w:noProof/>
          <w:sz w:val="22"/>
        </w:rPr>
      </w:pPr>
      <w:hyperlink w:anchor="_Toc60911839" w:history="1">
        <w:r w:rsidR="00536DF1" w:rsidRPr="00BB0CC7">
          <w:rPr>
            <w:rStyle w:val="Hyperlink"/>
            <w:rFonts w:cs="Times New Roman"/>
            <w:noProof/>
          </w:rPr>
          <w:t>3.1.2</w:t>
        </w:r>
        <w:r w:rsidR="00536DF1">
          <w:rPr>
            <w:rStyle w:val="Hyperlink"/>
            <w:rFonts w:cs="Times New Roman"/>
            <w:noProof/>
          </w:rPr>
          <w:t xml:space="preserve"> </w:t>
        </w:r>
        <w:r w:rsidR="00536DF1" w:rsidRPr="00BB0CC7">
          <w:rPr>
            <w:rStyle w:val="Hyperlink"/>
            <w:rFonts w:cs="Times New Roman"/>
            <w:noProof/>
          </w:rPr>
          <w:t>Struktur Organisasi</w:t>
        </w:r>
        <w:r w:rsidR="00536DF1">
          <w:rPr>
            <w:noProof/>
            <w:webHidden/>
          </w:rPr>
          <w:tab/>
        </w:r>
        <w:r w:rsidR="00536DF1">
          <w:rPr>
            <w:noProof/>
            <w:webHidden/>
          </w:rPr>
          <w:fldChar w:fldCharType="begin"/>
        </w:r>
        <w:r w:rsidR="00536DF1">
          <w:rPr>
            <w:noProof/>
            <w:webHidden/>
          </w:rPr>
          <w:instrText xml:space="preserve"> PAGEREF _Toc60911839 \h </w:instrText>
        </w:r>
        <w:r w:rsidR="00536DF1">
          <w:rPr>
            <w:noProof/>
            <w:webHidden/>
          </w:rPr>
        </w:r>
        <w:r w:rsidR="00536DF1">
          <w:rPr>
            <w:noProof/>
            <w:webHidden/>
          </w:rPr>
          <w:fldChar w:fldCharType="separate"/>
        </w:r>
        <w:r w:rsidR="00536DF1">
          <w:rPr>
            <w:noProof/>
            <w:webHidden/>
          </w:rPr>
          <w:t>25</w:t>
        </w:r>
        <w:r w:rsidR="00536DF1">
          <w:rPr>
            <w:noProof/>
            <w:webHidden/>
          </w:rPr>
          <w:fldChar w:fldCharType="end"/>
        </w:r>
      </w:hyperlink>
    </w:p>
    <w:p w14:paraId="6A56B8F9" w14:textId="639D2B1B" w:rsidR="00536DF1" w:rsidRDefault="00B56E63" w:rsidP="00536DF1">
      <w:pPr>
        <w:pStyle w:val="TOC1"/>
        <w:rPr>
          <w:rFonts w:asciiTheme="minorHAnsi" w:eastAsiaTheme="minorEastAsia" w:hAnsiTheme="minorHAnsi"/>
          <w:b w:val="0"/>
          <w:sz w:val="22"/>
        </w:rPr>
      </w:pPr>
      <w:hyperlink w:anchor="_Toc60911840" w:history="1">
        <w:r w:rsidR="00536DF1" w:rsidRPr="00BB0CC7">
          <w:rPr>
            <w:rStyle w:val="Hyperlink"/>
          </w:rPr>
          <w:t>BAB IV METODOLOGI MAGANG INDUSTRI TI</w:t>
        </w:r>
        <w:r w:rsidR="00536DF1">
          <w:rPr>
            <w:webHidden/>
          </w:rPr>
          <w:tab/>
        </w:r>
        <w:r w:rsidR="00536DF1">
          <w:rPr>
            <w:webHidden/>
          </w:rPr>
          <w:fldChar w:fldCharType="begin"/>
        </w:r>
        <w:r w:rsidR="00536DF1">
          <w:rPr>
            <w:webHidden/>
          </w:rPr>
          <w:instrText xml:space="preserve"> PAGEREF _Toc60911840 \h </w:instrText>
        </w:r>
        <w:r w:rsidR="00536DF1">
          <w:rPr>
            <w:webHidden/>
          </w:rPr>
        </w:r>
        <w:r w:rsidR="00536DF1">
          <w:rPr>
            <w:webHidden/>
          </w:rPr>
          <w:fldChar w:fldCharType="separate"/>
        </w:r>
        <w:r w:rsidR="00536DF1">
          <w:rPr>
            <w:webHidden/>
          </w:rPr>
          <w:t>26</w:t>
        </w:r>
        <w:r w:rsidR="00536DF1">
          <w:rPr>
            <w:webHidden/>
          </w:rPr>
          <w:fldChar w:fldCharType="end"/>
        </w:r>
      </w:hyperlink>
    </w:p>
    <w:p w14:paraId="1C03272A" w14:textId="5907C231" w:rsidR="00536DF1" w:rsidRDefault="00B56E6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41" w:history="1">
        <w:r w:rsidR="00536DF1" w:rsidRPr="00BB0CC7">
          <w:rPr>
            <w:rStyle w:val="Hyperlink"/>
            <w:noProof/>
          </w:rPr>
          <w:t>4.1</w:t>
        </w:r>
        <w:r w:rsidR="00536DF1">
          <w:rPr>
            <w:rFonts w:asciiTheme="minorHAnsi" w:eastAsiaTheme="minorEastAsia" w:hAnsiTheme="minorHAnsi"/>
            <w:noProof/>
            <w:sz w:val="22"/>
          </w:rPr>
          <w:tab/>
        </w:r>
        <w:r w:rsidR="00536DF1" w:rsidRPr="00BB0CC7">
          <w:rPr>
            <w:rStyle w:val="Hyperlink"/>
            <w:noProof/>
          </w:rPr>
          <w:t>Data</w:t>
        </w:r>
        <w:r w:rsidR="00536DF1">
          <w:rPr>
            <w:noProof/>
            <w:webHidden/>
          </w:rPr>
          <w:tab/>
        </w:r>
        <w:r w:rsidR="00536DF1">
          <w:rPr>
            <w:noProof/>
            <w:webHidden/>
          </w:rPr>
          <w:fldChar w:fldCharType="begin"/>
        </w:r>
        <w:r w:rsidR="00536DF1">
          <w:rPr>
            <w:noProof/>
            <w:webHidden/>
          </w:rPr>
          <w:instrText xml:space="preserve"> PAGEREF _Toc60911841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40022FA7" w14:textId="1FEEEB5F" w:rsidR="00536DF1" w:rsidRDefault="00B56E63" w:rsidP="00536DF1">
      <w:pPr>
        <w:pStyle w:val="TOC3"/>
        <w:tabs>
          <w:tab w:val="left" w:pos="1760"/>
        </w:tabs>
        <w:rPr>
          <w:rFonts w:asciiTheme="minorHAnsi" w:eastAsiaTheme="minorEastAsia" w:hAnsiTheme="minorHAnsi"/>
          <w:noProof/>
          <w:sz w:val="22"/>
        </w:rPr>
      </w:pPr>
      <w:hyperlink w:anchor="_Toc60911842" w:history="1">
        <w:r w:rsidR="00536DF1" w:rsidRPr="00BB0CC7">
          <w:rPr>
            <w:rStyle w:val="Hyperlink"/>
            <w:rFonts w:cs="Times New Roman"/>
            <w:noProof/>
          </w:rPr>
          <w:t>4.1.1</w:t>
        </w:r>
        <w:r w:rsidR="00536DF1">
          <w:rPr>
            <w:rStyle w:val="Hyperlink"/>
            <w:rFonts w:cs="Times New Roman"/>
            <w:noProof/>
          </w:rPr>
          <w:t xml:space="preserve"> </w:t>
        </w:r>
        <w:r w:rsidR="00536DF1" w:rsidRPr="00BB0CC7">
          <w:rPr>
            <w:rStyle w:val="Hyperlink"/>
            <w:rFonts w:cs="Times New Roman"/>
            <w:noProof/>
          </w:rPr>
          <w:t>Sumber Data</w:t>
        </w:r>
        <w:r w:rsidR="00536DF1">
          <w:rPr>
            <w:noProof/>
            <w:webHidden/>
          </w:rPr>
          <w:tab/>
        </w:r>
        <w:r w:rsidR="00536DF1">
          <w:rPr>
            <w:noProof/>
            <w:webHidden/>
          </w:rPr>
          <w:fldChar w:fldCharType="begin"/>
        </w:r>
        <w:r w:rsidR="00536DF1">
          <w:rPr>
            <w:noProof/>
            <w:webHidden/>
          </w:rPr>
          <w:instrText xml:space="preserve"> PAGEREF _Toc60911842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2EEAF8C1" w14:textId="33F6CEE7" w:rsidR="00536DF1" w:rsidRDefault="00B56E63" w:rsidP="00536DF1">
      <w:pPr>
        <w:pStyle w:val="TOC3"/>
        <w:tabs>
          <w:tab w:val="left" w:pos="1760"/>
        </w:tabs>
        <w:rPr>
          <w:rFonts w:asciiTheme="minorHAnsi" w:eastAsiaTheme="minorEastAsia" w:hAnsiTheme="minorHAnsi"/>
          <w:noProof/>
          <w:sz w:val="22"/>
        </w:rPr>
      </w:pPr>
      <w:hyperlink w:anchor="_Toc60911843" w:history="1">
        <w:r w:rsidR="00536DF1" w:rsidRPr="00BB0CC7">
          <w:rPr>
            <w:rStyle w:val="Hyperlink"/>
            <w:rFonts w:cs="Times New Roman"/>
            <w:noProof/>
          </w:rPr>
          <w:t>4.1.2</w:t>
        </w:r>
        <w:r w:rsidR="00536DF1">
          <w:rPr>
            <w:rStyle w:val="Hyperlink"/>
            <w:rFonts w:cs="Times New Roman"/>
            <w:noProof/>
          </w:rPr>
          <w:t xml:space="preserve"> </w:t>
        </w:r>
        <w:r w:rsidR="00536DF1" w:rsidRPr="00BB0CC7">
          <w:rPr>
            <w:rStyle w:val="Hyperlink"/>
            <w:rFonts w:cs="Times New Roman"/>
            <w:noProof/>
          </w:rPr>
          <w:t>Jenis Data</w:t>
        </w:r>
        <w:r w:rsidR="00536DF1">
          <w:rPr>
            <w:noProof/>
            <w:webHidden/>
          </w:rPr>
          <w:tab/>
        </w:r>
        <w:r w:rsidR="00536DF1">
          <w:rPr>
            <w:noProof/>
            <w:webHidden/>
          </w:rPr>
          <w:fldChar w:fldCharType="begin"/>
        </w:r>
        <w:r w:rsidR="00536DF1">
          <w:rPr>
            <w:noProof/>
            <w:webHidden/>
          </w:rPr>
          <w:instrText xml:space="preserve"> PAGEREF _Toc60911843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0755CAD9" w14:textId="17C57B70" w:rsidR="00536DF1" w:rsidRDefault="00B56E63" w:rsidP="00536DF1">
      <w:pPr>
        <w:pStyle w:val="TOC3"/>
        <w:tabs>
          <w:tab w:val="left" w:pos="1760"/>
        </w:tabs>
        <w:rPr>
          <w:rFonts w:asciiTheme="minorHAnsi" w:eastAsiaTheme="minorEastAsia" w:hAnsiTheme="minorHAnsi"/>
          <w:noProof/>
          <w:sz w:val="22"/>
        </w:rPr>
      </w:pPr>
      <w:hyperlink w:anchor="_Toc60911844" w:history="1">
        <w:r w:rsidR="00536DF1" w:rsidRPr="00BB0CC7">
          <w:rPr>
            <w:rStyle w:val="Hyperlink"/>
            <w:rFonts w:cs="Times New Roman"/>
            <w:noProof/>
          </w:rPr>
          <w:t>4.1.3</w:t>
        </w:r>
        <w:r w:rsidR="00536DF1">
          <w:rPr>
            <w:rStyle w:val="Hyperlink"/>
            <w:rFonts w:cs="Times New Roman"/>
            <w:noProof/>
          </w:rPr>
          <w:t xml:space="preserve"> </w:t>
        </w:r>
        <w:r w:rsidR="00536DF1" w:rsidRPr="00BB0CC7">
          <w:rPr>
            <w:rStyle w:val="Hyperlink"/>
            <w:rFonts w:cs="Times New Roman"/>
            <w:noProof/>
          </w:rPr>
          <w:t>Metode Pengumpulan Data</w:t>
        </w:r>
        <w:r w:rsidR="00536DF1">
          <w:rPr>
            <w:noProof/>
            <w:webHidden/>
          </w:rPr>
          <w:tab/>
        </w:r>
        <w:r w:rsidR="00536DF1">
          <w:rPr>
            <w:noProof/>
            <w:webHidden/>
          </w:rPr>
          <w:fldChar w:fldCharType="begin"/>
        </w:r>
        <w:r w:rsidR="00536DF1">
          <w:rPr>
            <w:noProof/>
            <w:webHidden/>
          </w:rPr>
          <w:instrText xml:space="preserve"> PAGEREF _Toc60911844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0153AC4B" w14:textId="446FA072" w:rsidR="00536DF1" w:rsidRDefault="00B56E6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45" w:history="1">
        <w:r w:rsidR="00536DF1" w:rsidRPr="00BB0CC7">
          <w:rPr>
            <w:rStyle w:val="Hyperlink"/>
            <w:noProof/>
          </w:rPr>
          <w:t>4.2</w:t>
        </w:r>
        <w:r w:rsidR="00536DF1">
          <w:rPr>
            <w:rFonts w:asciiTheme="minorHAnsi" w:eastAsiaTheme="minorEastAsia" w:hAnsiTheme="minorHAnsi"/>
            <w:noProof/>
            <w:sz w:val="22"/>
          </w:rPr>
          <w:tab/>
        </w:r>
        <w:r w:rsidR="00536DF1" w:rsidRPr="00BB0CC7">
          <w:rPr>
            <w:rStyle w:val="Hyperlink"/>
            <w:noProof/>
          </w:rPr>
          <w:t>Metode Penelitian</w:t>
        </w:r>
        <w:r w:rsidR="00536DF1">
          <w:rPr>
            <w:noProof/>
            <w:webHidden/>
          </w:rPr>
          <w:tab/>
        </w:r>
        <w:r w:rsidR="00536DF1">
          <w:rPr>
            <w:noProof/>
            <w:webHidden/>
          </w:rPr>
          <w:fldChar w:fldCharType="begin"/>
        </w:r>
        <w:r w:rsidR="00536DF1">
          <w:rPr>
            <w:noProof/>
            <w:webHidden/>
          </w:rPr>
          <w:instrText xml:space="preserve"> PAGEREF _Toc60911845 \h </w:instrText>
        </w:r>
        <w:r w:rsidR="00536DF1">
          <w:rPr>
            <w:noProof/>
            <w:webHidden/>
          </w:rPr>
        </w:r>
        <w:r w:rsidR="00536DF1">
          <w:rPr>
            <w:noProof/>
            <w:webHidden/>
          </w:rPr>
          <w:fldChar w:fldCharType="separate"/>
        </w:r>
        <w:r w:rsidR="00536DF1">
          <w:rPr>
            <w:noProof/>
            <w:webHidden/>
          </w:rPr>
          <w:t>27</w:t>
        </w:r>
        <w:r w:rsidR="00536DF1">
          <w:rPr>
            <w:noProof/>
            <w:webHidden/>
          </w:rPr>
          <w:fldChar w:fldCharType="end"/>
        </w:r>
      </w:hyperlink>
    </w:p>
    <w:p w14:paraId="02057B56" w14:textId="091B7A75" w:rsidR="00536DF1" w:rsidRDefault="00B56E63" w:rsidP="00536DF1">
      <w:pPr>
        <w:pStyle w:val="TOC3"/>
        <w:tabs>
          <w:tab w:val="left" w:pos="1760"/>
        </w:tabs>
        <w:rPr>
          <w:rFonts w:asciiTheme="minorHAnsi" w:eastAsiaTheme="minorEastAsia" w:hAnsiTheme="minorHAnsi"/>
          <w:noProof/>
          <w:sz w:val="22"/>
        </w:rPr>
      </w:pPr>
      <w:hyperlink w:anchor="_Toc60911846" w:history="1">
        <w:r w:rsidR="00536DF1" w:rsidRPr="00BB0CC7">
          <w:rPr>
            <w:rStyle w:val="Hyperlink"/>
            <w:rFonts w:cs="Times New Roman"/>
            <w:noProof/>
          </w:rPr>
          <w:t>4.2.1</w:t>
        </w:r>
        <w:r w:rsidR="00536DF1">
          <w:rPr>
            <w:rStyle w:val="Hyperlink"/>
            <w:rFonts w:cs="Times New Roman"/>
            <w:noProof/>
          </w:rPr>
          <w:t xml:space="preserve"> </w:t>
        </w:r>
        <w:r w:rsidR="00536DF1" w:rsidRPr="00BB0CC7">
          <w:rPr>
            <w:rStyle w:val="Hyperlink"/>
            <w:rFonts w:cs="Times New Roman"/>
            <w:noProof/>
          </w:rPr>
          <w:t>Requirements Analysis and Definition</w:t>
        </w:r>
        <w:r w:rsidR="00536DF1">
          <w:rPr>
            <w:noProof/>
            <w:webHidden/>
          </w:rPr>
          <w:tab/>
        </w:r>
        <w:r w:rsidR="00536DF1">
          <w:rPr>
            <w:noProof/>
            <w:webHidden/>
          </w:rPr>
          <w:fldChar w:fldCharType="begin"/>
        </w:r>
        <w:r w:rsidR="00536DF1">
          <w:rPr>
            <w:noProof/>
            <w:webHidden/>
          </w:rPr>
          <w:instrText xml:space="preserve"> PAGEREF _Toc60911846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27594DAA" w14:textId="2CB897BB" w:rsidR="00536DF1" w:rsidRDefault="00B56E63" w:rsidP="00536DF1">
      <w:pPr>
        <w:pStyle w:val="TOC3"/>
        <w:tabs>
          <w:tab w:val="left" w:pos="1760"/>
        </w:tabs>
        <w:rPr>
          <w:rFonts w:asciiTheme="minorHAnsi" w:eastAsiaTheme="minorEastAsia" w:hAnsiTheme="minorHAnsi"/>
          <w:noProof/>
          <w:sz w:val="22"/>
        </w:rPr>
      </w:pPr>
      <w:hyperlink w:anchor="_Toc60911847" w:history="1">
        <w:r w:rsidR="00536DF1" w:rsidRPr="00BB0CC7">
          <w:rPr>
            <w:rStyle w:val="Hyperlink"/>
            <w:rFonts w:cs="Times New Roman"/>
            <w:noProof/>
          </w:rPr>
          <w:t>4.2.2</w:t>
        </w:r>
        <w:r w:rsidR="00536DF1">
          <w:rPr>
            <w:rStyle w:val="Hyperlink"/>
            <w:rFonts w:cs="Times New Roman"/>
            <w:noProof/>
          </w:rPr>
          <w:t xml:space="preserve"> </w:t>
        </w:r>
        <w:r w:rsidR="00536DF1" w:rsidRPr="00BB0CC7">
          <w:rPr>
            <w:rStyle w:val="Hyperlink"/>
            <w:rFonts w:cs="Times New Roman"/>
            <w:noProof/>
          </w:rPr>
          <w:t>System and Software Design</w:t>
        </w:r>
        <w:r w:rsidR="00536DF1">
          <w:rPr>
            <w:noProof/>
            <w:webHidden/>
          </w:rPr>
          <w:tab/>
        </w:r>
        <w:r w:rsidR="00536DF1">
          <w:rPr>
            <w:noProof/>
            <w:webHidden/>
          </w:rPr>
          <w:fldChar w:fldCharType="begin"/>
        </w:r>
        <w:r w:rsidR="00536DF1">
          <w:rPr>
            <w:noProof/>
            <w:webHidden/>
          </w:rPr>
          <w:instrText xml:space="preserve"> PAGEREF _Toc60911847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2805334F" w14:textId="3EB77378" w:rsidR="00536DF1" w:rsidRDefault="00B56E63" w:rsidP="00536DF1">
      <w:pPr>
        <w:pStyle w:val="TOC3"/>
        <w:tabs>
          <w:tab w:val="left" w:pos="1760"/>
        </w:tabs>
        <w:rPr>
          <w:rFonts w:asciiTheme="minorHAnsi" w:eastAsiaTheme="minorEastAsia" w:hAnsiTheme="minorHAnsi"/>
          <w:noProof/>
          <w:sz w:val="22"/>
        </w:rPr>
      </w:pPr>
      <w:hyperlink w:anchor="_Toc60911848" w:history="1">
        <w:r w:rsidR="00536DF1" w:rsidRPr="00BB0CC7">
          <w:rPr>
            <w:rStyle w:val="Hyperlink"/>
            <w:noProof/>
          </w:rPr>
          <w:t>4.2.3</w:t>
        </w:r>
        <w:r w:rsidR="00536DF1">
          <w:rPr>
            <w:rStyle w:val="Hyperlink"/>
            <w:noProof/>
          </w:rPr>
          <w:t xml:space="preserve"> </w:t>
        </w:r>
        <w:r w:rsidR="00536DF1" w:rsidRPr="00BB0CC7">
          <w:rPr>
            <w:rStyle w:val="Hyperlink"/>
            <w:iCs/>
            <w:noProof/>
          </w:rPr>
          <w:t>Implementation and Unit Testing</w:t>
        </w:r>
        <w:r w:rsidR="00536DF1">
          <w:rPr>
            <w:noProof/>
            <w:webHidden/>
          </w:rPr>
          <w:tab/>
        </w:r>
        <w:r w:rsidR="00536DF1">
          <w:rPr>
            <w:noProof/>
            <w:webHidden/>
          </w:rPr>
          <w:fldChar w:fldCharType="begin"/>
        </w:r>
        <w:r w:rsidR="00536DF1">
          <w:rPr>
            <w:noProof/>
            <w:webHidden/>
          </w:rPr>
          <w:instrText xml:space="preserve"> PAGEREF _Toc60911848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6A8E1FE5" w14:textId="3B87DC07" w:rsidR="00536DF1" w:rsidRDefault="00B56E63" w:rsidP="00536DF1">
      <w:pPr>
        <w:pStyle w:val="TOC3"/>
        <w:tabs>
          <w:tab w:val="left" w:pos="1760"/>
        </w:tabs>
        <w:rPr>
          <w:rFonts w:asciiTheme="minorHAnsi" w:eastAsiaTheme="minorEastAsia" w:hAnsiTheme="minorHAnsi"/>
          <w:noProof/>
          <w:sz w:val="22"/>
        </w:rPr>
      </w:pPr>
      <w:hyperlink w:anchor="_Toc60911849" w:history="1">
        <w:r w:rsidR="00536DF1" w:rsidRPr="00BB0CC7">
          <w:rPr>
            <w:rStyle w:val="Hyperlink"/>
            <w:noProof/>
          </w:rPr>
          <w:t>4.2.4</w:t>
        </w:r>
        <w:r w:rsidR="00536DF1">
          <w:rPr>
            <w:rStyle w:val="Hyperlink"/>
            <w:noProof/>
          </w:rPr>
          <w:t xml:space="preserve"> </w:t>
        </w:r>
        <w:r w:rsidR="00536DF1" w:rsidRPr="00BB0CC7">
          <w:rPr>
            <w:rStyle w:val="Hyperlink"/>
            <w:noProof/>
          </w:rPr>
          <w:t>Integration and System Testing</w:t>
        </w:r>
        <w:r w:rsidR="00536DF1">
          <w:rPr>
            <w:noProof/>
            <w:webHidden/>
          </w:rPr>
          <w:tab/>
        </w:r>
        <w:r w:rsidR="00536DF1">
          <w:rPr>
            <w:noProof/>
            <w:webHidden/>
          </w:rPr>
          <w:fldChar w:fldCharType="begin"/>
        </w:r>
        <w:r w:rsidR="00536DF1">
          <w:rPr>
            <w:noProof/>
            <w:webHidden/>
          </w:rPr>
          <w:instrText xml:space="preserve"> PAGEREF _Toc60911849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696A939B" w14:textId="3442B550" w:rsidR="00536DF1" w:rsidRDefault="00B56E63" w:rsidP="00536DF1">
      <w:pPr>
        <w:pStyle w:val="TOC3"/>
        <w:tabs>
          <w:tab w:val="left" w:pos="1760"/>
        </w:tabs>
        <w:rPr>
          <w:rFonts w:asciiTheme="minorHAnsi" w:eastAsiaTheme="minorEastAsia" w:hAnsiTheme="minorHAnsi"/>
          <w:noProof/>
          <w:sz w:val="22"/>
        </w:rPr>
      </w:pPr>
      <w:hyperlink w:anchor="_Toc60911850" w:history="1">
        <w:r w:rsidR="00536DF1" w:rsidRPr="00BB0CC7">
          <w:rPr>
            <w:rStyle w:val="Hyperlink"/>
            <w:noProof/>
          </w:rPr>
          <w:t>4.2.5</w:t>
        </w:r>
        <w:r w:rsidR="00536DF1">
          <w:rPr>
            <w:rStyle w:val="Hyperlink"/>
            <w:noProof/>
          </w:rPr>
          <w:t xml:space="preserve"> </w:t>
        </w:r>
        <w:r w:rsidR="00536DF1" w:rsidRPr="00BB0CC7">
          <w:rPr>
            <w:rStyle w:val="Hyperlink"/>
            <w:noProof/>
          </w:rPr>
          <w:t>Operation and Maintenance</w:t>
        </w:r>
        <w:r w:rsidR="00536DF1">
          <w:rPr>
            <w:noProof/>
            <w:webHidden/>
          </w:rPr>
          <w:tab/>
        </w:r>
        <w:r w:rsidR="00536DF1">
          <w:rPr>
            <w:noProof/>
            <w:webHidden/>
          </w:rPr>
          <w:fldChar w:fldCharType="begin"/>
        </w:r>
        <w:r w:rsidR="00536DF1">
          <w:rPr>
            <w:noProof/>
            <w:webHidden/>
          </w:rPr>
          <w:instrText xml:space="preserve"> PAGEREF _Toc60911850 \h </w:instrText>
        </w:r>
        <w:r w:rsidR="00536DF1">
          <w:rPr>
            <w:noProof/>
            <w:webHidden/>
          </w:rPr>
        </w:r>
        <w:r w:rsidR="00536DF1">
          <w:rPr>
            <w:noProof/>
            <w:webHidden/>
          </w:rPr>
          <w:fldChar w:fldCharType="separate"/>
        </w:r>
        <w:r w:rsidR="00536DF1">
          <w:rPr>
            <w:noProof/>
            <w:webHidden/>
          </w:rPr>
          <w:t>29</w:t>
        </w:r>
        <w:r w:rsidR="00536DF1">
          <w:rPr>
            <w:noProof/>
            <w:webHidden/>
          </w:rPr>
          <w:fldChar w:fldCharType="end"/>
        </w:r>
      </w:hyperlink>
    </w:p>
    <w:p w14:paraId="38AD89C2" w14:textId="10216E8B" w:rsidR="00536DF1" w:rsidRDefault="00B56E6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51" w:history="1">
        <w:r w:rsidR="00536DF1" w:rsidRPr="00BB0CC7">
          <w:rPr>
            <w:rStyle w:val="Hyperlink"/>
            <w:noProof/>
          </w:rPr>
          <w:t>4.3</w:t>
        </w:r>
        <w:r w:rsidR="00536DF1">
          <w:rPr>
            <w:rFonts w:asciiTheme="minorHAnsi" w:eastAsiaTheme="minorEastAsia" w:hAnsiTheme="minorHAnsi"/>
            <w:noProof/>
            <w:sz w:val="22"/>
          </w:rPr>
          <w:tab/>
        </w:r>
        <w:r w:rsidR="00536DF1" w:rsidRPr="00BB0CC7">
          <w:rPr>
            <w:rStyle w:val="Hyperlink"/>
            <w:noProof/>
          </w:rPr>
          <w:t>Rancangan Basis Data</w:t>
        </w:r>
        <w:r w:rsidR="00536DF1">
          <w:rPr>
            <w:noProof/>
            <w:webHidden/>
          </w:rPr>
          <w:tab/>
        </w:r>
        <w:r w:rsidR="00536DF1">
          <w:rPr>
            <w:noProof/>
            <w:webHidden/>
          </w:rPr>
          <w:fldChar w:fldCharType="begin"/>
        </w:r>
        <w:r w:rsidR="00536DF1">
          <w:rPr>
            <w:noProof/>
            <w:webHidden/>
          </w:rPr>
          <w:instrText xml:space="preserve"> PAGEREF _Toc60911851 \h </w:instrText>
        </w:r>
        <w:r w:rsidR="00536DF1">
          <w:rPr>
            <w:noProof/>
            <w:webHidden/>
          </w:rPr>
        </w:r>
        <w:r w:rsidR="00536DF1">
          <w:rPr>
            <w:noProof/>
            <w:webHidden/>
          </w:rPr>
          <w:fldChar w:fldCharType="separate"/>
        </w:r>
        <w:r w:rsidR="00536DF1">
          <w:rPr>
            <w:noProof/>
            <w:webHidden/>
          </w:rPr>
          <w:t>29</w:t>
        </w:r>
        <w:r w:rsidR="00536DF1">
          <w:rPr>
            <w:noProof/>
            <w:webHidden/>
          </w:rPr>
          <w:fldChar w:fldCharType="end"/>
        </w:r>
      </w:hyperlink>
    </w:p>
    <w:p w14:paraId="748AB941" w14:textId="04D68BD8" w:rsidR="00536DF1" w:rsidRDefault="00B56E63" w:rsidP="00536DF1">
      <w:pPr>
        <w:pStyle w:val="TOC3"/>
        <w:tabs>
          <w:tab w:val="left" w:pos="1760"/>
        </w:tabs>
        <w:rPr>
          <w:rFonts w:asciiTheme="minorHAnsi" w:eastAsiaTheme="minorEastAsia" w:hAnsiTheme="minorHAnsi"/>
          <w:noProof/>
          <w:sz w:val="22"/>
        </w:rPr>
      </w:pPr>
      <w:hyperlink w:anchor="_Toc60911852" w:history="1">
        <w:r w:rsidR="00536DF1" w:rsidRPr="00BB0CC7">
          <w:rPr>
            <w:rStyle w:val="Hyperlink"/>
            <w:rFonts w:cs="Times New Roman"/>
            <w:noProof/>
          </w:rPr>
          <w:t>4.3.1</w:t>
        </w:r>
        <w:r w:rsidR="00536DF1">
          <w:rPr>
            <w:rStyle w:val="Hyperlink"/>
            <w:rFonts w:cs="Times New Roman"/>
            <w:noProof/>
          </w:rPr>
          <w:t xml:space="preserve"> </w:t>
        </w:r>
        <w:r w:rsidR="00536DF1" w:rsidRPr="00BB0CC7">
          <w:rPr>
            <w:rStyle w:val="Hyperlink"/>
            <w:rFonts w:cs="Times New Roman"/>
            <w:noProof/>
          </w:rPr>
          <w:t>Implementasi Basis Data</w:t>
        </w:r>
        <w:r w:rsidR="00536DF1">
          <w:rPr>
            <w:noProof/>
            <w:webHidden/>
          </w:rPr>
          <w:tab/>
        </w:r>
        <w:r w:rsidR="00536DF1">
          <w:rPr>
            <w:noProof/>
            <w:webHidden/>
          </w:rPr>
          <w:fldChar w:fldCharType="begin"/>
        </w:r>
        <w:r w:rsidR="00536DF1">
          <w:rPr>
            <w:noProof/>
            <w:webHidden/>
          </w:rPr>
          <w:instrText xml:space="preserve"> PAGEREF _Toc60911852 \h </w:instrText>
        </w:r>
        <w:r w:rsidR="00536DF1">
          <w:rPr>
            <w:noProof/>
            <w:webHidden/>
          </w:rPr>
        </w:r>
        <w:r w:rsidR="00536DF1">
          <w:rPr>
            <w:noProof/>
            <w:webHidden/>
          </w:rPr>
          <w:fldChar w:fldCharType="separate"/>
        </w:r>
        <w:r w:rsidR="00536DF1">
          <w:rPr>
            <w:noProof/>
            <w:webHidden/>
          </w:rPr>
          <w:t>29</w:t>
        </w:r>
        <w:r w:rsidR="00536DF1">
          <w:rPr>
            <w:noProof/>
            <w:webHidden/>
          </w:rPr>
          <w:fldChar w:fldCharType="end"/>
        </w:r>
      </w:hyperlink>
    </w:p>
    <w:p w14:paraId="08F1F465" w14:textId="1B17F4B9" w:rsidR="00536DF1" w:rsidRDefault="00B56E63" w:rsidP="00536DF1">
      <w:pPr>
        <w:pStyle w:val="TOC1"/>
        <w:rPr>
          <w:rFonts w:asciiTheme="minorHAnsi" w:eastAsiaTheme="minorEastAsia" w:hAnsiTheme="minorHAnsi"/>
          <w:b w:val="0"/>
          <w:sz w:val="22"/>
        </w:rPr>
      </w:pPr>
      <w:hyperlink w:anchor="_Toc60911853" w:history="1">
        <w:r w:rsidR="00536DF1" w:rsidRPr="00BB0CC7">
          <w:rPr>
            <w:rStyle w:val="Hyperlink"/>
          </w:rPr>
          <w:t xml:space="preserve">BAB </w:t>
        </w:r>
        <w:r w:rsidR="00536DF1" w:rsidRPr="00BB0CC7">
          <w:rPr>
            <w:rStyle w:val="Hyperlink"/>
            <w:lang w:val="id-ID"/>
          </w:rPr>
          <w:t>V</w:t>
        </w:r>
        <w:r w:rsidR="00536DF1" w:rsidRPr="00BB0CC7">
          <w:rPr>
            <w:rStyle w:val="Hyperlink"/>
          </w:rPr>
          <w:t xml:space="preserve"> HASIL DAN PEMBAHASAN</w:t>
        </w:r>
        <w:r w:rsidR="00536DF1">
          <w:rPr>
            <w:webHidden/>
          </w:rPr>
          <w:tab/>
        </w:r>
        <w:r w:rsidR="00536DF1">
          <w:rPr>
            <w:webHidden/>
          </w:rPr>
          <w:fldChar w:fldCharType="begin"/>
        </w:r>
        <w:r w:rsidR="00536DF1">
          <w:rPr>
            <w:webHidden/>
          </w:rPr>
          <w:instrText xml:space="preserve"> PAGEREF _Toc60911853 \h </w:instrText>
        </w:r>
        <w:r w:rsidR="00536DF1">
          <w:rPr>
            <w:webHidden/>
          </w:rPr>
        </w:r>
        <w:r w:rsidR="00536DF1">
          <w:rPr>
            <w:webHidden/>
          </w:rPr>
          <w:fldChar w:fldCharType="separate"/>
        </w:r>
        <w:r w:rsidR="00536DF1">
          <w:rPr>
            <w:webHidden/>
          </w:rPr>
          <w:t>31</w:t>
        </w:r>
        <w:r w:rsidR="00536DF1">
          <w:rPr>
            <w:webHidden/>
          </w:rPr>
          <w:fldChar w:fldCharType="end"/>
        </w:r>
      </w:hyperlink>
    </w:p>
    <w:p w14:paraId="45396AE2" w14:textId="0071F475" w:rsidR="00536DF1" w:rsidRDefault="00B56E6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54" w:history="1">
        <w:r w:rsidR="00536DF1" w:rsidRPr="00BB0CC7">
          <w:rPr>
            <w:rStyle w:val="Hyperlink"/>
            <w:rFonts w:eastAsia="Times New Roman" w:cs="Times New Roman"/>
            <w:noProof/>
          </w:rPr>
          <w:t>5.1</w:t>
        </w:r>
        <w:r w:rsidR="00536DF1">
          <w:rPr>
            <w:rFonts w:asciiTheme="minorHAnsi" w:eastAsiaTheme="minorEastAsia" w:hAnsiTheme="minorHAnsi"/>
            <w:noProof/>
            <w:sz w:val="22"/>
          </w:rPr>
          <w:tab/>
        </w:r>
        <w:r w:rsidR="00536DF1" w:rsidRPr="00BB0CC7">
          <w:rPr>
            <w:rStyle w:val="Hyperlink"/>
            <w:rFonts w:eastAsia="Times New Roman" w:cs="Times New Roman"/>
            <w:noProof/>
          </w:rPr>
          <w:t>Modul Capil</w:t>
        </w:r>
        <w:r w:rsidR="00536DF1">
          <w:rPr>
            <w:noProof/>
            <w:webHidden/>
          </w:rPr>
          <w:tab/>
        </w:r>
        <w:r w:rsidR="00536DF1">
          <w:rPr>
            <w:noProof/>
            <w:webHidden/>
          </w:rPr>
          <w:fldChar w:fldCharType="begin"/>
        </w:r>
        <w:r w:rsidR="00536DF1">
          <w:rPr>
            <w:noProof/>
            <w:webHidden/>
          </w:rPr>
          <w:instrText xml:space="preserve"> PAGEREF _Toc60911854 \h </w:instrText>
        </w:r>
        <w:r w:rsidR="00536DF1">
          <w:rPr>
            <w:noProof/>
            <w:webHidden/>
          </w:rPr>
        </w:r>
        <w:r w:rsidR="00536DF1">
          <w:rPr>
            <w:noProof/>
            <w:webHidden/>
          </w:rPr>
          <w:fldChar w:fldCharType="separate"/>
        </w:r>
        <w:r w:rsidR="00536DF1">
          <w:rPr>
            <w:noProof/>
            <w:webHidden/>
          </w:rPr>
          <w:t>31</w:t>
        </w:r>
        <w:r w:rsidR="00536DF1">
          <w:rPr>
            <w:noProof/>
            <w:webHidden/>
          </w:rPr>
          <w:fldChar w:fldCharType="end"/>
        </w:r>
      </w:hyperlink>
    </w:p>
    <w:p w14:paraId="46C62FAD" w14:textId="703BCC48" w:rsidR="00536DF1" w:rsidRDefault="00B56E63" w:rsidP="00536DF1">
      <w:pPr>
        <w:pStyle w:val="TOC3"/>
        <w:tabs>
          <w:tab w:val="left" w:pos="1760"/>
        </w:tabs>
        <w:rPr>
          <w:rFonts w:asciiTheme="minorHAnsi" w:eastAsiaTheme="minorEastAsia" w:hAnsiTheme="minorHAnsi"/>
          <w:noProof/>
          <w:sz w:val="22"/>
        </w:rPr>
      </w:pPr>
      <w:hyperlink w:anchor="_Toc60911855" w:history="1">
        <w:r w:rsidR="00536DF1" w:rsidRPr="00BB0CC7">
          <w:rPr>
            <w:rStyle w:val="Hyperlink"/>
            <w:rFonts w:eastAsia="Times New Roman"/>
            <w:noProof/>
          </w:rPr>
          <w:t>5.1.1</w:t>
        </w:r>
        <w:r w:rsidR="00536DF1">
          <w:rPr>
            <w:rFonts w:asciiTheme="minorHAnsi" w:eastAsiaTheme="minorEastAsia" w:hAnsiTheme="minorHAnsi"/>
            <w:noProof/>
            <w:sz w:val="22"/>
          </w:rPr>
          <w:t xml:space="preserve"> </w:t>
        </w:r>
        <w:r w:rsidR="00536DF1" w:rsidRPr="00BB0CC7">
          <w:rPr>
            <w:rStyle w:val="Hyperlink"/>
            <w:rFonts w:eastAsia="Times New Roman"/>
            <w:noProof/>
          </w:rPr>
          <w:t>Melihat Pengajuan</w:t>
        </w:r>
        <w:r w:rsidR="00536DF1">
          <w:rPr>
            <w:noProof/>
            <w:webHidden/>
          </w:rPr>
          <w:tab/>
        </w:r>
        <w:r w:rsidR="00536DF1">
          <w:rPr>
            <w:noProof/>
            <w:webHidden/>
          </w:rPr>
          <w:fldChar w:fldCharType="begin"/>
        </w:r>
        <w:r w:rsidR="00536DF1">
          <w:rPr>
            <w:noProof/>
            <w:webHidden/>
          </w:rPr>
          <w:instrText xml:space="preserve"> PAGEREF _Toc60911855 \h </w:instrText>
        </w:r>
        <w:r w:rsidR="00536DF1">
          <w:rPr>
            <w:noProof/>
            <w:webHidden/>
          </w:rPr>
        </w:r>
        <w:r w:rsidR="00536DF1">
          <w:rPr>
            <w:noProof/>
            <w:webHidden/>
          </w:rPr>
          <w:fldChar w:fldCharType="separate"/>
        </w:r>
        <w:r w:rsidR="00536DF1">
          <w:rPr>
            <w:noProof/>
            <w:webHidden/>
          </w:rPr>
          <w:t>31</w:t>
        </w:r>
        <w:r w:rsidR="00536DF1">
          <w:rPr>
            <w:noProof/>
            <w:webHidden/>
          </w:rPr>
          <w:fldChar w:fldCharType="end"/>
        </w:r>
      </w:hyperlink>
    </w:p>
    <w:p w14:paraId="3C1FD5F1" w14:textId="52479D42" w:rsidR="00536DF1" w:rsidRDefault="00B56E63" w:rsidP="00536DF1">
      <w:pPr>
        <w:pStyle w:val="TOC3"/>
        <w:tabs>
          <w:tab w:val="left" w:pos="1760"/>
        </w:tabs>
        <w:rPr>
          <w:rFonts w:asciiTheme="minorHAnsi" w:eastAsiaTheme="minorEastAsia" w:hAnsiTheme="minorHAnsi"/>
          <w:noProof/>
          <w:sz w:val="22"/>
        </w:rPr>
      </w:pPr>
      <w:hyperlink w:anchor="_Toc60911856" w:history="1">
        <w:r w:rsidR="00536DF1" w:rsidRPr="00BB0CC7">
          <w:rPr>
            <w:rStyle w:val="Hyperlink"/>
            <w:rFonts w:eastAsia="Times New Roman"/>
            <w:noProof/>
          </w:rPr>
          <w:t>5.1.2</w:t>
        </w:r>
        <w:r w:rsidR="00536DF1">
          <w:rPr>
            <w:rStyle w:val="Hyperlink"/>
            <w:rFonts w:eastAsia="Times New Roman"/>
            <w:noProof/>
          </w:rPr>
          <w:t xml:space="preserve"> </w:t>
        </w:r>
        <w:r w:rsidR="00536DF1" w:rsidRPr="00BB0CC7">
          <w:rPr>
            <w:rStyle w:val="Hyperlink"/>
            <w:rFonts w:eastAsia="Times New Roman"/>
            <w:noProof/>
          </w:rPr>
          <w:t>Melakukan Perubahan Status</w:t>
        </w:r>
        <w:r w:rsidR="00536DF1">
          <w:rPr>
            <w:noProof/>
            <w:webHidden/>
          </w:rPr>
          <w:tab/>
        </w:r>
        <w:r w:rsidR="00536DF1">
          <w:rPr>
            <w:noProof/>
            <w:webHidden/>
          </w:rPr>
          <w:fldChar w:fldCharType="begin"/>
        </w:r>
        <w:r w:rsidR="00536DF1">
          <w:rPr>
            <w:noProof/>
            <w:webHidden/>
          </w:rPr>
          <w:instrText xml:space="preserve"> PAGEREF _Toc60911856 \h </w:instrText>
        </w:r>
        <w:r w:rsidR="00536DF1">
          <w:rPr>
            <w:noProof/>
            <w:webHidden/>
          </w:rPr>
        </w:r>
        <w:r w:rsidR="00536DF1">
          <w:rPr>
            <w:noProof/>
            <w:webHidden/>
          </w:rPr>
          <w:fldChar w:fldCharType="separate"/>
        </w:r>
        <w:r w:rsidR="00536DF1">
          <w:rPr>
            <w:noProof/>
            <w:webHidden/>
          </w:rPr>
          <w:t>38</w:t>
        </w:r>
        <w:r w:rsidR="00536DF1">
          <w:rPr>
            <w:noProof/>
            <w:webHidden/>
          </w:rPr>
          <w:fldChar w:fldCharType="end"/>
        </w:r>
      </w:hyperlink>
    </w:p>
    <w:p w14:paraId="2C5F4D14" w14:textId="081574CD" w:rsidR="00536DF1" w:rsidRDefault="00B56E63" w:rsidP="00536DF1">
      <w:pPr>
        <w:pStyle w:val="TOC3"/>
        <w:tabs>
          <w:tab w:val="left" w:pos="1760"/>
        </w:tabs>
        <w:rPr>
          <w:rFonts w:asciiTheme="minorHAnsi" w:eastAsiaTheme="minorEastAsia" w:hAnsiTheme="minorHAnsi"/>
          <w:noProof/>
          <w:sz w:val="22"/>
        </w:rPr>
      </w:pPr>
      <w:hyperlink w:anchor="_Toc60911857" w:history="1">
        <w:r w:rsidR="00536DF1" w:rsidRPr="00BB0CC7">
          <w:rPr>
            <w:rStyle w:val="Hyperlink"/>
            <w:noProof/>
          </w:rPr>
          <w:t>5.1.3</w:t>
        </w:r>
        <w:r w:rsidR="00536DF1">
          <w:rPr>
            <w:rStyle w:val="Hyperlink"/>
            <w:noProof/>
          </w:rPr>
          <w:t xml:space="preserve"> </w:t>
        </w:r>
        <w:r w:rsidR="00536DF1" w:rsidRPr="00BB0CC7">
          <w:rPr>
            <w:rStyle w:val="Hyperlink"/>
            <w:noProof/>
          </w:rPr>
          <w:t>Hasil</w:t>
        </w:r>
        <w:r w:rsidR="00536DF1">
          <w:rPr>
            <w:noProof/>
            <w:webHidden/>
          </w:rPr>
          <w:tab/>
        </w:r>
        <w:r w:rsidR="00536DF1">
          <w:rPr>
            <w:noProof/>
            <w:webHidden/>
          </w:rPr>
          <w:fldChar w:fldCharType="begin"/>
        </w:r>
        <w:r w:rsidR="00536DF1">
          <w:rPr>
            <w:noProof/>
            <w:webHidden/>
          </w:rPr>
          <w:instrText xml:space="preserve"> PAGEREF _Toc60911857 \h </w:instrText>
        </w:r>
        <w:r w:rsidR="00536DF1">
          <w:rPr>
            <w:noProof/>
            <w:webHidden/>
          </w:rPr>
        </w:r>
        <w:r w:rsidR="00536DF1">
          <w:rPr>
            <w:noProof/>
            <w:webHidden/>
          </w:rPr>
          <w:fldChar w:fldCharType="separate"/>
        </w:r>
        <w:r w:rsidR="00536DF1">
          <w:rPr>
            <w:noProof/>
            <w:webHidden/>
          </w:rPr>
          <w:t>41</w:t>
        </w:r>
        <w:r w:rsidR="00536DF1">
          <w:rPr>
            <w:noProof/>
            <w:webHidden/>
          </w:rPr>
          <w:fldChar w:fldCharType="end"/>
        </w:r>
      </w:hyperlink>
    </w:p>
    <w:p w14:paraId="5F1CB987" w14:textId="4BEDAF8D" w:rsidR="00536DF1" w:rsidRDefault="00B56E6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58" w:history="1">
        <w:r w:rsidR="00536DF1" w:rsidRPr="00BB0CC7">
          <w:rPr>
            <w:rStyle w:val="Hyperlink"/>
            <w:rFonts w:eastAsia="Times New Roman" w:cs="Times New Roman"/>
            <w:noProof/>
          </w:rPr>
          <w:t>5.2</w:t>
        </w:r>
        <w:r w:rsidR="00536DF1">
          <w:rPr>
            <w:rFonts w:asciiTheme="minorHAnsi" w:eastAsiaTheme="minorEastAsia" w:hAnsiTheme="minorHAnsi"/>
            <w:noProof/>
            <w:sz w:val="22"/>
          </w:rPr>
          <w:tab/>
        </w:r>
        <w:r w:rsidR="00536DF1" w:rsidRPr="00BB0CC7">
          <w:rPr>
            <w:rStyle w:val="Hyperlink"/>
            <w:rFonts w:eastAsia="Times New Roman" w:cs="Times New Roman"/>
            <w:noProof/>
          </w:rPr>
          <w:t>Modul Masyarakat</w:t>
        </w:r>
        <w:r w:rsidR="00536DF1">
          <w:rPr>
            <w:noProof/>
            <w:webHidden/>
          </w:rPr>
          <w:tab/>
        </w:r>
        <w:r w:rsidR="00536DF1">
          <w:rPr>
            <w:noProof/>
            <w:webHidden/>
          </w:rPr>
          <w:fldChar w:fldCharType="begin"/>
        </w:r>
        <w:r w:rsidR="00536DF1">
          <w:rPr>
            <w:noProof/>
            <w:webHidden/>
          </w:rPr>
          <w:instrText xml:space="preserve"> PAGEREF _Toc60911858 \h </w:instrText>
        </w:r>
        <w:r w:rsidR="00536DF1">
          <w:rPr>
            <w:noProof/>
            <w:webHidden/>
          </w:rPr>
        </w:r>
        <w:r w:rsidR="00536DF1">
          <w:rPr>
            <w:noProof/>
            <w:webHidden/>
          </w:rPr>
          <w:fldChar w:fldCharType="separate"/>
        </w:r>
        <w:r w:rsidR="00536DF1">
          <w:rPr>
            <w:noProof/>
            <w:webHidden/>
          </w:rPr>
          <w:t>47</w:t>
        </w:r>
        <w:r w:rsidR="00536DF1">
          <w:rPr>
            <w:noProof/>
            <w:webHidden/>
          </w:rPr>
          <w:fldChar w:fldCharType="end"/>
        </w:r>
      </w:hyperlink>
    </w:p>
    <w:p w14:paraId="6C0651E6" w14:textId="688A00AB" w:rsidR="00536DF1" w:rsidRDefault="00B56E63" w:rsidP="00536DF1">
      <w:pPr>
        <w:pStyle w:val="TOC3"/>
        <w:tabs>
          <w:tab w:val="left" w:pos="1760"/>
        </w:tabs>
        <w:rPr>
          <w:rFonts w:asciiTheme="minorHAnsi" w:eastAsiaTheme="minorEastAsia" w:hAnsiTheme="minorHAnsi"/>
          <w:noProof/>
          <w:sz w:val="22"/>
        </w:rPr>
      </w:pPr>
      <w:hyperlink w:anchor="_Toc60911859" w:history="1">
        <w:r w:rsidR="00536DF1" w:rsidRPr="00BB0CC7">
          <w:rPr>
            <w:rStyle w:val="Hyperlink"/>
            <w:noProof/>
          </w:rPr>
          <w:t>5.2.1</w:t>
        </w:r>
        <w:r w:rsidR="00536DF1">
          <w:rPr>
            <w:rStyle w:val="Hyperlink"/>
            <w:noProof/>
          </w:rPr>
          <w:t xml:space="preserve"> </w:t>
        </w:r>
        <w:r w:rsidR="00536DF1" w:rsidRPr="00BB0CC7">
          <w:rPr>
            <w:rStyle w:val="Hyperlink"/>
            <w:noProof/>
          </w:rPr>
          <w:t>Melihat Pengajuan</w:t>
        </w:r>
        <w:r w:rsidR="00536DF1">
          <w:rPr>
            <w:noProof/>
            <w:webHidden/>
          </w:rPr>
          <w:tab/>
        </w:r>
        <w:r w:rsidR="00536DF1">
          <w:rPr>
            <w:noProof/>
            <w:webHidden/>
          </w:rPr>
          <w:fldChar w:fldCharType="begin"/>
        </w:r>
        <w:r w:rsidR="00536DF1">
          <w:rPr>
            <w:noProof/>
            <w:webHidden/>
          </w:rPr>
          <w:instrText xml:space="preserve"> PAGEREF _Toc60911859 \h </w:instrText>
        </w:r>
        <w:r w:rsidR="00536DF1">
          <w:rPr>
            <w:noProof/>
            <w:webHidden/>
          </w:rPr>
        </w:r>
        <w:r w:rsidR="00536DF1">
          <w:rPr>
            <w:noProof/>
            <w:webHidden/>
          </w:rPr>
          <w:fldChar w:fldCharType="separate"/>
        </w:r>
        <w:r w:rsidR="00536DF1">
          <w:rPr>
            <w:noProof/>
            <w:webHidden/>
          </w:rPr>
          <w:t>47</w:t>
        </w:r>
        <w:r w:rsidR="00536DF1">
          <w:rPr>
            <w:noProof/>
            <w:webHidden/>
          </w:rPr>
          <w:fldChar w:fldCharType="end"/>
        </w:r>
      </w:hyperlink>
    </w:p>
    <w:p w14:paraId="4980C6EF" w14:textId="6A78F674" w:rsidR="00536DF1" w:rsidRDefault="00B56E63" w:rsidP="00536DF1">
      <w:pPr>
        <w:pStyle w:val="TOC3"/>
        <w:tabs>
          <w:tab w:val="left" w:pos="1760"/>
        </w:tabs>
        <w:rPr>
          <w:rFonts w:asciiTheme="minorHAnsi" w:eastAsiaTheme="minorEastAsia" w:hAnsiTheme="minorHAnsi"/>
          <w:noProof/>
          <w:sz w:val="22"/>
        </w:rPr>
      </w:pPr>
      <w:hyperlink w:anchor="_Toc60911860" w:history="1">
        <w:r w:rsidR="00536DF1" w:rsidRPr="00BB0CC7">
          <w:rPr>
            <w:rStyle w:val="Hyperlink"/>
            <w:noProof/>
          </w:rPr>
          <w:t>5.2.2</w:t>
        </w:r>
        <w:r w:rsidR="00536DF1">
          <w:rPr>
            <w:rStyle w:val="Hyperlink"/>
            <w:noProof/>
          </w:rPr>
          <w:t xml:space="preserve"> </w:t>
        </w:r>
        <w:r w:rsidR="00536DF1" w:rsidRPr="00BB0CC7">
          <w:rPr>
            <w:rStyle w:val="Hyperlink"/>
            <w:noProof/>
          </w:rPr>
          <w:t>Membuat Pengajuan Penerbitan KK Baru</w:t>
        </w:r>
        <w:r w:rsidR="00536DF1">
          <w:rPr>
            <w:noProof/>
            <w:webHidden/>
          </w:rPr>
          <w:tab/>
        </w:r>
        <w:r w:rsidR="00536DF1">
          <w:rPr>
            <w:noProof/>
            <w:webHidden/>
          </w:rPr>
          <w:fldChar w:fldCharType="begin"/>
        </w:r>
        <w:r w:rsidR="00536DF1">
          <w:rPr>
            <w:noProof/>
            <w:webHidden/>
          </w:rPr>
          <w:instrText xml:space="preserve"> PAGEREF _Toc60911860 \h </w:instrText>
        </w:r>
        <w:r w:rsidR="00536DF1">
          <w:rPr>
            <w:noProof/>
            <w:webHidden/>
          </w:rPr>
        </w:r>
        <w:r w:rsidR="00536DF1">
          <w:rPr>
            <w:noProof/>
            <w:webHidden/>
          </w:rPr>
          <w:fldChar w:fldCharType="separate"/>
        </w:r>
        <w:r w:rsidR="00536DF1">
          <w:rPr>
            <w:noProof/>
            <w:webHidden/>
          </w:rPr>
          <w:t>51</w:t>
        </w:r>
        <w:r w:rsidR="00536DF1">
          <w:rPr>
            <w:noProof/>
            <w:webHidden/>
          </w:rPr>
          <w:fldChar w:fldCharType="end"/>
        </w:r>
      </w:hyperlink>
    </w:p>
    <w:p w14:paraId="6C5CABB1" w14:textId="78E368AB" w:rsidR="00536DF1" w:rsidRDefault="00B56E63" w:rsidP="00536DF1">
      <w:pPr>
        <w:pStyle w:val="TOC3"/>
        <w:tabs>
          <w:tab w:val="left" w:pos="1760"/>
        </w:tabs>
        <w:rPr>
          <w:rFonts w:asciiTheme="minorHAnsi" w:eastAsiaTheme="minorEastAsia" w:hAnsiTheme="minorHAnsi"/>
          <w:noProof/>
          <w:sz w:val="22"/>
        </w:rPr>
      </w:pPr>
      <w:hyperlink w:anchor="_Toc60911861" w:history="1">
        <w:r w:rsidR="00536DF1" w:rsidRPr="00BB0CC7">
          <w:rPr>
            <w:rStyle w:val="Hyperlink"/>
            <w:noProof/>
          </w:rPr>
          <w:t>5.2.3</w:t>
        </w:r>
        <w:r w:rsidR="00536DF1">
          <w:rPr>
            <w:rStyle w:val="Hyperlink"/>
            <w:noProof/>
          </w:rPr>
          <w:t xml:space="preserve"> </w:t>
        </w:r>
        <w:r w:rsidR="00536DF1" w:rsidRPr="00BB0CC7">
          <w:rPr>
            <w:rStyle w:val="Hyperlink"/>
            <w:noProof/>
          </w:rPr>
          <w:t>Membuat Pengajuan Penerbitan KTP Baru</w:t>
        </w:r>
        <w:r w:rsidR="00536DF1">
          <w:rPr>
            <w:noProof/>
            <w:webHidden/>
          </w:rPr>
          <w:tab/>
        </w:r>
        <w:r w:rsidR="00536DF1">
          <w:rPr>
            <w:noProof/>
            <w:webHidden/>
          </w:rPr>
          <w:fldChar w:fldCharType="begin"/>
        </w:r>
        <w:r w:rsidR="00536DF1">
          <w:rPr>
            <w:noProof/>
            <w:webHidden/>
          </w:rPr>
          <w:instrText xml:space="preserve"> PAGEREF _Toc60911861 \h </w:instrText>
        </w:r>
        <w:r w:rsidR="00536DF1">
          <w:rPr>
            <w:noProof/>
            <w:webHidden/>
          </w:rPr>
        </w:r>
        <w:r w:rsidR="00536DF1">
          <w:rPr>
            <w:noProof/>
            <w:webHidden/>
          </w:rPr>
          <w:fldChar w:fldCharType="separate"/>
        </w:r>
        <w:r w:rsidR="00536DF1">
          <w:rPr>
            <w:noProof/>
            <w:webHidden/>
          </w:rPr>
          <w:t>55</w:t>
        </w:r>
        <w:r w:rsidR="00536DF1">
          <w:rPr>
            <w:noProof/>
            <w:webHidden/>
          </w:rPr>
          <w:fldChar w:fldCharType="end"/>
        </w:r>
      </w:hyperlink>
    </w:p>
    <w:p w14:paraId="3A33A295" w14:textId="7EADA592" w:rsidR="00536DF1" w:rsidRDefault="00B56E63" w:rsidP="00536DF1">
      <w:pPr>
        <w:pStyle w:val="TOC3"/>
        <w:tabs>
          <w:tab w:val="left" w:pos="1760"/>
        </w:tabs>
        <w:rPr>
          <w:rFonts w:asciiTheme="minorHAnsi" w:eastAsiaTheme="minorEastAsia" w:hAnsiTheme="minorHAnsi"/>
          <w:noProof/>
          <w:sz w:val="22"/>
        </w:rPr>
      </w:pPr>
      <w:hyperlink w:anchor="_Toc60911862" w:history="1">
        <w:r w:rsidR="00536DF1" w:rsidRPr="00BB0CC7">
          <w:rPr>
            <w:rStyle w:val="Hyperlink"/>
            <w:noProof/>
          </w:rPr>
          <w:t>5.2.4</w:t>
        </w:r>
        <w:r w:rsidR="00536DF1">
          <w:rPr>
            <w:rStyle w:val="Hyperlink"/>
            <w:noProof/>
          </w:rPr>
          <w:t xml:space="preserve"> </w:t>
        </w:r>
        <w:r w:rsidR="00536DF1" w:rsidRPr="00BB0CC7">
          <w:rPr>
            <w:rStyle w:val="Hyperlink"/>
            <w:noProof/>
          </w:rPr>
          <w:t>Mengubah Password</w:t>
        </w:r>
        <w:r w:rsidR="00536DF1">
          <w:rPr>
            <w:noProof/>
            <w:webHidden/>
          </w:rPr>
          <w:tab/>
        </w:r>
        <w:r w:rsidR="00536DF1">
          <w:rPr>
            <w:noProof/>
            <w:webHidden/>
          </w:rPr>
          <w:fldChar w:fldCharType="begin"/>
        </w:r>
        <w:r w:rsidR="00536DF1">
          <w:rPr>
            <w:noProof/>
            <w:webHidden/>
          </w:rPr>
          <w:instrText xml:space="preserve"> PAGEREF _Toc60911862 \h </w:instrText>
        </w:r>
        <w:r w:rsidR="00536DF1">
          <w:rPr>
            <w:noProof/>
            <w:webHidden/>
          </w:rPr>
        </w:r>
        <w:r w:rsidR="00536DF1">
          <w:rPr>
            <w:noProof/>
            <w:webHidden/>
          </w:rPr>
          <w:fldChar w:fldCharType="separate"/>
        </w:r>
        <w:r w:rsidR="00536DF1">
          <w:rPr>
            <w:noProof/>
            <w:webHidden/>
          </w:rPr>
          <w:t>59</w:t>
        </w:r>
        <w:r w:rsidR="00536DF1">
          <w:rPr>
            <w:noProof/>
            <w:webHidden/>
          </w:rPr>
          <w:fldChar w:fldCharType="end"/>
        </w:r>
      </w:hyperlink>
    </w:p>
    <w:p w14:paraId="69F0FC94" w14:textId="46AA7ACB" w:rsidR="00536DF1" w:rsidRDefault="00B56E63" w:rsidP="00536DF1">
      <w:pPr>
        <w:pStyle w:val="TOC3"/>
        <w:tabs>
          <w:tab w:val="left" w:pos="1760"/>
        </w:tabs>
        <w:rPr>
          <w:rFonts w:asciiTheme="minorHAnsi" w:eastAsiaTheme="minorEastAsia" w:hAnsiTheme="minorHAnsi"/>
          <w:noProof/>
          <w:sz w:val="22"/>
        </w:rPr>
      </w:pPr>
      <w:hyperlink w:anchor="_Toc60911863" w:history="1">
        <w:r w:rsidR="00536DF1" w:rsidRPr="00BB0CC7">
          <w:rPr>
            <w:rStyle w:val="Hyperlink"/>
            <w:noProof/>
          </w:rPr>
          <w:t>5.2.5</w:t>
        </w:r>
        <w:r w:rsidR="00536DF1">
          <w:rPr>
            <w:rStyle w:val="Hyperlink"/>
            <w:noProof/>
          </w:rPr>
          <w:t xml:space="preserve"> </w:t>
        </w:r>
        <w:r w:rsidR="00536DF1" w:rsidRPr="00BB0CC7">
          <w:rPr>
            <w:rStyle w:val="Hyperlink"/>
            <w:noProof/>
          </w:rPr>
          <w:t>Hasil</w:t>
        </w:r>
        <w:r w:rsidR="00536DF1">
          <w:rPr>
            <w:noProof/>
            <w:webHidden/>
          </w:rPr>
          <w:tab/>
        </w:r>
        <w:r w:rsidR="00536DF1">
          <w:rPr>
            <w:noProof/>
            <w:webHidden/>
          </w:rPr>
          <w:fldChar w:fldCharType="begin"/>
        </w:r>
        <w:r w:rsidR="00536DF1">
          <w:rPr>
            <w:noProof/>
            <w:webHidden/>
          </w:rPr>
          <w:instrText xml:space="preserve"> PAGEREF _Toc60911863 \h </w:instrText>
        </w:r>
        <w:r w:rsidR="00536DF1">
          <w:rPr>
            <w:noProof/>
            <w:webHidden/>
          </w:rPr>
        </w:r>
        <w:r w:rsidR="00536DF1">
          <w:rPr>
            <w:noProof/>
            <w:webHidden/>
          </w:rPr>
          <w:fldChar w:fldCharType="separate"/>
        </w:r>
        <w:r w:rsidR="00536DF1">
          <w:rPr>
            <w:noProof/>
            <w:webHidden/>
          </w:rPr>
          <w:t>61</w:t>
        </w:r>
        <w:r w:rsidR="00536DF1">
          <w:rPr>
            <w:noProof/>
            <w:webHidden/>
          </w:rPr>
          <w:fldChar w:fldCharType="end"/>
        </w:r>
      </w:hyperlink>
    </w:p>
    <w:p w14:paraId="5D169A6C" w14:textId="7EED5AF0" w:rsidR="00536DF1" w:rsidRDefault="00B56E63" w:rsidP="00536DF1">
      <w:pPr>
        <w:pStyle w:val="TOC1"/>
        <w:rPr>
          <w:rFonts w:asciiTheme="minorHAnsi" w:eastAsiaTheme="minorEastAsia" w:hAnsiTheme="minorHAnsi"/>
          <w:b w:val="0"/>
          <w:sz w:val="22"/>
        </w:rPr>
      </w:pPr>
      <w:hyperlink w:anchor="_Toc60911864" w:history="1">
        <w:r w:rsidR="00536DF1" w:rsidRPr="00BB0CC7">
          <w:rPr>
            <w:rStyle w:val="Hyperlink"/>
          </w:rPr>
          <w:t xml:space="preserve">BAB </w:t>
        </w:r>
        <w:r w:rsidR="00536DF1" w:rsidRPr="00BB0CC7">
          <w:rPr>
            <w:rStyle w:val="Hyperlink"/>
            <w:lang w:val="id-ID"/>
          </w:rPr>
          <w:t>VI</w:t>
        </w:r>
        <w:r w:rsidR="00536DF1" w:rsidRPr="00BB0CC7">
          <w:rPr>
            <w:rStyle w:val="Hyperlink"/>
          </w:rPr>
          <w:t xml:space="preserve"> KESIMPULAN DAN SARAN</w:t>
        </w:r>
        <w:r w:rsidR="00536DF1">
          <w:rPr>
            <w:webHidden/>
          </w:rPr>
          <w:tab/>
        </w:r>
        <w:r w:rsidR="00536DF1">
          <w:rPr>
            <w:webHidden/>
          </w:rPr>
          <w:fldChar w:fldCharType="begin"/>
        </w:r>
        <w:r w:rsidR="00536DF1">
          <w:rPr>
            <w:webHidden/>
          </w:rPr>
          <w:instrText xml:space="preserve"> PAGEREF _Toc60911864 \h </w:instrText>
        </w:r>
        <w:r w:rsidR="00536DF1">
          <w:rPr>
            <w:webHidden/>
          </w:rPr>
        </w:r>
        <w:r w:rsidR="00536DF1">
          <w:rPr>
            <w:webHidden/>
          </w:rPr>
          <w:fldChar w:fldCharType="separate"/>
        </w:r>
        <w:r w:rsidR="00536DF1">
          <w:rPr>
            <w:webHidden/>
          </w:rPr>
          <w:t>65</w:t>
        </w:r>
        <w:r w:rsidR="00536DF1">
          <w:rPr>
            <w:webHidden/>
          </w:rPr>
          <w:fldChar w:fldCharType="end"/>
        </w:r>
      </w:hyperlink>
    </w:p>
    <w:p w14:paraId="472F0736" w14:textId="5BC6706D" w:rsidR="00536DF1" w:rsidRDefault="00B56E6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65" w:history="1">
        <w:r w:rsidR="00342ADB">
          <w:rPr>
            <w:rStyle w:val="Hyperlink"/>
            <w:rFonts w:eastAsia="Times New Roman" w:cs="Times New Roman"/>
            <w:noProof/>
          </w:rPr>
          <w:t>6</w:t>
        </w:r>
        <w:r w:rsidR="00536DF1" w:rsidRPr="00BB0CC7">
          <w:rPr>
            <w:rStyle w:val="Hyperlink"/>
            <w:rFonts w:eastAsia="Times New Roman" w:cs="Times New Roman"/>
            <w:noProof/>
          </w:rPr>
          <w:t>.1</w:t>
        </w:r>
        <w:r w:rsidR="00536DF1">
          <w:rPr>
            <w:rFonts w:asciiTheme="minorHAnsi" w:eastAsiaTheme="minorEastAsia" w:hAnsiTheme="minorHAnsi"/>
            <w:noProof/>
            <w:sz w:val="22"/>
          </w:rPr>
          <w:tab/>
        </w:r>
        <w:r w:rsidR="00536DF1" w:rsidRPr="00BB0CC7">
          <w:rPr>
            <w:rStyle w:val="Hyperlink"/>
            <w:rFonts w:eastAsia="Times New Roman" w:cs="Times New Roman"/>
            <w:noProof/>
          </w:rPr>
          <w:t>Kesimpulan</w:t>
        </w:r>
        <w:r w:rsidR="00536DF1">
          <w:rPr>
            <w:noProof/>
            <w:webHidden/>
          </w:rPr>
          <w:tab/>
        </w:r>
        <w:r w:rsidR="00536DF1">
          <w:rPr>
            <w:noProof/>
            <w:webHidden/>
          </w:rPr>
          <w:fldChar w:fldCharType="begin"/>
        </w:r>
        <w:r w:rsidR="00536DF1">
          <w:rPr>
            <w:noProof/>
            <w:webHidden/>
          </w:rPr>
          <w:instrText xml:space="preserve"> PAGEREF _Toc60911865 \h </w:instrText>
        </w:r>
        <w:r w:rsidR="00536DF1">
          <w:rPr>
            <w:noProof/>
            <w:webHidden/>
          </w:rPr>
        </w:r>
        <w:r w:rsidR="00536DF1">
          <w:rPr>
            <w:noProof/>
            <w:webHidden/>
          </w:rPr>
          <w:fldChar w:fldCharType="separate"/>
        </w:r>
        <w:r w:rsidR="00536DF1">
          <w:rPr>
            <w:noProof/>
            <w:webHidden/>
          </w:rPr>
          <w:t>65</w:t>
        </w:r>
        <w:r w:rsidR="00536DF1">
          <w:rPr>
            <w:noProof/>
            <w:webHidden/>
          </w:rPr>
          <w:fldChar w:fldCharType="end"/>
        </w:r>
      </w:hyperlink>
    </w:p>
    <w:p w14:paraId="7234849F" w14:textId="1BD63116" w:rsidR="00536DF1" w:rsidRDefault="00B56E63"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66" w:history="1">
        <w:r w:rsidR="00342ADB">
          <w:rPr>
            <w:rStyle w:val="Hyperlink"/>
            <w:rFonts w:eastAsia="Times New Roman" w:cs="Times New Roman"/>
            <w:noProof/>
          </w:rPr>
          <w:t>6</w:t>
        </w:r>
        <w:r w:rsidR="00536DF1" w:rsidRPr="00BB0CC7">
          <w:rPr>
            <w:rStyle w:val="Hyperlink"/>
            <w:rFonts w:eastAsia="Times New Roman" w:cs="Times New Roman"/>
            <w:noProof/>
          </w:rPr>
          <w:t>.2</w:t>
        </w:r>
        <w:r w:rsidR="00536DF1">
          <w:rPr>
            <w:rFonts w:asciiTheme="minorHAnsi" w:eastAsiaTheme="minorEastAsia" w:hAnsiTheme="minorHAnsi"/>
            <w:noProof/>
            <w:sz w:val="22"/>
          </w:rPr>
          <w:tab/>
        </w:r>
        <w:r w:rsidR="00536DF1" w:rsidRPr="00BB0CC7">
          <w:rPr>
            <w:rStyle w:val="Hyperlink"/>
            <w:rFonts w:eastAsia="Times New Roman" w:cs="Times New Roman"/>
            <w:noProof/>
          </w:rPr>
          <w:t>Saran</w:t>
        </w:r>
        <w:r w:rsidR="00536DF1">
          <w:rPr>
            <w:noProof/>
            <w:webHidden/>
          </w:rPr>
          <w:tab/>
        </w:r>
        <w:r w:rsidR="00536DF1">
          <w:rPr>
            <w:noProof/>
            <w:webHidden/>
          </w:rPr>
          <w:fldChar w:fldCharType="begin"/>
        </w:r>
        <w:r w:rsidR="00536DF1">
          <w:rPr>
            <w:noProof/>
            <w:webHidden/>
          </w:rPr>
          <w:instrText xml:space="preserve"> PAGEREF _Toc60911866 \h </w:instrText>
        </w:r>
        <w:r w:rsidR="00536DF1">
          <w:rPr>
            <w:noProof/>
            <w:webHidden/>
          </w:rPr>
        </w:r>
        <w:r w:rsidR="00536DF1">
          <w:rPr>
            <w:noProof/>
            <w:webHidden/>
          </w:rPr>
          <w:fldChar w:fldCharType="separate"/>
        </w:r>
        <w:r w:rsidR="00536DF1">
          <w:rPr>
            <w:noProof/>
            <w:webHidden/>
          </w:rPr>
          <w:t>65</w:t>
        </w:r>
        <w:r w:rsidR="00536DF1">
          <w:rPr>
            <w:noProof/>
            <w:webHidden/>
          </w:rPr>
          <w:fldChar w:fldCharType="end"/>
        </w:r>
      </w:hyperlink>
    </w:p>
    <w:p w14:paraId="63D0B814" w14:textId="278E1A38" w:rsidR="00536DF1" w:rsidRDefault="00B56E63" w:rsidP="00536DF1">
      <w:pPr>
        <w:pStyle w:val="TOC1"/>
        <w:rPr>
          <w:rFonts w:asciiTheme="minorHAnsi" w:eastAsiaTheme="minorEastAsia" w:hAnsiTheme="minorHAnsi"/>
          <w:b w:val="0"/>
          <w:sz w:val="22"/>
        </w:rPr>
      </w:pPr>
      <w:hyperlink w:anchor="_Toc60911867" w:history="1">
        <w:r w:rsidR="00536DF1" w:rsidRPr="00BB0CC7">
          <w:rPr>
            <w:rStyle w:val="Hyperlink"/>
          </w:rPr>
          <w:t>DAFTAR PUSTAKA</w:t>
        </w:r>
        <w:r w:rsidR="00536DF1">
          <w:rPr>
            <w:webHidden/>
          </w:rPr>
          <w:tab/>
        </w:r>
        <w:r w:rsidR="00536DF1">
          <w:rPr>
            <w:webHidden/>
          </w:rPr>
          <w:fldChar w:fldCharType="begin"/>
        </w:r>
        <w:r w:rsidR="00536DF1">
          <w:rPr>
            <w:webHidden/>
          </w:rPr>
          <w:instrText xml:space="preserve"> PAGEREF _Toc60911867 \h </w:instrText>
        </w:r>
        <w:r w:rsidR="00536DF1">
          <w:rPr>
            <w:webHidden/>
          </w:rPr>
        </w:r>
        <w:r w:rsidR="00536DF1">
          <w:rPr>
            <w:webHidden/>
          </w:rPr>
          <w:fldChar w:fldCharType="separate"/>
        </w:r>
        <w:r w:rsidR="00536DF1">
          <w:rPr>
            <w:webHidden/>
          </w:rPr>
          <w:t>66</w:t>
        </w:r>
        <w:r w:rsidR="00536DF1">
          <w:rPr>
            <w:webHidden/>
          </w:rPr>
          <w:fldChar w:fldCharType="end"/>
        </w:r>
      </w:hyperlink>
    </w:p>
    <w:p w14:paraId="5932BBE5" w14:textId="15D70A25" w:rsidR="00536DF1" w:rsidRDefault="00B56E63" w:rsidP="00536DF1">
      <w:pPr>
        <w:pStyle w:val="TOC1"/>
        <w:rPr>
          <w:rFonts w:asciiTheme="minorHAnsi" w:eastAsiaTheme="minorEastAsia" w:hAnsiTheme="minorHAnsi"/>
          <w:b w:val="0"/>
          <w:sz w:val="22"/>
        </w:rPr>
      </w:pPr>
      <w:hyperlink w:anchor="_Toc60911868" w:history="1">
        <w:r w:rsidR="00536DF1" w:rsidRPr="00BB0CC7">
          <w:rPr>
            <w:rStyle w:val="Hyperlink"/>
          </w:rPr>
          <w:t>JADWAL PELAKSANAAN MAGANG INDUSTRI TI</w:t>
        </w:r>
        <w:r w:rsidR="00536DF1">
          <w:rPr>
            <w:webHidden/>
          </w:rPr>
          <w:tab/>
        </w:r>
        <w:r w:rsidR="00536DF1">
          <w:rPr>
            <w:webHidden/>
          </w:rPr>
          <w:fldChar w:fldCharType="begin"/>
        </w:r>
        <w:r w:rsidR="00536DF1">
          <w:rPr>
            <w:webHidden/>
          </w:rPr>
          <w:instrText xml:space="preserve"> PAGEREF _Toc60911868 \h </w:instrText>
        </w:r>
        <w:r w:rsidR="00536DF1">
          <w:rPr>
            <w:webHidden/>
          </w:rPr>
        </w:r>
        <w:r w:rsidR="00536DF1">
          <w:rPr>
            <w:webHidden/>
          </w:rPr>
          <w:fldChar w:fldCharType="separate"/>
        </w:r>
        <w:r w:rsidR="00536DF1">
          <w:rPr>
            <w:webHidden/>
          </w:rPr>
          <w:t>67</w:t>
        </w:r>
        <w:r w:rsidR="00536DF1">
          <w:rPr>
            <w:webHidden/>
          </w:rPr>
          <w:fldChar w:fldCharType="end"/>
        </w:r>
      </w:hyperlink>
    </w:p>
    <w:p w14:paraId="0A5F17DC" w14:textId="074ADB6D" w:rsidR="00536DF1" w:rsidRDefault="00B56E63" w:rsidP="00536DF1">
      <w:pPr>
        <w:pStyle w:val="TOC1"/>
        <w:rPr>
          <w:rFonts w:asciiTheme="minorHAnsi" w:eastAsiaTheme="minorEastAsia" w:hAnsiTheme="minorHAnsi"/>
          <w:b w:val="0"/>
          <w:sz w:val="22"/>
        </w:rPr>
      </w:pPr>
      <w:hyperlink w:anchor="_Toc60911869" w:history="1">
        <w:r w:rsidR="00536DF1" w:rsidRPr="00BB0CC7">
          <w:rPr>
            <w:rStyle w:val="Hyperlink"/>
          </w:rPr>
          <w:t>LAMPIRAN</w:t>
        </w:r>
        <w:r w:rsidR="00536DF1">
          <w:rPr>
            <w:webHidden/>
          </w:rPr>
          <w:tab/>
        </w:r>
        <w:r w:rsidR="00536DF1">
          <w:rPr>
            <w:webHidden/>
          </w:rPr>
          <w:fldChar w:fldCharType="begin"/>
        </w:r>
        <w:r w:rsidR="00536DF1">
          <w:rPr>
            <w:webHidden/>
          </w:rPr>
          <w:instrText xml:space="preserve"> PAGEREF _Toc60911869 \h </w:instrText>
        </w:r>
        <w:r w:rsidR="00536DF1">
          <w:rPr>
            <w:webHidden/>
          </w:rPr>
        </w:r>
        <w:r w:rsidR="00536DF1">
          <w:rPr>
            <w:webHidden/>
          </w:rPr>
          <w:fldChar w:fldCharType="separate"/>
        </w:r>
        <w:r w:rsidR="00536DF1">
          <w:rPr>
            <w:webHidden/>
          </w:rPr>
          <w:t>68</w:t>
        </w:r>
        <w:r w:rsidR="00536DF1">
          <w:rPr>
            <w:webHidden/>
          </w:rPr>
          <w:fldChar w:fldCharType="end"/>
        </w:r>
      </w:hyperlink>
    </w:p>
    <w:p w14:paraId="733CBF79" w14:textId="49D45CB4" w:rsidR="0055186D" w:rsidRDefault="00465ACC" w:rsidP="00536DF1">
      <w:pPr>
        <w:spacing w:line="240" w:lineRule="auto"/>
        <w:sectPr w:rsidR="0055186D" w:rsidSect="00465ACC">
          <w:pgSz w:w="11906" w:h="16838" w:code="9"/>
          <w:pgMar w:top="1872" w:right="1872" w:bottom="1872" w:left="2016" w:header="0" w:footer="567" w:gutter="0"/>
          <w:pgNumType w:fmt="lowerRoman"/>
          <w:cols w:space="720"/>
          <w:docGrid w:linePitch="360"/>
        </w:sectPr>
      </w:pPr>
      <w:r>
        <w:fldChar w:fldCharType="end"/>
      </w:r>
    </w:p>
    <w:p w14:paraId="294840F8" w14:textId="77777777" w:rsidR="0044542D" w:rsidRDefault="0044542D" w:rsidP="00536DF1">
      <w:pPr>
        <w:pStyle w:val="Heading1"/>
        <w:spacing w:line="240" w:lineRule="auto"/>
        <w:sectPr w:rsidR="0044542D" w:rsidSect="00465ACC">
          <w:type w:val="continuous"/>
          <w:pgSz w:w="11906" w:h="16838" w:code="9"/>
          <w:pgMar w:top="1872" w:right="1872" w:bottom="1872" w:left="2016" w:header="0" w:footer="1228" w:gutter="0"/>
          <w:cols w:space="720"/>
          <w:docGrid w:linePitch="360"/>
        </w:sectPr>
      </w:pPr>
    </w:p>
    <w:p w14:paraId="1A2286A1" w14:textId="605AC53F" w:rsidR="0055186D" w:rsidRDefault="0055186D" w:rsidP="00556435">
      <w:pPr>
        <w:pStyle w:val="Heading1"/>
      </w:pPr>
      <w:bookmarkStart w:id="15" w:name="_Toc60911811"/>
      <w:r>
        <w:lastRenderedPageBreak/>
        <w:t>DAFTAR GAMBAR</w:t>
      </w:r>
      <w:bookmarkEnd w:id="15"/>
    </w:p>
    <w:p w14:paraId="154DF774" w14:textId="0F286C00" w:rsidR="00556435" w:rsidRDefault="00556435" w:rsidP="00556435"/>
    <w:p w14:paraId="1CC3FD1D" w14:textId="77777777" w:rsidR="00536DF1" w:rsidRDefault="00536DF1" w:rsidP="00556435"/>
    <w:p w14:paraId="34B145B9" w14:textId="59DDE29F" w:rsidR="00536DF1" w:rsidRDefault="00D93194" w:rsidP="00536DF1">
      <w:pPr>
        <w:pStyle w:val="TableofFigures"/>
        <w:tabs>
          <w:tab w:val="right" w:leader="dot" w:pos="8008"/>
        </w:tabs>
      </w:pPr>
      <w:r>
        <w:rPr>
          <w:rStyle w:val="Hyperlink"/>
        </w:rPr>
        <w:fldChar w:fldCharType="begin"/>
      </w:r>
      <w:r>
        <w:rPr>
          <w:rStyle w:val="Hyperlink"/>
          <w:noProof/>
        </w:rPr>
        <w:instrText xml:space="preserve"> TOC \h \z \c "Gambar 2." </w:instrText>
      </w:r>
      <w:r>
        <w:rPr>
          <w:rStyle w:val="Hyperlink"/>
        </w:rPr>
        <w:fldChar w:fldCharType="separate"/>
      </w:r>
      <w:hyperlink w:anchor="_Toc60912000" w:history="1">
        <w:r w:rsidR="00536DF1" w:rsidRPr="00A82591">
          <w:rPr>
            <w:rStyle w:val="Hyperlink"/>
            <w:noProof/>
          </w:rPr>
          <w:t>Gambar 2. 1</w:t>
        </w:r>
        <w:r w:rsidR="00536DF1" w:rsidRPr="00A82591">
          <w:rPr>
            <w:rStyle w:val="Hyperlink"/>
            <w:rFonts w:cs="Times New Roman"/>
            <w:noProof/>
          </w:rPr>
          <w:t xml:space="preserve"> Perbandingan PHP Biasa dengan CodeIgniter</w:t>
        </w:r>
        <w:r w:rsidR="00536DF1">
          <w:rPr>
            <w:noProof/>
            <w:webHidden/>
          </w:rPr>
          <w:tab/>
        </w:r>
        <w:r w:rsidR="00536DF1">
          <w:rPr>
            <w:noProof/>
            <w:webHidden/>
          </w:rPr>
          <w:fldChar w:fldCharType="begin"/>
        </w:r>
        <w:r w:rsidR="00536DF1">
          <w:rPr>
            <w:noProof/>
            <w:webHidden/>
          </w:rPr>
          <w:instrText xml:space="preserve"> PAGEREF _Toc60912000 \h </w:instrText>
        </w:r>
        <w:r w:rsidR="00536DF1">
          <w:rPr>
            <w:noProof/>
            <w:webHidden/>
          </w:rPr>
        </w:r>
        <w:r w:rsidR="00536DF1">
          <w:rPr>
            <w:noProof/>
            <w:webHidden/>
          </w:rPr>
          <w:fldChar w:fldCharType="separate"/>
        </w:r>
        <w:r w:rsidR="00536DF1">
          <w:rPr>
            <w:noProof/>
            <w:webHidden/>
          </w:rPr>
          <w:t>22</w:t>
        </w:r>
        <w:r w:rsidR="00536DF1">
          <w:rPr>
            <w:noProof/>
            <w:webHidden/>
          </w:rPr>
          <w:fldChar w:fldCharType="end"/>
        </w:r>
      </w:hyperlink>
      <w:r>
        <w:rPr>
          <w:noProof/>
        </w:rPr>
        <w:fldChar w:fldCharType="end"/>
      </w:r>
    </w:p>
    <w:p w14:paraId="556F0DBC" w14:textId="31CF1E65"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3." </w:instrText>
      </w:r>
      <w:r>
        <w:fldChar w:fldCharType="separate"/>
      </w:r>
      <w:hyperlink w:anchor="_Toc60911993" w:history="1">
        <w:r w:rsidRPr="00A018BB">
          <w:rPr>
            <w:rStyle w:val="Hyperlink"/>
            <w:noProof/>
          </w:rPr>
          <w:t>Gambar 3. 1</w:t>
        </w:r>
        <w:r w:rsidRPr="00A018BB">
          <w:rPr>
            <w:rStyle w:val="Hyperlink"/>
            <w:rFonts w:cs="Times New Roman"/>
            <w:noProof/>
          </w:rPr>
          <w:t xml:space="preserve"> Lokasi dan Kontak</w:t>
        </w:r>
        <w:r>
          <w:rPr>
            <w:noProof/>
            <w:webHidden/>
          </w:rPr>
          <w:tab/>
        </w:r>
        <w:r>
          <w:rPr>
            <w:noProof/>
            <w:webHidden/>
          </w:rPr>
          <w:fldChar w:fldCharType="begin"/>
        </w:r>
        <w:r>
          <w:rPr>
            <w:noProof/>
            <w:webHidden/>
          </w:rPr>
          <w:instrText xml:space="preserve"> PAGEREF _Toc60911993 \h </w:instrText>
        </w:r>
        <w:r>
          <w:rPr>
            <w:noProof/>
            <w:webHidden/>
          </w:rPr>
        </w:r>
        <w:r>
          <w:rPr>
            <w:noProof/>
            <w:webHidden/>
          </w:rPr>
          <w:fldChar w:fldCharType="separate"/>
        </w:r>
        <w:r>
          <w:rPr>
            <w:noProof/>
            <w:webHidden/>
          </w:rPr>
          <w:t>23</w:t>
        </w:r>
        <w:r>
          <w:rPr>
            <w:noProof/>
            <w:webHidden/>
          </w:rPr>
          <w:fldChar w:fldCharType="end"/>
        </w:r>
      </w:hyperlink>
    </w:p>
    <w:p w14:paraId="692CD1B0" w14:textId="732EBF0B" w:rsidR="00536DF1" w:rsidRDefault="00B56E63">
      <w:pPr>
        <w:pStyle w:val="TableofFigures"/>
        <w:tabs>
          <w:tab w:val="right" w:leader="dot" w:pos="8008"/>
        </w:tabs>
      </w:pPr>
      <w:hyperlink w:anchor="_Toc60911994" w:history="1">
        <w:r w:rsidR="00536DF1" w:rsidRPr="00A018BB">
          <w:rPr>
            <w:rStyle w:val="Hyperlink"/>
            <w:noProof/>
          </w:rPr>
          <w:t>Gambar 3. 2</w:t>
        </w:r>
        <w:r w:rsidR="00536DF1" w:rsidRPr="00A018BB">
          <w:rPr>
            <w:rStyle w:val="Hyperlink"/>
            <w:rFonts w:cs="Times New Roman"/>
            <w:noProof/>
          </w:rPr>
          <w:t xml:space="preserve"> </w:t>
        </w:r>
        <w:r w:rsidR="00536DF1" w:rsidRPr="00A018BB">
          <w:rPr>
            <w:rStyle w:val="Hyperlink"/>
            <w:rFonts w:cs="Times New Roman"/>
            <w:bCs/>
            <w:noProof/>
          </w:rPr>
          <w:t>Struktur Organisasi Umum</w:t>
        </w:r>
        <w:r w:rsidR="00536DF1">
          <w:rPr>
            <w:noProof/>
            <w:webHidden/>
          </w:rPr>
          <w:tab/>
        </w:r>
        <w:r w:rsidR="00536DF1">
          <w:rPr>
            <w:noProof/>
            <w:webHidden/>
          </w:rPr>
          <w:fldChar w:fldCharType="begin"/>
        </w:r>
        <w:r w:rsidR="00536DF1">
          <w:rPr>
            <w:noProof/>
            <w:webHidden/>
          </w:rPr>
          <w:instrText xml:space="preserve"> PAGEREF _Toc60911994 \h </w:instrText>
        </w:r>
        <w:r w:rsidR="00536DF1">
          <w:rPr>
            <w:noProof/>
            <w:webHidden/>
          </w:rPr>
        </w:r>
        <w:r w:rsidR="00536DF1">
          <w:rPr>
            <w:noProof/>
            <w:webHidden/>
          </w:rPr>
          <w:fldChar w:fldCharType="separate"/>
        </w:r>
        <w:r w:rsidR="00536DF1">
          <w:rPr>
            <w:noProof/>
            <w:webHidden/>
          </w:rPr>
          <w:t>24</w:t>
        </w:r>
        <w:r w:rsidR="00536DF1">
          <w:rPr>
            <w:noProof/>
            <w:webHidden/>
          </w:rPr>
          <w:fldChar w:fldCharType="end"/>
        </w:r>
      </w:hyperlink>
      <w:r w:rsidR="00536DF1">
        <w:fldChar w:fldCharType="end"/>
      </w:r>
    </w:p>
    <w:p w14:paraId="3C17EEAB" w14:textId="014257BE"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4." </w:instrText>
      </w:r>
      <w:r>
        <w:fldChar w:fldCharType="separate"/>
      </w:r>
      <w:hyperlink w:anchor="_Toc60911982" w:history="1">
        <w:r w:rsidRPr="00C737EB">
          <w:rPr>
            <w:rStyle w:val="Hyperlink"/>
            <w:noProof/>
          </w:rPr>
          <w:t>Gambar 4. 1 Metode Waterfall</w:t>
        </w:r>
        <w:r>
          <w:rPr>
            <w:noProof/>
            <w:webHidden/>
          </w:rPr>
          <w:tab/>
        </w:r>
        <w:r>
          <w:rPr>
            <w:noProof/>
            <w:webHidden/>
          </w:rPr>
          <w:fldChar w:fldCharType="begin"/>
        </w:r>
        <w:r>
          <w:rPr>
            <w:noProof/>
            <w:webHidden/>
          </w:rPr>
          <w:instrText xml:space="preserve"> PAGEREF _Toc60911982 \h </w:instrText>
        </w:r>
        <w:r>
          <w:rPr>
            <w:noProof/>
            <w:webHidden/>
          </w:rPr>
        </w:r>
        <w:r>
          <w:rPr>
            <w:noProof/>
            <w:webHidden/>
          </w:rPr>
          <w:fldChar w:fldCharType="separate"/>
        </w:r>
        <w:r>
          <w:rPr>
            <w:noProof/>
            <w:webHidden/>
          </w:rPr>
          <w:t>26</w:t>
        </w:r>
        <w:r>
          <w:rPr>
            <w:noProof/>
            <w:webHidden/>
          </w:rPr>
          <w:fldChar w:fldCharType="end"/>
        </w:r>
      </w:hyperlink>
    </w:p>
    <w:p w14:paraId="3804A64E" w14:textId="3B1D49FD" w:rsidR="00556435" w:rsidRDefault="00B56E63" w:rsidP="00536DF1">
      <w:pPr>
        <w:pStyle w:val="TableofFigures"/>
        <w:tabs>
          <w:tab w:val="right" w:leader="dot" w:pos="8008"/>
        </w:tabs>
      </w:pPr>
      <w:hyperlink w:anchor="_Toc60911983" w:history="1">
        <w:r w:rsidR="00536DF1" w:rsidRPr="00C737EB">
          <w:rPr>
            <w:rStyle w:val="Hyperlink"/>
            <w:noProof/>
          </w:rPr>
          <w:t>Gambar 4. 2 Implementasi Basis Data</w:t>
        </w:r>
        <w:r w:rsidR="00536DF1">
          <w:rPr>
            <w:noProof/>
            <w:webHidden/>
          </w:rPr>
          <w:tab/>
        </w:r>
        <w:r w:rsidR="00536DF1">
          <w:rPr>
            <w:noProof/>
            <w:webHidden/>
          </w:rPr>
          <w:fldChar w:fldCharType="begin"/>
        </w:r>
        <w:r w:rsidR="00536DF1">
          <w:rPr>
            <w:noProof/>
            <w:webHidden/>
          </w:rPr>
          <w:instrText xml:space="preserve"> PAGEREF _Toc60911983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r w:rsidR="00536DF1">
        <w:fldChar w:fldCharType="end"/>
      </w:r>
    </w:p>
    <w:p w14:paraId="47FB2776" w14:textId="4204ACCA"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5." </w:instrText>
      </w:r>
      <w:r>
        <w:fldChar w:fldCharType="separate"/>
      </w:r>
      <w:hyperlink w:anchor="_Toc60911971" w:history="1">
        <w:r w:rsidRPr="00632FE5">
          <w:rPr>
            <w:rStyle w:val="Hyperlink"/>
            <w:noProof/>
          </w:rPr>
          <w:t>Gambar 5. 1 Halaman Daftar Pengajuan KK Baru</w:t>
        </w:r>
        <w:r>
          <w:rPr>
            <w:noProof/>
            <w:webHidden/>
          </w:rPr>
          <w:tab/>
        </w:r>
        <w:r>
          <w:rPr>
            <w:noProof/>
            <w:webHidden/>
          </w:rPr>
          <w:fldChar w:fldCharType="begin"/>
        </w:r>
        <w:r>
          <w:rPr>
            <w:noProof/>
            <w:webHidden/>
          </w:rPr>
          <w:instrText xml:space="preserve"> PAGEREF _Toc60911971 \h </w:instrText>
        </w:r>
        <w:r>
          <w:rPr>
            <w:noProof/>
            <w:webHidden/>
          </w:rPr>
        </w:r>
        <w:r>
          <w:rPr>
            <w:noProof/>
            <w:webHidden/>
          </w:rPr>
          <w:fldChar w:fldCharType="separate"/>
        </w:r>
        <w:r>
          <w:rPr>
            <w:noProof/>
            <w:webHidden/>
          </w:rPr>
          <w:t>41</w:t>
        </w:r>
        <w:r>
          <w:rPr>
            <w:noProof/>
            <w:webHidden/>
          </w:rPr>
          <w:fldChar w:fldCharType="end"/>
        </w:r>
      </w:hyperlink>
    </w:p>
    <w:p w14:paraId="0925A673" w14:textId="4CC9792A" w:rsidR="00536DF1" w:rsidRDefault="00B56E63">
      <w:pPr>
        <w:pStyle w:val="TableofFigures"/>
        <w:tabs>
          <w:tab w:val="right" w:leader="dot" w:pos="8008"/>
        </w:tabs>
        <w:rPr>
          <w:rFonts w:asciiTheme="minorHAnsi" w:eastAsiaTheme="minorEastAsia" w:hAnsiTheme="minorHAnsi"/>
          <w:noProof/>
          <w:sz w:val="22"/>
        </w:rPr>
      </w:pPr>
      <w:hyperlink w:anchor="_Toc60911972" w:history="1">
        <w:r w:rsidR="00536DF1" w:rsidRPr="00632FE5">
          <w:rPr>
            <w:rStyle w:val="Hyperlink"/>
            <w:noProof/>
          </w:rPr>
          <w:t>Gambar 5. 2 Halaman Detail Pengajuan KK Baru</w:t>
        </w:r>
        <w:r w:rsidR="00536DF1">
          <w:rPr>
            <w:noProof/>
            <w:webHidden/>
          </w:rPr>
          <w:tab/>
        </w:r>
        <w:r w:rsidR="00536DF1">
          <w:rPr>
            <w:noProof/>
            <w:webHidden/>
          </w:rPr>
          <w:fldChar w:fldCharType="begin"/>
        </w:r>
        <w:r w:rsidR="00536DF1">
          <w:rPr>
            <w:noProof/>
            <w:webHidden/>
          </w:rPr>
          <w:instrText xml:space="preserve"> PAGEREF _Toc60911972 \h </w:instrText>
        </w:r>
        <w:r w:rsidR="00536DF1">
          <w:rPr>
            <w:noProof/>
            <w:webHidden/>
          </w:rPr>
        </w:r>
        <w:r w:rsidR="00536DF1">
          <w:rPr>
            <w:noProof/>
            <w:webHidden/>
          </w:rPr>
          <w:fldChar w:fldCharType="separate"/>
        </w:r>
        <w:r w:rsidR="00536DF1">
          <w:rPr>
            <w:noProof/>
            <w:webHidden/>
          </w:rPr>
          <w:t>42</w:t>
        </w:r>
        <w:r w:rsidR="00536DF1">
          <w:rPr>
            <w:noProof/>
            <w:webHidden/>
          </w:rPr>
          <w:fldChar w:fldCharType="end"/>
        </w:r>
      </w:hyperlink>
    </w:p>
    <w:p w14:paraId="046F2F52" w14:textId="797B3A70" w:rsidR="00536DF1" w:rsidRDefault="00B56E63">
      <w:pPr>
        <w:pStyle w:val="TableofFigures"/>
        <w:tabs>
          <w:tab w:val="right" w:leader="dot" w:pos="8008"/>
        </w:tabs>
        <w:rPr>
          <w:rFonts w:asciiTheme="minorHAnsi" w:eastAsiaTheme="minorEastAsia" w:hAnsiTheme="minorHAnsi"/>
          <w:noProof/>
          <w:sz w:val="22"/>
        </w:rPr>
      </w:pPr>
      <w:hyperlink w:anchor="_Toc60911973" w:history="1">
        <w:r w:rsidR="00536DF1" w:rsidRPr="00632FE5">
          <w:rPr>
            <w:rStyle w:val="Hyperlink"/>
            <w:noProof/>
          </w:rPr>
          <w:t>Gambar 5. 3 Halaman Detail Form F-1.01</w:t>
        </w:r>
        <w:r w:rsidR="00536DF1">
          <w:rPr>
            <w:noProof/>
            <w:webHidden/>
          </w:rPr>
          <w:tab/>
        </w:r>
        <w:r w:rsidR="00536DF1">
          <w:rPr>
            <w:noProof/>
            <w:webHidden/>
          </w:rPr>
          <w:fldChar w:fldCharType="begin"/>
        </w:r>
        <w:r w:rsidR="00536DF1">
          <w:rPr>
            <w:noProof/>
            <w:webHidden/>
          </w:rPr>
          <w:instrText xml:space="preserve"> PAGEREF _Toc60911973 \h </w:instrText>
        </w:r>
        <w:r w:rsidR="00536DF1">
          <w:rPr>
            <w:noProof/>
            <w:webHidden/>
          </w:rPr>
        </w:r>
        <w:r w:rsidR="00536DF1">
          <w:rPr>
            <w:noProof/>
            <w:webHidden/>
          </w:rPr>
          <w:fldChar w:fldCharType="separate"/>
        </w:r>
        <w:r w:rsidR="00536DF1">
          <w:rPr>
            <w:noProof/>
            <w:webHidden/>
          </w:rPr>
          <w:t>43</w:t>
        </w:r>
        <w:r w:rsidR="00536DF1">
          <w:rPr>
            <w:noProof/>
            <w:webHidden/>
          </w:rPr>
          <w:fldChar w:fldCharType="end"/>
        </w:r>
      </w:hyperlink>
    </w:p>
    <w:p w14:paraId="38771057" w14:textId="4777A857" w:rsidR="00536DF1" w:rsidRDefault="00B56E63">
      <w:pPr>
        <w:pStyle w:val="TableofFigures"/>
        <w:tabs>
          <w:tab w:val="right" w:leader="dot" w:pos="8008"/>
        </w:tabs>
        <w:rPr>
          <w:rFonts w:asciiTheme="minorHAnsi" w:eastAsiaTheme="minorEastAsia" w:hAnsiTheme="minorHAnsi"/>
          <w:noProof/>
          <w:sz w:val="22"/>
        </w:rPr>
      </w:pPr>
      <w:hyperlink w:anchor="_Toc60911974" w:history="1">
        <w:r w:rsidR="00536DF1" w:rsidRPr="00632FE5">
          <w:rPr>
            <w:rStyle w:val="Hyperlink"/>
            <w:noProof/>
          </w:rPr>
          <w:t>Gambar 5. 4 Modal/Pop-up Status Pengajuan</w:t>
        </w:r>
        <w:r w:rsidR="00536DF1">
          <w:rPr>
            <w:noProof/>
            <w:webHidden/>
          </w:rPr>
          <w:tab/>
        </w:r>
        <w:r w:rsidR="00536DF1">
          <w:rPr>
            <w:noProof/>
            <w:webHidden/>
          </w:rPr>
          <w:fldChar w:fldCharType="begin"/>
        </w:r>
        <w:r w:rsidR="00536DF1">
          <w:rPr>
            <w:noProof/>
            <w:webHidden/>
          </w:rPr>
          <w:instrText xml:space="preserve"> PAGEREF _Toc60911974 \h </w:instrText>
        </w:r>
        <w:r w:rsidR="00536DF1">
          <w:rPr>
            <w:noProof/>
            <w:webHidden/>
          </w:rPr>
        </w:r>
        <w:r w:rsidR="00536DF1">
          <w:rPr>
            <w:noProof/>
            <w:webHidden/>
          </w:rPr>
          <w:fldChar w:fldCharType="separate"/>
        </w:r>
        <w:r w:rsidR="00536DF1">
          <w:rPr>
            <w:noProof/>
            <w:webHidden/>
          </w:rPr>
          <w:t>43</w:t>
        </w:r>
        <w:r w:rsidR="00536DF1">
          <w:rPr>
            <w:noProof/>
            <w:webHidden/>
          </w:rPr>
          <w:fldChar w:fldCharType="end"/>
        </w:r>
      </w:hyperlink>
    </w:p>
    <w:p w14:paraId="4ABAB23F" w14:textId="57362473" w:rsidR="00536DF1" w:rsidRDefault="00B56E63">
      <w:pPr>
        <w:pStyle w:val="TableofFigures"/>
        <w:tabs>
          <w:tab w:val="right" w:leader="dot" w:pos="8008"/>
        </w:tabs>
        <w:rPr>
          <w:rFonts w:asciiTheme="minorHAnsi" w:eastAsiaTheme="minorEastAsia" w:hAnsiTheme="minorHAnsi"/>
          <w:noProof/>
          <w:sz w:val="22"/>
        </w:rPr>
      </w:pPr>
      <w:hyperlink w:anchor="_Toc60911975" w:history="1">
        <w:r w:rsidR="00536DF1" w:rsidRPr="00632FE5">
          <w:rPr>
            <w:rStyle w:val="Hyperlink"/>
            <w:noProof/>
          </w:rPr>
          <w:t>Gambar 5. 5 Halaman Pengajuan KTP Baru</w:t>
        </w:r>
        <w:r w:rsidR="00536DF1">
          <w:rPr>
            <w:noProof/>
            <w:webHidden/>
          </w:rPr>
          <w:tab/>
        </w:r>
        <w:r w:rsidR="00536DF1">
          <w:rPr>
            <w:noProof/>
            <w:webHidden/>
          </w:rPr>
          <w:fldChar w:fldCharType="begin"/>
        </w:r>
        <w:r w:rsidR="00536DF1">
          <w:rPr>
            <w:noProof/>
            <w:webHidden/>
          </w:rPr>
          <w:instrText xml:space="preserve"> PAGEREF _Toc60911975 \h </w:instrText>
        </w:r>
        <w:r w:rsidR="00536DF1">
          <w:rPr>
            <w:noProof/>
            <w:webHidden/>
          </w:rPr>
        </w:r>
        <w:r w:rsidR="00536DF1">
          <w:rPr>
            <w:noProof/>
            <w:webHidden/>
          </w:rPr>
          <w:fldChar w:fldCharType="separate"/>
        </w:r>
        <w:r w:rsidR="00536DF1">
          <w:rPr>
            <w:noProof/>
            <w:webHidden/>
          </w:rPr>
          <w:t>44</w:t>
        </w:r>
        <w:r w:rsidR="00536DF1">
          <w:rPr>
            <w:noProof/>
            <w:webHidden/>
          </w:rPr>
          <w:fldChar w:fldCharType="end"/>
        </w:r>
      </w:hyperlink>
    </w:p>
    <w:p w14:paraId="7754F027" w14:textId="199427F7" w:rsidR="00536DF1" w:rsidRDefault="00B56E63">
      <w:pPr>
        <w:pStyle w:val="TableofFigures"/>
        <w:tabs>
          <w:tab w:val="right" w:leader="dot" w:pos="8008"/>
        </w:tabs>
        <w:rPr>
          <w:rFonts w:asciiTheme="minorHAnsi" w:eastAsiaTheme="minorEastAsia" w:hAnsiTheme="minorHAnsi"/>
          <w:noProof/>
          <w:sz w:val="22"/>
        </w:rPr>
      </w:pPr>
      <w:hyperlink w:anchor="_Toc60911976" w:history="1">
        <w:r w:rsidR="00536DF1" w:rsidRPr="00632FE5">
          <w:rPr>
            <w:rStyle w:val="Hyperlink"/>
            <w:noProof/>
          </w:rPr>
          <w:t>Gambar 5. 6 Halaman Detail Pengajuan KTP Baru</w:t>
        </w:r>
        <w:r w:rsidR="00536DF1">
          <w:rPr>
            <w:noProof/>
            <w:webHidden/>
          </w:rPr>
          <w:tab/>
        </w:r>
        <w:r w:rsidR="00536DF1">
          <w:rPr>
            <w:noProof/>
            <w:webHidden/>
          </w:rPr>
          <w:fldChar w:fldCharType="begin"/>
        </w:r>
        <w:r w:rsidR="00536DF1">
          <w:rPr>
            <w:noProof/>
            <w:webHidden/>
          </w:rPr>
          <w:instrText xml:space="preserve"> PAGEREF _Toc60911976 \h </w:instrText>
        </w:r>
        <w:r w:rsidR="00536DF1">
          <w:rPr>
            <w:noProof/>
            <w:webHidden/>
          </w:rPr>
        </w:r>
        <w:r w:rsidR="00536DF1">
          <w:rPr>
            <w:noProof/>
            <w:webHidden/>
          </w:rPr>
          <w:fldChar w:fldCharType="separate"/>
        </w:r>
        <w:r w:rsidR="00536DF1">
          <w:rPr>
            <w:noProof/>
            <w:webHidden/>
          </w:rPr>
          <w:t>45</w:t>
        </w:r>
        <w:r w:rsidR="00536DF1">
          <w:rPr>
            <w:noProof/>
            <w:webHidden/>
          </w:rPr>
          <w:fldChar w:fldCharType="end"/>
        </w:r>
      </w:hyperlink>
    </w:p>
    <w:p w14:paraId="108DFD22" w14:textId="05EAEAC8" w:rsidR="00536DF1" w:rsidRDefault="00B56E63">
      <w:pPr>
        <w:pStyle w:val="TableofFigures"/>
        <w:tabs>
          <w:tab w:val="right" w:leader="dot" w:pos="8008"/>
        </w:tabs>
        <w:rPr>
          <w:rFonts w:asciiTheme="minorHAnsi" w:eastAsiaTheme="minorEastAsia" w:hAnsiTheme="minorHAnsi"/>
          <w:noProof/>
          <w:sz w:val="22"/>
        </w:rPr>
      </w:pPr>
      <w:hyperlink w:anchor="_Toc60911977" w:history="1">
        <w:r w:rsidR="00536DF1" w:rsidRPr="00632FE5">
          <w:rPr>
            <w:rStyle w:val="Hyperlink"/>
            <w:noProof/>
          </w:rPr>
          <w:t>Gambar 5. 7 Modal/Pop-up Status Pengajuan</w:t>
        </w:r>
        <w:r w:rsidR="00536DF1">
          <w:rPr>
            <w:noProof/>
            <w:webHidden/>
          </w:rPr>
          <w:tab/>
        </w:r>
        <w:r w:rsidR="00536DF1">
          <w:rPr>
            <w:noProof/>
            <w:webHidden/>
          </w:rPr>
          <w:fldChar w:fldCharType="begin"/>
        </w:r>
        <w:r w:rsidR="00536DF1">
          <w:rPr>
            <w:noProof/>
            <w:webHidden/>
          </w:rPr>
          <w:instrText xml:space="preserve"> PAGEREF _Toc60911977 \h </w:instrText>
        </w:r>
        <w:r w:rsidR="00536DF1">
          <w:rPr>
            <w:noProof/>
            <w:webHidden/>
          </w:rPr>
        </w:r>
        <w:r w:rsidR="00536DF1">
          <w:rPr>
            <w:noProof/>
            <w:webHidden/>
          </w:rPr>
          <w:fldChar w:fldCharType="separate"/>
        </w:r>
        <w:r w:rsidR="00536DF1">
          <w:rPr>
            <w:noProof/>
            <w:webHidden/>
          </w:rPr>
          <w:t>46</w:t>
        </w:r>
        <w:r w:rsidR="00536DF1">
          <w:rPr>
            <w:noProof/>
            <w:webHidden/>
          </w:rPr>
          <w:fldChar w:fldCharType="end"/>
        </w:r>
      </w:hyperlink>
    </w:p>
    <w:p w14:paraId="3234C9A9" w14:textId="31732384" w:rsidR="00536DF1" w:rsidRDefault="00B56E63">
      <w:pPr>
        <w:pStyle w:val="TableofFigures"/>
        <w:tabs>
          <w:tab w:val="right" w:leader="dot" w:pos="8008"/>
        </w:tabs>
        <w:rPr>
          <w:rFonts w:asciiTheme="minorHAnsi" w:eastAsiaTheme="minorEastAsia" w:hAnsiTheme="minorHAnsi"/>
          <w:noProof/>
          <w:sz w:val="22"/>
        </w:rPr>
      </w:pPr>
      <w:hyperlink w:anchor="_Toc60911978" w:history="1">
        <w:r w:rsidR="00536DF1" w:rsidRPr="00632FE5">
          <w:rPr>
            <w:rStyle w:val="Hyperlink"/>
            <w:noProof/>
          </w:rPr>
          <w:t>Gambar 5. 8 Halaman Daftar Pengajuan</w:t>
        </w:r>
        <w:r w:rsidR="00536DF1">
          <w:rPr>
            <w:noProof/>
            <w:webHidden/>
          </w:rPr>
          <w:tab/>
        </w:r>
        <w:r w:rsidR="00536DF1">
          <w:rPr>
            <w:noProof/>
            <w:webHidden/>
          </w:rPr>
          <w:fldChar w:fldCharType="begin"/>
        </w:r>
        <w:r w:rsidR="00536DF1">
          <w:rPr>
            <w:noProof/>
            <w:webHidden/>
          </w:rPr>
          <w:instrText xml:space="preserve"> PAGEREF _Toc60911978 \h </w:instrText>
        </w:r>
        <w:r w:rsidR="00536DF1">
          <w:rPr>
            <w:noProof/>
            <w:webHidden/>
          </w:rPr>
        </w:r>
        <w:r w:rsidR="00536DF1">
          <w:rPr>
            <w:noProof/>
            <w:webHidden/>
          </w:rPr>
          <w:fldChar w:fldCharType="separate"/>
        </w:r>
        <w:r w:rsidR="00536DF1">
          <w:rPr>
            <w:noProof/>
            <w:webHidden/>
          </w:rPr>
          <w:t>60</w:t>
        </w:r>
        <w:r w:rsidR="00536DF1">
          <w:rPr>
            <w:noProof/>
            <w:webHidden/>
          </w:rPr>
          <w:fldChar w:fldCharType="end"/>
        </w:r>
      </w:hyperlink>
    </w:p>
    <w:p w14:paraId="2E2916BC" w14:textId="3CDB028A" w:rsidR="00536DF1" w:rsidRDefault="00B56E63">
      <w:pPr>
        <w:pStyle w:val="TableofFigures"/>
        <w:tabs>
          <w:tab w:val="right" w:leader="dot" w:pos="8008"/>
        </w:tabs>
        <w:rPr>
          <w:rFonts w:asciiTheme="minorHAnsi" w:eastAsiaTheme="minorEastAsia" w:hAnsiTheme="minorHAnsi"/>
          <w:noProof/>
          <w:sz w:val="22"/>
        </w:rPr>
      </w:pPr>
      <w:hyperlink w:anchor="_Toc60911979" w:history="1">
        <w:r w:rsidR="00536DF1" w:rsidRPr="00632FE5">
          <w:rPr>
            <w:rStyle w:val="Hyperlink"/>
            <w:noProof/>
          </w:rPr>
          <w:t>Gambar 5. 9 Halaman Pengajuan KK Baru</w:t>
        </w:r>
        <w:r w:rsidR="00536DF1">
          <w:rPr>
            <w:noProof/>
            <w:webHidden/>
          </w:rPr>
          <w:tab/>
        </w:r>
        <w:r w:rsidR="00536DF1">
          <w:rPr>
            <w:noProof/>
            <w:webHidden/>
          </w:rPr>
          <w:fldChar w:fldCharType="begin"/>
        </w:r>
        <w:r w:rsidR="00536DF1">
          <w:rPr>
            <w:noProof/>
            <w:webHidden/>
          </w:rPr>
          <w:instrText xml:space="preserve"> PAGEREF _Toc60911979 \h </w:instrText>
        </w:r>
        <w:r w:rsidR="00536DF1">
          <w:rPr>
            <w:noProof/>
            <w:webHidden/>
          </w:rPr>
        </w:r>
        <w:r w:rsidR="00536DF1">
          <w:rPr>
            <w:noProof/>
            <w:webHidden/>
          </w:rPr>
          <w:fldChar w:fldCharType="separate"/>
        </w:r>
        <w:r w:rsidR="00536DF1">
          <w:rPr>
            <w:noProof/>
            <w:webHidden/>
          </w:rPr>
          <w:t>61</w:t>
        </w:r>
        <w:r w:rsidR="00536DF1">
          <w:rPr>
            <w:noProof/>
            <w:webHidden/>
          </w:rPr>
          <w:fldChar w:fldCharType="end"/>
        </w:r>
      </w:hyperlink>
    </w:p>
    <w:p w14:paraId="795A08EE" w14:textId="1C6F2864" w:rsidR="00536DF1" w:rsidRDefault="00B56E63">
      <w:pPr>
        <w:pStyle w:val="TableofFigures"/>
        <w:tabs>
          <w:tab w:val="right" w:leader="dot" w:pos="8008"/>
        </w:tabs>
        <w:rPr>
          <w:rFonts w:asciiTheme="minorHAnsi" w:eastAsiaTheme="minorEastAsia" w:hAnsiTheme="minorHAnsi"/>
          <w:noProof/>
          <w:sz w:val="22"/>
        </w:rPr>
      </w:pPr>
      <w:hyperlink w:anchor="_Toc60911980" w:history="1">
        <w:r w:rsidR="00536DF1" w:rsidRPr="00632FE5">
          <w:rPr>
            <w:rStyle w:val="Hyperlink"/>
            <w:noProof/>
          </w:rPr>
          <w:t>Gambar 5. 10 Halaman Pengajuan KTP Baru</w:t>
        </w:r>
        <w:r w:rsidR="00536DF1">
          <w:rPr>
            <w:noProof/>
            <w:webHidden/>
          </w:rPr>
          <w:tab/>
        </w:r>
        <w:r w:rsidR="00536DF1">
          <w:rPr>
            <w:noProof/>
            <w:webHidden/>
          </w:rPr>
          <w:fldChar w:fldCharType="begin"/>
        </w:r>
        <w:r w:rsidR="00536DF1">
          <w:rPr>
            <w:noProof/>
            <w:webHidden/>
          </w:rPr>
          <w:instrText xml:space="preserve"> PAGEREF _Toc60911980 \h </w:instrText>
        </w:r>
        <w:r w:rsidR="00536DF1">
          <w:rPr>
            <w:noProof/>
            <w:webHidden/>
          </w:rPr>
        </w:r>
        <w:r w:rsidR="00536DF1">
          <w:rPr>
            <w:noProof/>
            <w:webHidden/>
          </w:rPr>
          <w:fldChar w:fldCharType="separate"/>
        </w:r>
        <w:r w:rsidR="00536DF1">
          <w:rPr>
            <w:noProof/>
            <w:webHidden/>
          </w:rPr>
          <w:t>62</w:t>
        </w:r>
        <w:r w:rsidR="00536DF1">
          <w:rPr>
            <w:noProof/>
            <w:webHidden/>
          </w:rPr>
          <w:fldChar w:fldCharType="end"/>
        </w:r>
      </w:hyperlink>
    </w:p>
    <w:p w14:paraId="0E157C1D" w14:textId="4C8541FF" w:rsidR="00536DF1" w:rsidRDefault="00B56E63">
      <w:pPr>
        <w:pStyle w:val="TableofFigures"/>
        <w:tabs>
          <w:tab w:val="right" w:leader="dot" w:pos="8008"/>
        </w:tabs>
        <w:rPr>
          <w:rFonts w:asciiTheme="minorHAnsi" w:eastAsiaTheme="minorEastAsia" w:hAnsiTheme="minorHAnsi"/>
          <w:noProof/>
          <w:sz w:val="22"/>
        </w:rPr>
      </w:pPr>
      <w:hyperlink w:anchor="_Toc60911981" w:history="1">
        <w:r w:rsidR="00536DF1" w:rsidRPr="00632FE5">
          <w:rPr>
            <w:rStyle w:val="Hyperlink"/>
            <w:noProof/>
          </w:rPr>
          <w:t>Gambar 5. 11 Halaman Perubahan Password</w:t>
        </w:r>
        <w:r w:rsidR="00536DF1">
          <w:rPr>
            <w:noProof/>
            <w:webHidden/>
          </w:rPr>
          <w:tab/>
        </w:r>
        <w:r w:rsidR="00536DF1">
          <w:rPr>
            <w:noProof/>
            <w:webHidden/>
          </w:rPr>
          <w:fldChar w:fldCharType="begin"/>
        </w:r>
        <w:r w:rsidR="00536DF1">
          <w:rPr>
            <w:noProof/>
            <w:webHidden/>
          </w:rPr>
          <w:instrText xml:space="preserve"> PAGEREF _Toc60911981 \h </w:instrText>
        </w:r>
        <w:r w:rsidR="00536DF1">
          <w:rPr>
            <w:noProof/>
            <w:webHidden/>
          </w:rPr>
        </w:r>
        <w:r w:rsidR="00536DF1">
          <w:rPr>
            <w:noProof/>
            <w:webHidden/>
          </w:rPr>
          <w:fldChar w:fldCharType="separate"/>
        </w:r>
        <w:r w:rsidR="00536DF1">
          <w:rPr>
            <w:noProof/>
            <w:webHidden/>
          </w:rPr>
          <w:t>63</w:t>
        </w:r>
        <w:r w:rsidR="00536DF1">
          <w:rPr>
            <w:noProof/>
            <w:webHidden/>
          </w:rPr>
          <w:fldChar w:fldCharType="end"/>
        </w:r>
      </w:hyperlink>
    </w:p>
    <w:p w14:paraId="643FA205" w14:textId="12951C0D" w:rsidR="00465ACC" w:rsidRDefault="00536DF1" w:rsidP="00465ACC">
      <w:pPr>
        <w:tabs>
          <w:tab w:val="left" w:pos="4845"/>
        </w:tabs>
      </w:pPr>
      <w:r>
        <w:fldChar w:fldCharType="end"/>
      </w:r>
    </w:p>
    <w:p w14:paraId="4E13A3BA" w14:textId="3BCB8BFD" w:rsidR="0044542D" w:rsidRPr="00465ACC" w:rsidRDefault="00465ACC" w:rsidP="00465ACC">
      <w:pPr>
        <w:tabs>
          <w:tab w:val="left" w:pos="4845"/>
        </w:tabs>
        <w:sectPr w:rsidR="0044542D" w:rsidRPr="00465ACC" w:rsidSect="00DC0C3E">
          <w:type w:val="continuous"/>
          <w:pgSz w:w="11906" w:h="16838" w:code="9"/>
          <w:pgMar w:top="1872" w:right="1872" w:bottom="1872" w:left="2016" w:header="0" w:footer="0" w:gutter="0"/>
          <w:cols w:space="720"/>
          <w:docGrid w:linePitch="360"/>
        </w:sectPr>
      </w:pPr>
      <w:r>
        <w:tab/>
      </w:r>
    </w:p>
    <w:p w14:paraId="0BC1DD0F" w14:textId="091D0C24" w:rsidR="0055186D" w:rsidRDefault="0055186D" w:rsidP="0055186D">
      <w:pPr>
        <w:pStyle w:val="Heading1"/>
      </w:pPr>
      <w:bookmarkStart w:id="16" w:name="_Toc60911813"/>
      <w:r>
        <w:lastRenderedPageBreak/>
        <w:t>DAFTAR KODE PROGRAM</w:t>
      </w:r>
      <w:bookmarkEnd w:id="16"/>
    </w:p>
    <w:p w14:paraId="2F2329C8" w14:textId="7306B060" w:rsidR="0055186D" w:rsidRDefault="0055186D" w:rsidP="0055186D"/>
    <w:p w14:paraId="62A94118" w14:textId="77777777" w:rsidR="0055186D" w:rsidRPr="0055186D" w:rsidRDefault="0055186D" w:rsidP="0055186D"/>
    <w:p w14:paraId="1599E061" w14:textId="61EEE4B5"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Kode Program 5." </w:instrText>
      </w:r>
      <w:r>
        <w:fldChar w:fldCharType="separate"/>
      </w:r>
      <w:hyperlink w:anchor="_Toc60912036" w:history="1">
        <w:r w:rsidRPr="00464D63">
          <w:rPr>
            <w:rStyle w:val="Hyperlink"/>
            <w:noProof/>
          </w:rPr>
          <w:t>Kode Program 5. 1 Penerbitan_kk_model.php</w:t>
        </w:r>
        <w:r>
          <w:rPr>
            <w:noProof/>
            <w:webHidden/>
          </w:rPr>
          <w:tab/>
        </w:r>
        <w:r>
          <w:rPr>
            <w:noProof/>
            <w:webHidden/>
          </w:rPr>
          <w:fldChar w:fldCharType="begin"/>
        </w:r>
        <w:r>
          <w:rPr>
            <w:noProof/>
            <w:webHidden/>
          </w:rPr>
          <w:instrText xml:space="preserve"> PAGEREF _Toc60912036 \h </w:instrText>
        </w:r>
        <w:r>
          <w:rPr>
            <w:noProof/>
            <w:webHidden/>
          </w:rPr>
        </w:r>
        <w:r>
          <w:rPr>
            <w:noProof/>
            <w:webHidden/>
          </w:rPr>
          <w:fldChar w:fldCharType="separate"/>
        </w:r>
        <w:r>
          <w:rPr>
            <w:noProof/>
            <w:webHidden/>
          </w:rPr>
          <w:t>31</w:t>
        </w:r>
        <w:r>
          <w:rPr>
            <w:noProof/>
            <w:webHidden/>
          </w:rPr>
          <w:fldChar w:fldCharType="end"/>
        </w:r>
      </w:hyperlink>
    </w:p>
    <w:p w14:paraId="4B41A482" w14:textId="11DDA6C6" w:rsidR="00536DF1" w:rsidRDefault="00B56E63">
      <w:pPr>
        <w:pStyle w:val="TableofFigures"/>
        <w:tabs>
          <w:tab w:val="right" w:leader="dot" w:pos="8008"/>
        </w:tabs>
        <w:rPr>
          <w:rFonts w:asciiTheme="minorHAnsi" w:eastAsiaTheme="minorEastAsia" w:hAnsiTheme="minorHAnsi"/>
          <w:noProof/>
          <w:sz w:val="22"/>
        </w:rPr>
      </w:pPr>
      <w:hyperlink w:anchor="_Toc60912037" w:history="1">
        <w:r w:rsidR="00536DF1" w:rsidRPr="00464D63">
          <w:rPr>
            <w:rStyle w:val="Hyperlink"/>
            <w:noProof/>
          </w:rPr>
          <w:t>Kode Program 5. 2 Penerbitan_ktp_model.php</w:t>
        </w:r>
        <w:r w:rsidR="00536DF1">
          <w:rPr>
            <w:noProof/>
            <w:webHidden/>
          </w:rPr>
          <w:tab/>
        </w:r>
        <w:r w:rsidR="00536DF1">
          <w:rPr>
            <w:noProof/>
            <w:webHidden/>
          </w:rPr>
          <w:fldChar w:fldCharType="begin"/>
        </w:r>
        <w:r w:rsidR="00536DF1">
          <w:rPr>
            <w:noProof/>
            <w:webHidden/>
          </w:rPr>
          <w:instrText xml:space="preserve"> PAGEREF _Toc60912037 \h </w:instrText>
        </w:r>
        <w:r w:rsidR="00536DF1">
          <w:rPr>
            <w:noProof/>
            <w:webHidden/>
          </w:rPr>
        </w:r>
        <w:r w:rsidR="00536DF1">
          <w:rPr>
            <w:noProof/>
            <w:webHidden/>
          </w:rPr>
          <w:fldChar w:fldCharType="separate"/>
        </w:r>
        <w:r w:rsidR="00536DF1">
          <w:rPr>
            <w:noProof/>
            <w:webHidden/>
          </w:rPr>
          <w:t>33</w:t>
        </w:r>
        <w:r w:rsidR="00536DF1">
          <w:rPr>
            <w:noProof/>
            <w:webHidden/>
          </w:rPr>
          <w:fldChar w:fldCharType="end"/>
        </w:r>
      </w:hyperlink>
    </w:p>
    <w:p w14:paraId="3050DCB4" w14:textId="758E1AB7" w:rsidR="00536DF1" w:rsidRDefault="00B56E63">
      <w:pPr>
        <w:pStyle w:val="TableofFigures"/>
        <w:tabs>
          <w:tab w:val="right" w:leader="dot" w:pos="8008"/>
        </w:tabs>
        <w:rPr>
          <w:rFonts w:asciiTheme="minorHAnsi" w:eastAsiaTheme="minorEastAsia" w:hAnsiTheme="minorHAnsi"/>
          <w:noProof/>
          <w:sz w:val="22"/>
        </w:rPr>
      </w:pPr>
      <w:hyperlink w:anchor="_Toc60912038" w:history="1">
        <w:r w:rsidR="00536DF1" w:rsidRPr="00464D63">
          <w:rPr>
            <w:rStyle w:val="Hyperlink"/>
            <w:noProof/>
          </w:rPr>
          <w:t>Kode Program 5. 3 Penerbitan_kk.php</w:t>
        </w:r>
        <w:r w:rsidR="00536DF1">
          <w:rPr>
            <w:noProof/>
            <w:webHidden/>
          </w:rPr>
          <w:tab/>
        </w:r>
        <w:r w:rsidR="00536DF1">
          <w:rPr>
            <w:noProof/>
            <w:webHidden/>
          </w:rPr>
          <w:fldChar w:fldCharType="begin"/>
        </w:r>
        <w:r w:rsidR="00536DF1">
          <w:rPr>
            <w:noProof/>
            <w:webHidden/>
          </w:rPr>
          <w:instrText xml:space="preserve"> PAGEREF _Toc60912038 \h </w:instrText>
        </w:r>
        <w:r w:rsidR="00536DF1">
          <w:rPr>
            <w:noProof/>
            <w:webHidden/>
          </w:rPr>
        </w:r>
        <w:r w:rsidR="00536DF1">
          <w:rPr>
            <w:noProof/>
            <w:webHidden/>
          </w:rPr>
          <w:fldChar w:fldCharType="separate"/>
        </w:r>
        <w:r w:rsidR="00536DF1">
          <w:rPr>
            <w:noProof/>
            <w:webHidden/>
          </w:rPr>
          <w:t>34</w:t>
        </w:r>
        <w:r w:rsidR="00536DF1">
          <w:rPr>
            <w:noProof/>
            <w:webHidden/>
          </w:rPr>
          <w:fldChar w:fldCharType="end"/>
        </w:r>
      </w:hyperlink>
    </w:p>
    <w:p w14:paraId="292FB830" w14:textId="3491779E" w:rsidR="00536DF1" w:rsidRDefault="00B56E63">
      <w:pPr>
        <w:pStyle w:val="TableofFigures"/>
        <w:tabs>
          <w:tab w:val="right" w:leader="dot" w:pos="8008"/>
        </w:tabs>
        <w:rPr>
          <w:rFonts w:asciiTheme="minorHAnsi" w:eastAsiaTheme="minorEastAsia" w:hAnsiTheme="minorHAnsi"/>
          <w:noProof/>
          <w:sz w:val="22"/>
        </w:rPr>
      </w:pPr>
      <w:hyperlink w:anchor="_Toc60912039" w:history="1">
        <w:r w:rsidR="00536DF1" w:rsidRPr="00464D63">
          <w:rPr>
            <w:rStyle w:val="Hyperlink"/>
            <w:noProof/>
          </w:rPr>
          <w:t>Kode Program 5. 4 Penerbitan_ktp.php</w:t>
        </w:r>
        <w:r w:rsidR="00536DF1">
          <w:rPr>
            <w:noProof/>
            <w:webHidden/>
          </w:rPr>
          <w:tab/>
        </w:r>
        <w:r w:rsidR="00536DF1">
          <w:rPr>
            <w:noProof/>
            <w:webHidden/>
          </w:rPr>
          <w:fldChar w:fldCharType="begin"/>
        </w:r>
        <w:r w:rsidR="00536DF1">
          <w:rPr>
            <w:noProof/>
            <w:webHidden/>
          </w:rPr>
          <w:instrText xml:space="preserve"> PAGEREF _Toc60912039 \h </w:instrText>
        </w:r>
        <w:r w:rsidR="00536DF1">
          <w:rPr>
            <w:noProof/>
            <w:webHidden/>
          </w:rPr>
        </w:r>
        <w:r w:rsidR="00536DF1">
          <w:rPr>
            <w:noProof/>
            <w:webHidden/>
          </w:rPr>
          <w:fldChar w:fldCharType="separate"/>
        </w:r>
        <w:r w:rsidR="00536DF1">
          <w:rPr>
            <w:noProof/>
            <w:webHidden/>
          </w:rPr>
          <w:t>36</w:t>
        </w:r>
        <w:r w:rsidR="00536DF1">
          <w:rPr>
            <w:noProof/>
            <w:webHidden/>
          </w:rPr>
          <w:fldChar w:fldCharType="end"/>
        </w:r>
      </w:hyperlink>
    </w:p>
    <w:p w14:paraId="26B9D844" w14:textId="50B2376B" w:rsidR="00536DF1" w:rsidRDefault="00B56E63">
      <w:pPr>
        <w:pStyle w:val="TableofFigures"/>
        <w:tabs>
          <w:tab w:val="right" w:leader="dot" w:pos="8008"/>
        </w:tabs>
        <w:rPr>
          <w:rFonts w:asciiTheme="minorHAnsi" w:eastAsiaTheme="minorEastAsia" w:hAnsiTheme="minorHAnsi"/>
          <w:noProof/>
          <w:sz w:val="22"/>
        </w:rPr>
      </w:pPr>
      <w:hyperlink w:anchor="_Toc60912040" w:history="1">
        <w:r w:rsidR="00536DF1" w:rsidRPr="00464D63">
          <w:rPr>
            <w:rStyle w:val="Hyperlink"/>
            <w:noProof/>
          </w:rPr>
          <w:t>Kode Program 5. 5Penerbitan_kk_model.php</w:t>
        </w:r>
        <w:r w:rsidR="00536DF1">
          <w:rPr>
            <w:noProof/>
            <w:webHidden/>
          </w:rPr>
          <w:tab/>
        </w:r>
        <w:r w:rsidR="00536DF1">
          <w:rPr>
            <w:noProof/>
            <w:webHidden/>
          </w:rPr>
          <w:fldChar w:fldCharType="begin"/>
        </w:r>
        <w:r w:rsidR="00536DF1">
          <w:rPr>
            <w:noProof/>
            <w:webHidden/>
          </w:rPr>
          <w:instrText xml:space="preserve"> PAGEREF _Toc60912040 \h </w:instrText>
        </w:r>
        <w:r w:rsidR="00536DF1">
          <w:rPr>
            <w:noProof/>
            <w:webHidden/>
          </w:rPr>
        </w:r>
        <w:r w:rsidR="00536DF1">
          <w:rPr>
            <w:noProof/>
            <w:webHidden/>
          </w:rPr>
          <w:fldChar w:fldCharType="separate"/>
        </w:r>
        <w:r w:rsidR="00536DF1">
          <w:rPr>
            <w:noProof/>
            <w:webHidden/>
          </w:rPr>
          <w:t>36</w:t>
        </w:r>
        <w:r w:rsidR="00536DF1">
          <w:rPr>
            <w:noProof/>
            <w:webHidden/>
          </w:rPr>
          <w:fldChar w:fldCharType="end"/>
        </w:r>
      </w:hyperlink>
    </w:p>
    <w:p w14:paraId="42AA5F7A" w14:textId="711FA3B3" w:rsidR="00536DF1" w:rsidRDefault="00B56E63">
      <w:pPr>
        <w:pStyle w:val="TableofFigures"/>
        <w:tabs>
          <w:tab w:val="right" w:leader="dot" w:pos="8008"/>
        </w:tabs>
        <w:rPr>
          <w:rFonts w:asciiTheme="minorHAnsi" w:eastAsiaTheme="minorEastAsia" w:hAnsiTheme="minorHAnsi"/>
          <w:noProof/>
          <w:sz w:val="22"/>
        </w:rPr>
      </w:pPr>
      <w:hyperlink w:anchor="_Toc60912041" w:history="1">
        <w:r w:rsidR="00536DF1" w:rsidRPr="00464D63">
          <w:rPr>
            <w:rStyle w:val="Hyperlink"/>
            <w:noProof/>
          </w:rPr>
          <w:t>Kode Program 5. 6 Penerbitan_ktp_model.php</w:t>
        </w:r>
        <w:r w:rsidR="00536DF1">
          <w:rPr>
            <w:noProof/>
            <w:webHidden/>
          </w:rPr>
          <w:tab/>
        </w:r>
        <w:r w:rsidR="00536DF1">
          <w:rPr>
            <w:noProof/>
            <w:webHidden/>
          </w:rPr>
          <w:fldChar w:fldCharType="begin"/>
        </w:r>
        <w:r w:rsidR="00536DF1">
          <w:rPr>
            <w:noProof/>
            <w:webHidden/>
          </w:rPr>
          <w:instrText xml:space="preserve"> PAGEREF _Toc60912041 \h </w:instrText>
        </w:r>
        <w:r w:rsidR="00536DF1">
          <w:rPr>
            <w:noProof/>
            <w:webHidden/>
          </w:rPr>
        </w:r>
        <w:r w:rsidR="00536DF1">
          <w:rPr>
            <w:noProof/>
            <w:webHidden/>
          </w:rPr>
          <w:fldChar w:fldCharType="separate"/>
        </w:r>
        <w:r w:rsidR="00536DF1">
          <w:rPr>
            <w:noProof/>
            <w:webHidden/>
          </w:rPr>
          <w:t>37</w:t>
        </w:r>
        <w:r w:rsidR="00536DF1">
          <w:rPr>
            <w:noProof/>
            <w:webHidden/>
          </w:rPr>
          <w:fldChar w:fldCharType="end"/>
        </w:r>
      </w:hyperlink>
    </w:p>
    <w:p w14:paraId="1D1D9CB2" w14:textId="3A4E1A89" w:rsidR="00536DF1" w:rsidRDefault="00B56E63">
      <w:pPr>
        <w:pStyle w:val="TableofFigures"/>
        <w:tabs>
          <w:tab w:val="right" w:leader="dot" w:pos="8008"/>
        </w:tabs>
        <w:rPr>
          <w:rFonts w:asciiTheme="minorHAnsi" w:eastAsiaTheme="minorEastAsia" w:hAnsiTheme="minorHAnsi"/>
          <w:noProof/>
          <w:sz w:val="22"/>
        </w:rPr>
      </w:pPr>
      <w:hyperlink w:anchor="_Toc60912042" w:history="1">
        <w:r w:rsidR="00536DF1" w:rsidRPr="00464D63">
          <w:rPr>
            <w:rStyle w:val="Hyperlink"/>
            <w:noProof/>
          </w:rPr>
          <w:t>Kode Program 5. 7 Penerbitan_kk.php</w:t>
        </w:r>
        <w:r w:rsidR="00536DF1">
          <w:rPr>
            <w:noProof/>
            <w:webHidden/>
          </w:rPr>
          <w:tab/>
        </w:r>
        <w:r w:rsidR="00536DF1">
          <w:rPr>
            <w:noProof/>
            <w:webHidden/>
          </w:rPr>
          <w:fldChar w:fldCharType="begin"/>
        </w:r>
        <w:r w:rsidR="00536DF1">
          <w:rPr>
            <w:noProof/>
            <w:webHidden/>
          </w:rPr>
          <w:instrText xml:space="preserve"> PAGEREF _Toc60912042 \h </w:instrText>
        </w:r>
        <w:r w:rsidR="00536DF1">
          <w:rPr>
            <w:noProof/>
            <w:webHidden/>
          </w:rPr>
        </w:r>
        <w:r w:rsidR="00536DF1">
          <w:rPr>
            <w:noProof/>
            <w:webHidden/>
          </w:rPr>
          <w:fldChar w:fldCharType="separate"/>
        </w:r>
        <w:r w:rsidR="00536DF1">
          <w:rPr>
            <w:noProof/>
            <w:webHidden/>
          </w:rPr>
          <w:t>38</w:t>
        </w:r>
        <w:r w:rsidR="00536DF1">
          <w:rPr>
            <w:noProof/>
            <w:webHidden/>
          </w:rPr>
          <w:fldChar w:fldCharType="end"/>
        </w:r>
      </w:hyperlink>
    </w:p>
    <w:p w14:paraId="1411162F" w14:textId="7745D150" w:rsidR="00536DF1" w:rsidRDefault="00B56E63">
      <w:pPr>
        <w:pStyle w:val="TableofFigures"/>
        <w:tabs>
          <w:tab w:val="right" w:leader="dot" w:pos="8008"/>
        </w:tabs>
        <w:rPr>
          <w:rFonts w:asciiTheme="minorHAnsi" w:eastAsiaTheme="minorEastAsia" w:hAnsiTheme="minorHAnsi"/>
          <w:noProof/>
          <w:sz w:val="22"/>
        </w:rPr>
      </w:pPr>
      <w:hyperlink w:anchor="_Toc60912043" w:history="1">
        <w:r w:rsidR="00536DF1" w:rsidRPr="00464D63">
          <w:rPr>
            <w:rStyle w:val="Hyperlink"/>
            <w:noProof/>
          </w:rPr>
          <w:t>Kode Program 5. 8 Penerbitan_kk.php</w:t>
        </w:r>
        <w:r w:rsidR="00536DF1">
          <w:rPr>
            <w:noProof/>
            <w:webHidden/>
          </w:rPr>
          <w:tab/>
        </w:r>
        <w:r w:rsidR="00536DF1">
          <w:rPr>
            <w:noProof/>
            <w:webHidden/>
          </w:rPr>
          <w:fldChar w:fldCharType="begin"/>
        </w:r>
        <w:r w:rsidR="00536DF1">
          <w:rPr>
            <w:noProof/>
            <w:webHidden/>
          </w:rPr>
          <w:instrText xml:space="preserve"> PAGEREF _Toc60912043 \h </w:instrText>
        </w:r>
        <w:r w:rsidR="00536DF1">
          <w:rPr>
            <w:noProof/>
            <w:webHidden/>
          </w:rPr>
        </w:r>
        <w:r w:rsidR="00536DF1">
          <w:rPr>
            <w:noProof/>
            <w:webHidden/>
          </w:rPr>
          <w:fldChar w:fldCharType="separate"/>
        </w:r>
        <w:r w:rsidR="00536DF1">
          <w:rPr>
            <w:noProof/>
            <w:webHidden/>
          </w:rPr>
          <w:t>39</w:t>
        </w:r>
        <w:r w:rsidR="00536DF1">
          <w:rPr>
            <w:noProof/>
            <w:webHidden/>
          </w:rPr>
          <w:fldChar w:fldCharType="end"/>
        </w:r>
      </w:hyperlink>
    </w:p>
    <w:p w14:paraId="6E8CC16B" w14:textId="5B31C6D4" w:rsidR="00536DF1" w:rsidRDefault="00B56E63">
      <w:pPr>
        <w:pStyle w:val="TableofFigures"/>
        <w:tabs>
          <w:tab w:val="right" w:leader="dot" w:pos="8008"/>
        </w:tabs>
        <w:rPr>
          <w:rFonts w:asciiTheme="minorHAnsi" w:eastAsiaTheme="minorEastAsia" w:hAnsiTheme="minorHAnsi"/>
          <w:noProof/>
          <w:sz w:val="22"/>
        </w:rPr>
      </w:pPr>
      <w:hyperlink w:anchor="_Toc60912044" w:history="1">
        <w:r w:rsidR="00536DF1" w:rsidRPr="00464D63">
          <w:rPr>
            <w:rStyle w:val="Hyperlink"/>
            <w:noProof/>
          </w:rPr>
          <w:t>Kode Program 5. 9 Pengajuan_model.php</w:t>
        </w:r>
        <w:r w:rsidR="00536DF1">
          <w:rPr>
            <w:noProof/>
            <w:webHidden/>
          </w:rPr>
          <w:tab/>
        </w:r>
        <w:r w:rsidR="00536DF1">
          <w:rPr>
            <w:noProof/>
            <w:webHidden/>
          </w:rPr>
          <w:fldChar w:fldCharType="begin"/>
        </w:r>
        <w:r w:rsidR="00536DF1">
          <w:rPr>
            <w:noProof/>
            <w:webHidden/>
          </w:rPr>
          <w:instrText xml:space="preserve"> PAGEREF _Toc60912044 \h </w:instrText>
        </w:r>
        <w:r w:rsidR="00536DF1">
          <w:rPr>
            <w:noProof/>
            <w:webHidden/>
          </w:rPr>
        </w:r>
        <w:r w:rsidR="00536DF1">
          <w:rPr>
            <w:noProof/>
            <w:webHidden/>
          </w:rPr>
          <w:fldChar w:fldCharType="separate"/>
        </w:r>
        <w:r w:rsidR="00536DF1">
          <w:rPr>
            <w:noProof/>
            <w:webHidden/>
          </w:rPr>
          <w:t>47</w:t>
        </w:r>
        <w:r w:rsidR="00536DF1">
          <w:rPr>
            <w:noProof/>
            <w:webHidden/>
          </w:rPr>
          <w:fldChar w:fldCharType="end"/>
        </w:r>
      </w:hyperlink>
    </w:p>
    <w:p w14:paraId="28E5167D" w14:textId="02E9C179" w:rsidR="00536DF1" w:rsidRDefault="00B56E63">
      <w:pPr>
        <w:pStyle w:val="TableofFigures"/>
        <w:tabs>
          <w:tab w:val="right" w:leader="dot" w:pos="8008"/>
        </w:tabs>
        <w:rPr>
          <w:rFonts w:asciiTheme="minorHAnsi" w:eastAsiaTheme="minorEastAsia" w:hAnsiTheme="minorHAnsi"/>
          <w:noProof/>
          <w:sz w:val="22"/>
        </w:rPr>
      </w:pPr>
      <w:hyperlink w:anchor="_Toc60912045" w:history="1">
        <w:r w:rsidR="00536DF1" w:rsidRPr="00464D63">
          <w:rPr>
            <w:rStyle w:val="Hyperlink"/>
            <w:noProof/>
          </w:rPr>
          <w:t>Kode Program 5. 10 Pengajuan.php</w:t>
        </w:r>
        <w:r w:rsidR="00536DF1">
          <w:rPr>
            <w:noProof/>
            <w:webHidden/>
          </w:rPr>
          <w:tab/>
        </w:r>
        <w:r w:rsidR="00536DF1">
          <w:rPr>
            <w:noProof/>
            <w:webHidden/>
          </w:rPr>
          <w:fldChar w:fldCharType="begin"/>
        </w:r>
        <w:r w:rsidR="00536DF1">
          <w:rPr>
            <w:noProof/>
            <w:webHidden/>
          </w:rPr>
          <w:instrText xml:space="preserve"> PAGEREF _Toc60912045 \h </w:instrText>
        </w:r>
        <w:r w:rsidR="00536DF1">
          <w:rPr>
            <w:noProof/>
            <w:webHidden/>
          </w:rPr>
        </w:r>
        <w:r w:rsidR="00536DF1">
          <w:rPr>
            <w:noProof/>
            <w:webHidden/>
          </w:rPr>
          <w:fldChar w:fldCharType="separate"/>
        </w:r>
        <w:r w:rsidR="00536DF1">
          <w:rPr>
            <w:noProof/>
            <w:webHidden/>
          </w:rPr>
          <w:t>48</w:t>
        </w:r>
        <w:r w:rsidR="00536DF1">
          <w:rPr>
            <w:noProof/>
            <w:webHidden/>
          </w:rPr>
          <w:fldChar w:fldCharType="end"/>
        </w:r>
      </w:hyperlink>
    </w:p>
    <w:p w14:paraId="779C938C" w14:textId="754B97B6" w:rsidR="00536DF1" w:rsidRDefault="00B56E63">
      <w:pPr>
        <w:pStyle w:val="TableofFigures"/>
        <w:tabs>
          <w:tab w:val="right" w:leader="dot" w:pos="8008"/>
        </w:tabs>
        <w:rPr>
          <w:rFonts w:asciiTheme="minorHAnsi" w:eastAsiaTheme="minorEastAsia" w:hAnsiTheme="minorHAnsi"/>
          <w:noProof/>
          <w:sz w:val="22"/>
        </w:rPr>
      </w:pPr>
      <w:hyperlink w:anchor="_Toc60912046" w:history="1">
        <w:r w:rsidR="00536DF1" w:rsidRPr="00464D63">
          <w:rPr>
            <w:rStyle w:val="Hyperlink"/>
            <w:noProof/>
          </w:rPr>
          <w:t>Kode Program 5. 11 Penerbitan_kk_model.php</w:t>
        </w:r>
        <w:r w:rsidR="00536DF1">
          <w:rPr>
            <w:noProof/>
            <w:webHidden/>
          </w:rPr>
          <w:tab/>
        </w:r>
        <w:r w:rsidR="00536DF1">
          <w:rPr>
            <w:noProof/>
            <w:webHidden/>
          </w:rPr>
          <w:fldChar w:fldCharType="begin"/>
        </w:r>
        <w:r w:rsidR="00536DF1">
          <w:rPr>
            <w:noProof/>
            <w:webHidden/>
          </w:rPr>
          <w:instrText xml:space="preserve"> PAGEREF _Toc60912046 \h </w:instrText>
        </w:r>
        <w:r w:rsidR="00536DF1">
          <w:rPr>
            <w:noProof/>
            <w:webHidden/>
          </w:rPr>
        </w:r>
        <w:r w:rsidR="00536DF1">
          <w:rPr>
            <w:noProof/>
            <w:webHidden/>
          </w:rPr>
          <w:fldChar w:fldCharType="separate"/>
        </w:r>
        <w:r w:rsidR="00536DF1">
          <w:rPr>
            <w:noProof/>
            <w:webHidden/>
          </w:rPr>
          <w:t>51</w:t>
        </w:r>
        <w:r w:rsidR="00536DF1">
          <w:rPr>
            <w:noProof/>
            <w:webHidden/>
          </w:rPr>
          <w:fldChar w:fldCharType="end"/>
        </w:r>
      </w:hyperlink>
    </w:p>
    <w:p w14:paraId="4CD54F67" w14:textId="212D1E92" w:rsidR="00536DF1" w:rsidRDefault="00B56E63">
      <w:pPr>
        <w:pStyle w:val="TableofFigures"/>
        <w:tabs>
          <w:tab w:val="right" w:leader="dot" w:pos="8008"/>
        </w:tabs>
        <w:rPr>
          <w:rFonts w:asciiTheme="minorHAnsi" w:eastAsiaTheme="minorEastAsia" w:hAnsiTheme="minorHAnsi"/>
          <w:noProof/>
          <w:sz w:val="22"/>
        </w:rPr>
      </w:pPr>
      <w:hyperlink w:anchor="_Toc60912047" w:history="1">
        <w:r w:rsidR="00536DF1" w:rsidRPr="00464D63">
          <w:rPr>
            <w:rStyle w:val="Hyperlink"/>
            <w:noProof/>
          </w:rPr>
          <w:t>Kode Program 5. 12 Penerbitan_kk.php</w:t>
        </w:r>
        <w:r w:rsidR="00536DF1">
          <w:rPr>
            <w:noProof/>
            <w:webHidden/>
          </w:rPr>
          <w:tab/>
        </w:r>
        <w:r w:rsidR="00536DF1">
          <w:rPr>
            <w:noProof/>
            <w:webHidden/>
          </w:rPr>
          <w:fldChar w:fldCharType="begin"/>
        </w:r>
        <w:r w:rsidR="00536DF1">
          <w:rPr>
            <w:noProof/>
            <w:webHidden/>
          </w:rPr>
          <w:instrText xml:space="preserve"> PAGEREF _Toc60912047 \h </w:instrText>
        </w:r>
        <w:r w:rsidR="00536DF1">
          <w:rPr>
            <w:noProof/>
            <w:webHidden/>
          </w:rPr>
        </w:r>
        <w:r w:rsidR="00536DF1">
          <w:rPr>
            <w:noProof/>
            <w:webHidden/>
          </w:rPr>
          <w:fldChar w:fldCharType="separate"/>
        </w:r>
        <w:r w:rsidR="00536DF1">
          <w:rPr>
            <w:noProof/>
            <w:webHidden/>
          </w:rPr>
          <w:t>53</w:t>
        </w:r>
        <w:r w:rsidR="00536DF1">
          <w:rPr>
            <w:noProof/>
            <w:webHidden/>
          </w:rPr>
          <w:fldChar w:fldCharType="end"/>
        </w:r>
      </w:hyperlink>
    </w:p>
    <w:p w14:paraId="2E5411D6" w14:textId="156BC5B8" w:rsidR="00536DF1" w:rsidRDefault="00B56E63">
      <w:pPr>
        <w:pStyle w:val="TableofFigures"/>
        <w:tabs>
          <w:tab w:val="right" w:leader="dot" w:pos="8008"/>
        </w:tabs>
        <w:rPr>
          <w:rFonts w:asciiTheme="minorHAnsi" w:eastAsiaTheme="minorEastAsia" w:hAnsiTheme="minorHAnsi"/>
          <w:noProof/>
          <w:sz w:val="22"/>
        </w:rPr>
      </w:pPr>
      <w:hyperlink w:anchor="_Toc60912048" w:history="1">
        <w:r w:rsidR="00536DF1" w:rsidRPr="00464D63">
          <w:rPr>
            <w:rStyle w:val="Hyperlink"/>
            <w:noProof/>
          </w:rPr>
          <w:t>Kode Program 5. 13 Penerbitan_ktp_model.php</w:t>
        </w:r>
        <w:r w:rsidR="00536DF1">
          <w:rPr>
            <w:noProof/>
            <w:webHidden/>
          </w:rPr>
          <w:tab/>
        </w:r>
        <w:r w:rsidR="00536DF1">
          <w:rPr>
            <w:noProof/>
            <w:webHidden/>
          </w:rPr>
          <w:fldChar w:fldCharType="begin"/>
        </w:r>
        <w:r w:rsidR="00536DF1">
          <w:rPr>
            <w:noProof/>
            <w:webHidden/>
          </w:rPr>
          <w:instrText xml:space="preserve"> PAGEREF _Toc60912048 \h </w:instrText>
        </w:r>
        <w:r w:rsidR="00536DF1">
          <w:rPr>
            <w:noProof/>
            <w:webHidden/>
          </w:rPr>
        </w:r>
        <w:r w:rsidR="00536DF1">
          <w:rPr>
            <w:noProof/>
            <w:webHidden/>
          </w:rPr>
          <w:fldChar w:fldCharType="separate"/>
        </w:r>
        <w:r w:rsidR="00536DF1">
          <w:rPr>
            <w:noProof/>
            <w:webHidden/>
          </w:rPr>
          <w:t>55</w:t>
        </w:r>
        <w:r w:rsidR="00536DF1">
          <w:rPr>
            <w:noProof/>
            <w:webHidden/>
          </w:rPr>
          <w:fldChar w:fldCharType="end"/>
        </w:r>
      </w:hyperlink>
    </w:p>
    <w:p w14:paraId="6A3D1C66" w14:textId="6CCEC125" w:rsidR="00536DF1" w:rsidRDefault="00B56E63">
      <w:pPr>
        <w:pStyle w:val="TableofFigures"/>
        <w:tabs>
          <w:tab w:val="right" w:leader="dot" w:pos="8008"/>
        </w:tabs>
        <w:rPr>
          <w:rFonts w:asciiTheme="minorHAnsi" w:eastAsiaTheme="minorEastAsia" w:hAnsiTheme="minorHAnsi"/>
          <w:noProof/>
          <w:sz w:val="22"/>
        </w:rPr>
      </w:pPr>
      <w:hyperlink w:anchor="_Toc60912049" w:history="1">
        <w:r w:rsidR="00536DF1" w:rsidRPr="00464D63">
          <w:rPr>
            <w:rStyle w:val="Hyperlink"/>
            <w:noProof/>
          </w:rPr>
          <w:t>Kode Program 5. 14 Penerbitan_ktp.php</w:t>
        </w:r>
        <w:r w:rsidR="00536DF1">
          <w:rPr>
            <w:noProof/>
            <w:webHidden/>
          </w:rPr>
          <w:tab/>
        </w:r>
        <w:r w:rsidR="00536DF1">
          <w:rPr>
            <w:noProof/>
            <w:webHidden/>
          </w:rPr>
          <w:fldChar w:fldCharType="begin"/>
        </w:r>
        <w:r w:rsidR="00536DF1">
          <w:rPr>
            <w:noProof/>
            <w:webHidden/>
          </w:rPr>
          <w:instrText xml:space="preserve"> PAGEREF _Toc60912049 \h </w:instrText>
        </w:r>
        <w:r w:rsidR="00536DF1">
          <w:rPr>
            <w:noProof/>
            <w:webHidden/>
          </w:rPr>
        </w:r>
        <w:r w:rsidR="00536DF1">
          <w:rPr>
            <w:noProof/>
            <w:webHidden/>
          </w:rPr>
          <w:fldChar w:fldCharType="separate"/>
        </w:r>
        <w:r w:rsidR="00536DF1">
          <w:rPr>
            <w:noProof/>
            <w:webHidden/>
          </w:rPr>
          <w:t>56</w:t>
        </w:r>
        <w:r w:rsidR="00536DF1">
          <w:rPr>
            <w:noProof/>
            <w:webHidden/>
          </w:rPr>
          <w:fldChar w:fldCharType="end"/>
        </w:r>
      </w:hyperlink>
    </w:p>
    <w:p w14:paraId="45777735" w14:textId="0AB29BC0" w:rsidR="00536DF1" w:rsidRDefault="00B56E63">
      <w:pPr>
        <w:pStyle w:val="TableofFigures"/>
        <w:tabs>
          <w:tab w:val="right" w:leader="dot" w:pos="8008"/>
        </w:tabs>
        <w:rPr>
          <w:rFonts w:asciiTheme="minorHAnsi" w:eastAsiaTheme="minorEastAsia" w:hAnsiTheme="minorHAnsi"/>
          <w:noProof/>
          <w:sz w:val="22"/>
        </w:rPr>
      </w:pPr>
      <w:hyperlink w:anchor="_Toc60912050" w:history="1">
        <w:r w:rsidR="00536DF1" w:rsidRPr="00464D63">
          <w:rPr>
            <w:rStyle w:val="Hyperlink"/>
            <w:noProof/>
          </w:rPr>
          <w:t>Kode Program 5. 15 Manajemen_pengguna_model.php</w:t>
        </w:r>
        <w:r w:rsidR="00536DF1">
          <w:rPr>
            <w:noProof/>
            <w:webHidden/>
          </w:rPr>
          <w:tab/>
        </w:r>
        <w:r w:rsidR="00536DF1">
          <w:rPr>
            <w:noProof/>
            <w:webHidden/>
          </w:rPr>
          <w:fldChar w:fldCharType="begin"/>
        </w:r>
        <w:r w:rsidR="00536DF1">
          <w:rPr>
            <w:noProof/>
            <w:webHidden/>
          </w:rPr>
          <w:instrText xml:space="preserve"> PAGEREF _Toc60912050 \h </w:instrText>
        </w:r>
        <w:r w:rsidR="00536DF1">
          <w:rPr>
            <w:noProof/>
            <w:webHidden/>
          </w:rPr>
        </w:r>
        <w:r w:rsidR="00536DF1">
          <w:rPr>
            <w:noProof/>
            <w:webHidden/>
          </w:rPr>
          <w:fldChar w:fldCharType="separate"/>
        </w:r>
        <w:r w:rsidR="00536DF1">
          <w:rPr>
            <w:noProof/>
            <w:webHidden/>
          </w:rPr>
          <w:t>57</w:t>
        </w:r>
        <w:r w:rsidR="00536DF1">
          <w:rPr>
            <w:noProof/>
            <w:webHidden/>
          </w:rPr>
          <w:fldChar w:fldCharType="end"/>
        </w:r>
      </w:hyperlink>
    </w:p>
    <w:p w14:paraId="1324F34A" w14:textId="4BC59A00" w:rsidR="00536DF1" w:rsidRDefault="00B56E63">
      <w:pPr>
        <w:pStyle w:val="TableofFigures"/>
        <w:tabs>
          <w:tab w:val="right" w:leader="dot" w:pos="8008"/>
        </w:tabs>
        <w:rPr>
          <w:rFonts w:asciiTheme="minorHAnsi" w:eastAsiaTheme="minorEastAsia" w:hAnsiTheme="minorHAnsi"/>
          <w:noProof/>
          <w:sz w:val="22"/>
        </w:rPr>
      </w:pPr>
      <w:hyperlink w:anchor="_Toc60912051" w:history="1">
        <w:r w:rsidR="00536DF1" w:rsidRPr="00464D63">
          <w:rPr>
            <w:rStyle w:val="Hyperlink"/>
            <w:noProof/>
          </w:rPr>
          <w:t>Kode Program 5. 16 Manajemen_pengguna.php</w:t>
        </w:r>
        <w:r w:rsidR="00536DF1">
          <w:rPr>
            <w:noProof/>
            <w:webHidden/>
          </w:rPr>
          <w:tab/>
        </w:r>
        <w:r w:rsidR="00536DF1">
          <w:rPr>
            <w:noProof/>
            <w:webHidden/>
          </w:rPr>
          <w:fldChar w:fldCharType="begin"/>
        </w:r>
        <w:r w:rsidR="00536DF1">
          <w:rPr>
            <w:noProof/>
            <w:webHidden/>
          </w:rPr>
          <w:instrText xml:space="preserve"> PAGEREF _Toc60912051 \h </w:instrText>
        </w:r>
        <w:r w:rsidR="00536DF1">
          <w:rPr>
            <w:noProof/>
            <w:webHidden/>
          </w:rPr>
        </w:r>
        <w:r w:rsidR="00536DF1">
          <w:rPr>
            <w:noProof/>
            <w:webHidden/>
          </w:rPr>
          <w:fldChar w:fldCharType="separate"/>
        </w:r>
        <w:r w:rsidR="00536DF1">
          <w:rPr>
            <w:noProof/>
            <w:webHidden/>
          </w:rPr>
          <w:t>58</w:t>
        </w:r>
        <w:r w:rsidR="00536DF1">
          <w:rPr>
            <w:noProof/>
            <w:webHidden/>
          </w:rPr>
          <w:fldChar w:fldCharType="end"/>
        </w:r>
      </w:hyperlink>
    </w:p>
    <w:p w14:paraId="03EBB43E" w14:textId="0E44EEC5" w:rsidR="0055186D" w:rsidRPr="0055186D" w:rsidRDefault="00536DF1" w:rsidP="0055186D">
      <w:r>
        <w:fldChar w:fldCharType="end"/>
      </w:r>
    </w:p>
    <w:p w14:paraId="2A89AC0B" w14:textId="7E99F444" w:rsidR="0055186D" w:rsidRPr="0055186D" w:rsidRDefault="0055186D" w:rsidP="0055186D"/>
    <w:p w14:paraId="20BFCE74" w14:textId="1481146B" w:rsidR="0055186D" w:rsidRPr="0055186D" w:rsidRDefault="0055186D" w:rsidP="0055186D">
      <w:pPr>
        <w:jc w:val="right"/>
        <w:sectPr w:rsidR="0055186D" w:rsidRPr="0055186D" w:rsidSect="00556435">
          <w:pgSz w:w="11906" w:h="16838" w:code="9"/>
          <w:pgMar w:top="1872" w:right="1872" w:bottom="1872" w:left="2016" w:header="0" w:footer="567" w:gutter="0"/>
          <w:pgNumType w:fmt="lowerRoman"/>
          <w:cols w:space="720"/>
          <w:docGrid w:linePitch="360"/>
        </w:sectPr>
      </w:pPr>
    </w:p>
    <w:p w14:paraId="53A37573" w14:textId="77777777" w:rsidR="0044542D" w:rsidRDefault="0044542D" w:rsidP="66309B5A">
      <w:pPr>
        <w:pStyle w:val="Heading1"/>
        <w:spacing w:before="0"/>
        <w:rPr>
          <w:rFonts w:eastAsia="Times New Roman" w:cs="Times New Roman"/>
          <w:szCs w:val="24"/>
          <w:lang w:val="id-ID"/>
        </w:rPr>
        <w:sectPr w:rsidR="0044542D" w:rsidSect="00DC0C3E">
          <w:type w:val="continuous"/>
          <w:pgSz w:w="11906" w:h="16838" w:code="9"/>
          <w:pgMar w:top="1872" w:right="1872" w:bottom="1872" w:left="2016" w:header="0" w:footer="0" w:gutter="0"/>
          <w:cols w:space="720"/>
          <w:docGrid w:linePitch="360"/>
        </w:sectPr>
      </w:pPr>
    </w:p>
    <w:p w14:paraId="0DEBB0DD" w14:textId="2FE086E3" w:rsidR="00AF61D4" w:rsidRPr="00CD4BBA" w:rsidRDefault="66309B5A" w:rsidP="66309B5A">
      <w:pPr>
        <w:pStyle w:val="Heading1"/>
        <w:spacing w:before="0"/>
        <w:rPr>
          <w:rFonts w:eastAsia="Times New Roman" w:cs="Times New Roman"/>
          <w:szCs w:val="24"/>
          <w:lang w:val="id-ID"/>
        </w:rPr>
      </w:pPr>
      <w:bookmarkStart w:id="17" w:name="_Toc60911814"/>
      <w:r w:rsidRPr="66309B5A">
        <w:rPr>
          <w:rFonts w:eastAsia="Times New Roman" w:cs="Times New Roman"/>
          <w:szCs w:val="24"/>
          <w:lang w:val="id-ID"/>
        </w:rPr>
        <w:lastRenderedPageBreak/>
        <w:t>BAB I</w:t>
      </w:r>
      <w:r w:rsidR="00AF61D4">
        <w:br/>
      </w:r>
      <w:r w:rsidRPr="66309B5A">
        <w:rPr>
          <w:rFonts w:eastAsia="Times New Roman" w:cs="Times New Roman"/>
          <w:szCs w:val="24"/>
          <w:lang w:val="id-ID"/>
        </w:rPr>
        <w:t>PENDAHULUAN</w:t>
      </w:r>
      <w:bookmarkEnd w:id="1"/>
      <w:bookmarkEnd w:id="2"/>
      <w:bookmarkEnd w:id="17"/>
    </w:p>
    <w:p w14:paraId="3ACD1CFF" w14:textId="3630E2E8" w:rsidR="00632BD7" w:rsidRDefault="00632BD7" w:rsidP="00632BD7">
      <w:pPr>
        <w:pStyle w:val="Standard"/>
        <w:spacing w:line="360" w:lineRule="auto"/>
        <w:rPr>
          <w:rFonts w:ascii="Times New Roman" w:eastAsia="Times New Roman" w:hAnsi="Times New Roman" w:cs="Times New Roman"/>
          <w:b/>
          <w:bCs/>
          <w:lang w:val="id-ID"/>
        </w:rPr>
      </w:pPr>
    </w:p>
    <w:p w14:paraId="0C7DB8B9" w14:textId="352F0282" w:rsidR="00632BD7" w:rsidRDefault="00632BD7" w:rsidP="00632BD7">
      <w:pPr>
        <w:pStyle w:val="Standard"/>
        <w:spacing w:line="360" w:lineRule="auto"/>
        <w:rPr>
          <w:rFonts w:ascii="Times New Roman" w:eastAsia="Times New Roman" w:hAnsi="Times New Roman" w:cs="Times New Roman"/>
          <w:b/>
          <w:bCs/>
          <w:lang w:val="id-ID"/>
        </w:rPr>
      </w:pPr>
    </w:p>
    <w:p w14:paraId="677FFBBB" w14:textId="2DAF8FD1" w:rsidR="00632BD7" w:rsidRDefault="00632BD7" w:rsidP="00632BD7">
      <w:pPr>
        <w:ind w:firstLine="851"/>
      </w:pPr>
      <w:proofErr w:type="gramStart"/>
      <w:r>
        <w:t>Bab I berisi bahasan mengenai pendahuluan dari penelitian ini.</w:t>
      </w:r>
      <w:proofErr w:type="gramEnd"/>
      <w:r>
        <w:t xml:space="preserve"> </w:t>
      </w:r>
      <w:proofErr w:type="gramStart"/>
      <w:r>
        <w:t>Pendahuluan dijabarkan menjadi beberapa bagian, diantaranya latar belakang, rumusan masalah, tujuan, manfaat, batasan masalah, dan sistematika penulisan.</w:t>
      </w:r>
      <w:proofErr w:type="gramEnd"/>
    </w:p>
    <w:p w14:paraId="432D0FC7" w14:textId="77777777" w:rsidR="00632BD7" w:rsidRPr="00CD4BBA" w:rsidRDefault="00632BD7" w:rsidP="00632BD7">
      <w:pPr>
        <w:ind w:firstLine="851"/>
        <w:rPr>
          <w:rFonts w:eastAsia="Times New Roman" w:cs="Times New Roman"/>
          <w:b/>
          <w:bCs/>
          <w:lang w:val="id-ID"/>
        </w:rPr>
      </w:pPr>
    </w:p>
    <w:p w14:paraId="06312EC2" w14:textId="15BF6942" w:rsidR="00AF61D4" w:rsidRPr="00CD4BBA" w:rsidRDefault="66309B5A"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18" w:name="_Toc28850972"/>
      <w:bookmarkStart w:id="19" w:name="_Toc50499326"/>
      <w:bookmarkStart w:id="20" w:name="_Toc60911815"/>
      <w:r w:rsidRPr="66309B5A">
        <w:rPr>
          <w:rFonts w:eastAsia="Times New Roman" w:cs="Times New Roman"/>
          <w:szCs w:val="24"/>
          <w:lang w:val="id-ID"/>
        </w:rPr>
        <w:t>Latar Belakang</w:t>
      </w:r>
      <w:bookmarkEnd w:id="18"/>
      <w:bookmarkEnd w:id="19"/>
      <w:bookmarkEnd w:id="20"/>
    </w:p>
    <w:p w14:paraId="13315C13" w14:textId="3B2115FB" w:rsidR="004026B2" w:rsidRPr="00CD4BBA" w:rsidRDefault="009179C1" w:rsidP="003F5C23">
      <w:pPr>
        <w:ind w:firstLine="851"/>
        <w:rPr>
          <w:rFonts w:eastAsia="Times New Roman" w:cs="Times New Roman"/>
          <w:szCs w:val="24"/>
          <w:lang w:val="id-ID"/>
        </w:rPr>
      </w:pPr>
      <w:r w:rsidRPr="00CD4BBA">
        <w:rPr>
          <w:rFonts w:eastAsia="Times New Roman" w:cs="Times New Roman"/>
          <w:szCs w:val="24"/>
          <w:lang w:val="id-ID"/>
        </w:rPr>
        <w:softHyphen/>
      </w:r>
      <w:r w:rsidR="000A3555" w:rsidRPr="66309B5A">
        <w:rPr>
          <w:rFonts w:eastAsia="Times New Roman" w:cs="Times New Roman"/>
          <w:szCs w:val="24"/>
          <w:lang w:val="id-ID"/>
        </w:rPr>
        <w:t>Pelayanan publik adalah kegiatan atau rangkaian kegiatan dalam rangka pemenuhan kebutuhan pelayanan sesuai peraturan perundang-undangan bagi setiap warga negara dan penduduk atas barang, jasa, atau pelayanan admi</w:t>
      </w:r>
      <w:r w:rsidR="00093F55" w:rsidRPr="66309B5A">
        <w:rPr>
          <w:rFonts w:eastAsia="Times New Roman" w:cs="Times New Roman"/>
          <w:szCs w:val="24"/>
          <w:lang w:val="id-ID"/>
        </w:rPr>
        <w:t xml:space="preserve">nistratif yang disediakan oleh </w:t>
      </w:r>
      <w:r w:rsidR="00F14B73">
        <w:rPr>
          <w:rFonts w:eastAsia="Times New Roman" w:cs="Times New Roman"/>
          <w:szCs w:val="24"/>
        </w:rPr>
        <w:t>Pemerintah</w:t>
      </w:r>
      <w:r w:rsidR="000A3555" w:rsidRPr="66309B5A">
        <w:rPr>
          <w:rFonts w:eastAsia="Times New Roman" w:cs="Times New Roman"/>
          <w:szCs w:val="24"/>
          <w:lang w:val="id-ID"/>
        </w:rPr>
        <w:t xml:space="preserve">. </w:t>
      </w:r>
      <w:r w:rsidR="00E42F4F" w:rsidRPr="00CD4BBA">
        <w:rPr>
          <w:rFonts w:cs="Times New Roman"/>
          <w:szCs w:val="24"/>
          <w:lang w:val="id-ID"/>
        </w:rPr>
        <w:fldChar w:fldCharType="begin" w:fldLock="1"/>
      </w:r>
      <w:r w:rsidR="00E61BA9" w:rsidRPr="00CD4BBA">
        <w:rPr>
          <w:rFonts w:cs="Times New Roman"/>
          <w:szCs w:val="24"/>
          <w:lang w:val="id-ID"/>
        </w:rPr>
        <w:instrText>ADDIN CSL_CITATION {"citationItems":[{"id":"ITEM-1","itemData":{"author":[{"dropping-particle":"","family":"Rohman, Didik , Fatkhur ; Imam","given":"Hanafi; Minto Hadi","non-dropping-particle":"","parse-names":false,"suffix":""}],"id":"ITEM-1","issue":"5","issued":{"date-parts":[["2010"]]},"page":"962-971","title":"IMPLEMENTASI KEBIJAKAN PELAYANAN ADMINISTRASI KEPENDUDUKAN TERPADU (Studi pada Dinas Kependudukan dan Catatan Sipil Kota Malang) Didik Fatkhur Rohman, Imam Hanafi, Minto Hadi","type":"article-journal","volume":"1"},"uris":["http://www.mendeley.com/documents/?uuid=b789dccb-6fa2-446c-b588-02c4ef32963e"]}],"mendeley":{"formattedCitation":"(Rohman, Didik , Fatkhur ; Imam 2010)","plainTextFormattedCitation":"(Rohman, Didik , Fatkhur ; Imam 2010)","previouslyFormattedCitation":"(Rohman, Didik , Fatkhur ; Imam 2010)"},"properties":{"noteIndex":0},"schema":"https://github.com/citation-style-language/schema/raw/master/csl-citation.json"}</w:instrText>
      </w:r>
      <w:r w:rsidR="00E42F4F" w:rsidRPr="00CD4BBA">
        <w:rPr>
          <w:rFonts w:cs="Times New Roman"/>
          <w:szCs w:val="24"/>
          <w:lang w:val="id-ID"/>
        </w:rPr>
        <w:fldChar w:fldCharType="separate"/>
      </w:r>
      <w:r w:rsidR="00E42F4F" w:rsidRPr="00CD4BBA">
        <w:rPr>
          <w:rFonts w:cs="Times New Roman"/>
          <w:noProof/>
          <w:szCs w:val="24"/>
          <w:lang w:val="id-ID"/>
        </w:rPr>
        <w:t>(Rohman, Didik , Fatkhur ; Imam 2010)</w:t>
      </w:r>
      <w:r w:rsidR="00E42F4F" w:rsidRPr="00CD4BBA">
        <w:rPr>
          <w:rFonts w:cs="Times New Roman"/>
          <w:szCs w:val="24"/>
          <w:lang w:val="id-ID"/>
        </w:rPr>
        <w:fldChar w:fldCharType="end"/>
      </w:r>
      <w:r w:rsidR="00FF42D9">
        <w:rPr>
          <w:rFonts w:eastAsia="Times New Roman" w:cs="Times New Roman"/>
          <w:szCs w:val="24"/>
        </w:rPr>
        <w:t>.</w:t>
      </w:r>
      <w:r w:rsidR="004026B2" w:rsidRPr="66309B5A">
        <w:rPr>
          <w:rFonts w:eastAsia="Times New Roman" w:cs="Times New Roman"/>
          <w:szCs w:val="24"/>
          <w:lang w:val="id-ID"/>
        </w:rPr>
        <w:t xml:space="preserve"> A</w:t>
      </w:r>
      <w:r w:rsidR="24131CD9" w:rsidRPr="24131CD9">
        <w:rPr>
          <w:rFonts w:eastAsia="Times New Roman" w:cs="Times New Roman"/>
          <w:szCs w:val="24"/>
          <w:lang w:val="id-ID"/>
        </w:rPr>
        <w:t xml:space="preserve">dministrasi Kependudukan adalah rangkaian kegiatan penataan dan penertiban dalam penerbitan dokumen </w:t>
      </w:r>
      <w:r w:rsidR="00FF42D9">
        <w:rPr>
          <w:rFonts w:eastAsia="Times New Roman" w:cs="Times New Roman"/>
          <w:szCs w:val="24"/>
        </w:rPr>
        <w:t>serta</w:t>
      </w:r>
      <w:r w:rsidR="24131CD9" w:rsidRPr="24131CD9">
        <w:rPr>
          <w:rFonts w:eastAsia="Times New Roman" w:cs="Times New Roman"/>
          <w:szCs w:val="24"/>
          <w:lang w:val="id-ID"/>
        </w:rPr>
        <w:t xml:space="preserve"> data kependudukan melalui pendaftaran penduduk, pencatatan sipil, pengelolaan informasi administrasi kependudukan serta pendayagunaan hasilnya untuk pelayanan publik dan pembangunan sektor lain. </w:t>
      </w:r>
      <w:r w:rsidR="004026B2" w:rsidRPr="00CD4BBA">
        <w:rPr>
          <w:rFonts w:eastAsia="Times New Roman" w:cs="Times New Roman"/>
          <w:szCs w:val="24"/>
          <w:lang w:val="id-ID"/>
        </w:rPr>
        <w:t xml:space="preserve">Administrasi kependudukan dilakukan oleh masyarakat dari sejak seseorang lahir hingga meninggal dunia. Salah satu rangkaian kegiatan administrasi kependudukan dimulai dari proses pendaftaran, pencatatan serta pengelolaan informasi penduduk dari peristiwa kelahiran, pengakuan anak, perkawinan, hingga kematian. </w:t>
      </w:r>
    </w:p>
    <w:p w14:paraId="0D1DC856" w14:textId="1C161755" w:rsidR="00D55136" w:rsidRPr="00CD4BBA" w:rsidRDefault="00D55136" w:rsidP="003F5C23">
      <w:pPr>
        <w:ind w:firstLine="851"/>
        <w:rPr>
          <w:rFonts w:eastAsia="Times New Roman" w:cs="Times New Roman"/>
          <w:szCs w:val="24"/>
          <w:lang w:val="id-ID"/>
        </w:rPr>
      </w:pPr>
      <w:r w:rsidRPr="66309B5A">
        <w:rPr>
          <w:rFonts w:eastAsia="Times New Roman" w:cs="Times New Roman"/>
          <w:szCs w:val="24"/>
          <w:shd w:val="clear" w:color="auto" w:fill="FFFFFF"/>
          <w:lang w:val="id-ID"/>
        </w:rPr>
        <w:t xml:space="preserve">Desa merupakan </w:t>
      </w:r>
      <w:r w:rsidR="00F12190" w:rsidRPr="66309B5A">
        <w:rPr>
          <w:rFonts w:eastAsia="Times New Roman" w:cs="Times New Roman"/>
          <w:szCs w:val="24"/>
          <w:shd w:val="clear" w:color="auto" w:fill="FFFFFF"/>
          <w:lang w:val="id-ID"/>
        </w:rPr>
        <w:t>d</w:t>
      </w:r>
      <w:r w:rsidRPr="66309B5A">
        <w:rPr>
          <w:rFonts w:eastAsia="Times New Roman" w:cs="Times New Roman"/>
          <w:szCs w:val="24"/>
          <w:shd w:val="clear" w:color="auto" w:fill="FFFFFF"/>
          <w:lang w:val="id-ID"/>
        </w:rPr>
        <w:t>aerah administratif yang memiliki kedudukan di bawah wilayah Kecamatan. Pengajuan sur</w:t>
      </w:r>
      <w:r w:rsidR="00C21D9C" w:rsidRPr="66309B5A">
        <w:rPr>
          <w:rFonts w:eastAsia="Times New Roman" w:cs="Times New Roman"/>
          <w:szCs w:val="24"/>
          <w:shd w:val="clear" w:color="auto" w:fill="FFFFFF"/>
          <w:lang w:val="id-ID"/>
        </w:rPr>
        <w:t>at menyurat diawali di tingkat D</w:t>
      </w:r>
      <w:r w:rsidRPr="66309B5A">
        <w:rPr>
          <w:rFonts w:eastAsia="Times New Roman" w:cs="Times New Roman"/>
          <w:szCs w:val="24"/>
          <w:shd w:val="clear" w:color="auto" w:fill="FFFFFF"/>
          <w:lang w:val="id-ID"/>
        </w:rPr>
        <w:t>esa sebelum dapat dilanjutkan prosesnya ke tahap</w:t>
      </w:r>
      <w:r w:rsidR="00C21D9C" w:rsidRPr="66309B5A">
        <w:rPr>
          <w:rFonts w:eastAsia="Times New Roman" w:cs="Times New Roman"/>
          <w:szCs w:val="24"/>
          <w:shd w:val="clear" w:color="auto" w:fill="FFFFFF"/>
          <w:lang w:val="id-ID"/>
        </w:rPr>
        <w:t xml:space="preserve"> K</w:t>
      </w:r>
      <w:r w:rsidRPr="66309B5A">
        <w:rPr>
          <w:rFonts w:eastAsia="Times New Roman" w:cs="Times New Roman"/>
          <w:szCs w:val="24"/>
          <w:shd w:val="clear" w:color="auto" w:fill="FFFFFF"/>
          <w:lang w:val="id-ID"/>
        </w:rPr>
        <w:t>abupaten</w:t>
      </w:r>
      <w:r w:rsidR="00C21D9C" w:rsidRPr="66309B5A">
        <w:rPr>
          <w:rFonts w:eastAsia="Times New Roman" w:cs="Times New Roman"/>
          <w:szCs w:val="24"/>
          <w:shd w:val="clear" w:color="auto" w:fill="FFFFFF"/>
          <w:lang w:val="id-ID"/>
        </w:rPr>
        <w:t>/Kota</w:t>
      </w:r>
      <w:r w:rsidRPr="66309B5A">
        <w:rPr>
          <w:rFonts w:eastAsia="Times New Roman" w:cs="Times New Roman"/>
          <w:szCs w:val="24"/>
          <w:shd w:val="clear" w:color="auto" w:fill="FFFFFF"/>
          <w:lang w:val="id-ID"/>
        </w:rPr>
        <w:t xml:space="preserve">. Pentingnya pelayanan </w:t>
      </w:r>
      <w:r w:rsidR="00C21D9C" w:rsidRPr="66309B5A">
        <w:rPr>
          <w:rFonts w:eastAsia="Times New Roman" w:cs="Times New Roman"/>
          <w:szCs w:val="24"/>
          <w:shd w:val="clear" w:color="auto" w:fill="FFFFFF"/>
          <w:lang w:val="id-ID"/>
        </w:rPr>
        <w:t xml:space="preserve">yang baik </w:t>
      </w:r>
      <w:r w:rsidRPr="66309B5A">
        <w:rPr>
          <w:rFonts w:eastAsia="Times New Roman" w:cs="Times New Roman"/>
          <w:szCs w:val="24"/>
          <w:shd w:val="clear" w:color="auto" w:fill="FFFFFF"/>
          <w:lang w:val="id-ID"/>
        </w:rPr>
        <w:t>dalam mengurus administrasi kependudukan perlu perhatikan untuk mempermudah dan memp</w:t>
      </w:r>
      <w:r w:rsidR="00C21D9C" w:rsidRPr="66309B5A">
        <w:rPr>
          <w:rFonts w:eastAsia="Times New Roman" w:cs="Times New Roman"/>
          <w:szCs w:val="24"/>
          <w:shd w:val="clear" w:color="auto" w:fill="FFFFFF"/>
          <w:lang w:val="id-ID"/>
        </w:rPr>
        <w:t xml:space="preserve">ercepat proses pengajuan surat. Merujuk pada prinsip pelayanan publik </w:t>
      </w:r>
      <w:r w:rsidRPr="66309B5A">
        <w:rPr>
          <w:rFonts w:eastAsia="Times New Roman" w:cs="Times New Roman"/>
          <w:szCs w:val="24"/>
          <w:lang w:val="id-ID"/>
        </w:rPr>
        <w:t>prinsip pelayanan publik dalam keputusan Menteri PAN Nomor: 63/KEP/M.PAN/7/2003 tentang Pedoman Penyelenggaraan Pe</w:t>
      </w:r>
      <w:r w:rsidR="00C21D9C" w:rsidRPr="66309B5A">
        <w:rPr>
          <w:rFonts w:eastAsia="Times New Roman" w:cs="Times New Roman"/>
          <w:szCs w:val="24"/>
          <w:lang w:val="id-ID"/>
        </w:rPr>
        <w:t xml:space="preserve">layanan Publik diantaranya adalah Kesederhaan pelayanan, </w:t>
      </w:r>
      <w:r w:rsidRPr="66309B5A">
        <w:rPr>
          <w:rFonts w:eastAsia="Times New Roman" w:cs="Times New Roman"/>
          <w:szCs w:val="24"/>
          <w:lang w:val="id-ID"/>
        </w:rPr>
        <w:t>Kejel</w:t>
      </w:r>
      <w:r w:rsidR="00C21D9C" w:rsidRPr="66309B5A">
        <w:rPr>
          <w:rFonts w:eastAsia="Times New Roman" w:cs="Times New Roman"/>
          <w:szCs w:val="24"/>
          <w:lang w:val="id-ID"/>
        </w:rPr>
        <w:t xml:space="preserve">asan dan kepastian pelayanan, Keamanan dalam Pelayanan, Keterbukaan dalam pelayanan, </w:t>
      </w:r>
      <w:r w:rsidRPr="66309B5A">
        <w:rPr>
          <w:rFonts w:eastAsia="Times New Roman" w:cs="Times New Roman"/>
          <w:szCs w:val="24"/>
          <w:lang w:val="id-ID"/>
        </w:rPr>
        <w:t>Efesiensi da</w:t>
      </w:r>
      <w:r w:rsidR="00C21D9C" w:rsidRPr="66309B5A">
        <w:rPr>
          <w:rFonts w:eastAsia="Times New Roman" w:cs="Times New Roman"/>
          <w:szCs w:val="24"/>
          <w:lang w:val="id-ID"/>
        </w:rPr>
        <w:t xml:space="preserve">lam </w:t>
      </w:r>
      <w:r w:rsidR="00C21D9C" w:rsidRPr="66309B5A">
        <w:rPr>
          <w:rFonts w:eastAsia="Times New Roman" w:cs="Times New Roman"/>
          <w:szCs w:val="24"/>
          <w:lang w:val="id-ID"/>
        </w:rPr>
        <w:lastRenderedPageBreak/>
        <w:t xml:space="preserve">pelayanan, Ekonomis dalam Pelayanan, </w:t>
      </w:r>
      <w:r w:rsidRPr="66309B5A">
        <w:rPr>
          <w:rFonts w:eastAsia="Times New Roman" w:cs="Times New Roman"/>
          <w:szCs w:val="24"/>
          <w:lang w:val="id-ID"/>
        </w:rPr>
        <w:t>Keadilan</w:t>
      </w:r>
      <w:r w:rsidR="00C21D9C" w:rsidRPr="66309B5A">
        <w:rPr>
          <w:rFonts w:eastAsia="Times New Roman" w:cs="Times New Roman"/>
          <w:szCs w:val="24"/>
          <w:lang w:val="id-ID"/>
        </w:rPr>
        <w:t xml:space="preserve"> yang merata dalam pelayanan dan </w:t>
      </w:r>
      <w:r w:rsidRPr="66309B5A">
        <w:rPr>
          <w:rFonts w:eastAsia="Times New Roman" w:cs="Times New Roman"/>
          <w:szCs w:val="24"/>
          <w:lang w:val="id-ID"/>
        </w:rPr>
        <w:t>Ketepatan Waktu dalam pelayanan</w:t>
      </w:r>
      <w:r w:rsidR="00C21D9C" w:rsidRPr="66309B5A">
        <w:rPr>
          <w:rFonts w:eastAsia="Times New Roman" w:cs="Times New Roman"/>
          <w:szCs w:val="24"/>
          <w:lang w:val="id-ID"/>
        </w:rPr>
        <w:t>.</w:t>
      </w:r>
      <w:r w:rsidR="00C21D9C" w:rsidRPr="00CD4BBA">
        <w:rPr>
          <w:rFonts w:cs="Times New Roman"/>
          <w:szCs w:val="24"/>
          <w:lang w:val="id-ID"/>
        </w:rPr>
        <w:fldChar w:fldCharType="begin" w:fldLock="1"/>
      </w:r>
      <w:r w:rsidR="004D5140" w:rsidRPr="00CD4BBA">
        <w:rPr>
          <w:rFonts w:cs="Times New Roman"/>
          <w:szCs w:val="24"/>
          <w:lang w:val="id-ID"/>
        </w:rPr>
        <w:instrText>ADDIN CSL_CITATION {"citationItems":[{"id":"ITEM-1","itemData":{"abstract":"mengemukakan bahwa, “Sistem didefinisikan sebagai sekumpulan prosedur yang saling berkaitan dan saling terhubung untuk melakukan suatu tugas bersama-sama”.","author":[{"dropping-particle":"","family":"Mita","given":"agnitia Lestari","non-dropping-particle":"","parse-names":false,"suffix":""},{"dropping-particle":"","family":"Muhamad","given":"Tabrani","non-dropping-particle":"","parse-names":false,"suffix":""},{"dropping-particle":"","family":"Surtika","given":"Ayumida","non-dropping-particle":"","parse-names":false,"suffix":""}],"container-title":"Jurnal Interkom Vol. 13 No. 3","id":"ITEM-1","issue":"3","issued":{"date-parts":[["2018"]]},"page":"14-21","title":"Sistem Informasi Pengolahan Data Administrasi Kependudukan Pada Kantor Desa Pucung Karawang","type":"article-journal","volume":"13"},"uris":["http://www.mendeley.com/documents/?uuid=d25c599b-4ab7-451f-abc5-445c08a6559f"]}],"mendeley":{"formattedCitation":"(Mita, Muhamad, and Surtika 2018)","plainTextFormattedCitation":"(Mita, Muhamad, and Surtika 2018)","previouslyFormattedCitation":"(Mita, Muhamad, and Surtika 2018)"},"properties":{"noteIndex":0},"schema":"https://github.com/citation-style-language/schema/raw/master/csl-citation.json"}</w:instrText>
      </w:r>
      <w:r w:rsidR="00C21D9C" w:rsidRPr="00CD4BBA">
        <w:rPr>
          <w:rFonts w:cs="Times New Roman"/>
          <w:szCs w:val="24"/>
          <w:lang w:val="id-ID"/>
        </w:rPr>
        <w:fldChar w:fldCharType="separate"/>
      </w:r>
      <w:r w:rsidR="00C21D9C" w:rsidRPr="00CD4BBA">
        <w:rPr>
          <w:rFonts w:cs="Times New Roman"/>
          <w:noProof/>
          <w:szCs w:val="24"/>
          <w:lang w:val="id-ID"/>
        </w:rPr>
        <w:t>(Mita, Muhamad, and Surtika 2018)</w:t>
      </w:r>
      <w:r w:rsidR="00C21D9C" w:rsidRPr="00CD4BBA">
        <w:rPr>
          <w:rFonts w:cs="Times New Roman"/>
          <w:szCs w:val="24"/>
          <w:lang w:val="id-ID"/>
        </w:rPr>
        <w:fldChar w:fldCharType="end"/>
      </w:r>
    </w:p>
    <w:p w14:paraId="3E90B219" w14:textId="2283F5E0" w:rsidR="00F839CF" w:rsidRPr="00CD4BBA" w:rsidRDefault="00C21D9C" w:rsidP="003F5C23">
      <w:pPr>
        <w:ind w:firstLine="851"/>
        <w:rPr>
          <w:rFonts w:eastAsia="Times New Roman" w:cs="Times New Roman"/>
          <w:szCs w:val="24"/>
          <w:shd w:val="clear" w:color="auto" w:fill="FFFFFF"/>
          <w:lang w:val="id-ID"/>
        </w:rPr>
      </w:pPr>
      <w:r w:rsidRPr="00CD4BBA">
        <w:rPr>
          <w:rFonts w:eastAsia="Times New Roman" w:cs="Times New Roman"/>
          <w:szCs w:val="24"/>
          <w:lang w:val="id-ID"/>
        </w:rPr>
        <w:t xml:space="preserve">Peran </w:t>
      </w:r>
      <w:r w:rsidR="00867F16" w:rsidRPr="00CD4BBA">
        <w:rPr>
          <w:rFonts w:eastAsia="Times New Roman" w:cs="Times New Roman"/>
          <w:szCs w:val="24"/>
          <w:lang w:val="id-ID"/>
        </w:rPr>
        <w:t>Desa</w:t>
      </w:r>
      <w:r w:rsidRPr="00CD4BBA">
        <w:rPr>
          <w:rFonts w:eastAsia="Times New Roman" w:cs="Times New Roman"/>
          <w:szCs w:val="24"/>
          <w:lang w:val="id-ID"/>
        </w:rPr>
        <w:t xml:space="preserve"> dalam memberikan pelayanan menjadi sebuah prioritas </w:t>
      </w:r>
      <w:r w:rsidR="004F0F28" w:rsidRPr="00CD4BBA">
        <w:rPr>
          <w:rFonts w:eastAsia="Times New Roman" w:cs="Times New Roman"/>
          <w:szCs w:val="24"/>
          <w:lang w:val="id-ID"/>
        </w:rPr>
        <w:t>yang sangat di</w:t>
      </w:r>
      <w:r w:rsidRPr="00CD4BBA">
        <w:rPr>
          <w:rFonts w:eastAsia="Times New Roman" w:cs="Times New Roman"/>
          <w:szCs w:val="24"/>
          <w:lang w:val="id-ID"/>
        </w:rPr>
        <w:t>utama</w:t>
      </w:r>
      <w:r w:rsidR="004F0F28" w:rsidRPr="00CD4BBA">
        <w:rPr>
          <w:rFonts w:eastAsia="Times New Roman" w:cs="Times New Roman"/>
          <w:szCs w:val="24"/>
          <w:lang w:val="id-ID"/>
        </w:rPr>
        <w:t>kan</w:t>
      </w:r>
      <w:r w:rsidRPr="00CD4BBA">
        <w:rPr>
          <w:rFonts w:eastAsia="Times New Roman" w:cs="Times New Roman"/>
          <w:szCs w:val="24"/>
          <w:lang w:val="id-ID"/>
        </w:rPr>
        <w:t xml:space="preserve"> pada saat ini. Ditambah dengan perkembangan teknologi dan informasi yang dapat mempermudah proses penga</w:t>
      </w:r>
      <w:r w:rsidR="00F37E5C" w:rsidRPr="00CD4BBA">
        <w:rPr>
          <w:rFonts w:eastAsia="Times New Roman" w:cs="Times New Roman"/>
          <w:szCs w:val="24"/>
          <w:lang w:val="id-ID"/>
        </w:rPr>
        <w:t xml:space="preserve">juan administrasi kependudukan. </w:t>
      </w:r>
      <w:r w:rsidRPr="66309B5A">
        <w:rPr>
          <w:rFonts w:eastAsia="Times New Roman" w:cs="Times New Roman"/>
          <w:szCs w:val="24"/>
          <w:shd w:val="clear" w:color="auto" w:fill="FFFFFF"/>
          <w:lang w:val="id-ID"/>
        </w:rPr>
        <w:t xml:space="preserve">Pengajuan data </w:t>
      </w:r>
      <w:r w:rsidR="001509F7" w:rsidRPr="66309B5A">
        <w:rPr>
          <w:rFonts w:eastAsia="Times New Roman" w:cs="Times New Roman"/>
          <w:szCs w:val="24"/>
          <w:shd w:val="clear" w:color="auto" w:fill="FFFFFF"/>
          <w:lang w:val="id-ID"/>
        </w:rPr>
        <w:t>ke</w:t>
      </w:r>
      <w:r w:rsidRPr="66309B5A">
        <w:rPr>
          <w:rFonts w:eastAsia="Times New Roman" w:cs="Times New Roman"/>
          <w:szCs w:val="24"/>
          <w:shd w:val="clear" w:color="auto" w:fill="FFFFFF"/>
          <w:lang w:val="id-ID"/>
        </w:rPr>
        <w:t>penduduk</w:t>
      </w:r>
      <w:r w:rsidR="001509F7" w:rsidRPr="66309B5A">
        <w:rPr>
          <w:rFonts w:eastAsia="Times New Roman" w:cs="Times New Roman"/>
          <w:szCs w:val="24"/>
          <w:shd w:val="clear" w:color="auto" w:fill="FFFFFF"/>
          <w:lang w:val="id-ID"/>
        </w:rPr>
        <w:t>an diawali dari</w:t>
      </w:r>
      <w:r w:rsidR="004A75CE"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pembuatan surat keterangan dan</w:t>
      </w:r>
      <w:r w:rsidR="004A75CE" w:rsidRPr="66309B5A">
        <w:rPr>
          <w:rFonts w:eastAsia="Times New Roman" w:cs="Times New Roman"/>
          <w:szCs w:val="24"/>
          <w:shd w:val="clear" w:color="auto" w:fill="FFFFFF"/>
          <w:lang w:val="id-ID"/>
        </w:rPr>
        <w:t xml:space="preserve"> pengajuan</w:t>
      </w:r>
      <w:r w:rsidR="001509F7"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 xml:space="preserve">pada </w:t>
      </w:r>
      <w:r w:rsidR="001509F7" w:rsidRPr="66309B5A">
        <w:rPr>
          <w:rFonts w:eastAsia="Times New Roman" w:cs="Times New Roman"/>
          <w:szCs w:val="24"/>
          <w:shd w:val="clear" w:color="auto" w:fill="FFFFFF"/>
          <w:lang w:val="id-ID"/>
        </w:rPr>
        <w:t>Desa/K</w:t>
      </w:r>
      <w:r w:rsidRPr="66309B5A">
        <w:rPr>
          <w:rFonts w:eastAsia="Times New Roman" w:cs="Times New Roman"/>
          <w:szCs w:val="24"/>
          <w:shd w:val="clear" w:color="auto" w:fill="FFFFFF"/>
          <w:lang w:val="id-ID"/>
        </w:rPr>
        <w:t xml:space="preserve">eluran yang nantinya akan diteruskan </w:t>
      </w:r>
      <w:r w:rsidR="001509F7" w:rsidRPr="66309B5A">
        <w:rPr>
          <w:rFonts w:eastAsia="Times New Roman" w:cs="Times New Roman"/>
          <w:szCs w:val="24"/>
          <w:shd w:val="clear" w:color="auto" w:fill="FFFFFF"/>
          <w:lang w:val="id-ID"/>
        </w:rPr>
        <w:t>pada</w:t>
      </w:r>
      <w:r w:rsidRPr="66309B5A">
        <w:rPr>
          <w:rFonts w:eastAsia="Times New Roman" w:cs="Times New Roman"/>
          <w:szCs w:val="24"/>
          <w:shd w:val="clear" w:color="auto" w:fill="FFFFFF"/>
          <w:lang w:val="id-ID"/>
        </w:rPr>
        <w:t xml:space="preserve"> pemerintahan daerah </w:t>
      </w:r>
      <w:r w:rsidR="001509F7" w:rsidRPr="66309B5A">
        <w:rPr>
          <w:rFonts w:eastAsia="Times New Roman" w:cs="Times New Roman"/>
          <w:szCs w:val="24"/>
          <w:shd w:val="clear" w:color="auto" w:fill="FFFFFF"/>
          <w:lang w:val="id-ID"/>
        </w:rPr>
        <w:t>(Kabupaten/K</w:t>
      </w:r>
      <w:r w:rsidRPr="66309B5A">
        <w:rPr>
          <w:rFonts w:eastAsia="Times New Roman" w:cs="Times New Roman"/>
          <w:szCs w:val="24"/>
          <w:shd w:val="clear" w:color="auto" w:fill="FFFFFF"/>
          <w:lang w:val="id-ID"/>
        </w:rPr>
        <w:t>ota</w:t>
      </w:r>
      <w:r w:rsidR="001509F7" w:rsidRPr="66309B5A">
        <w:rPr>
          <w:rFonts w:eastAsia="Times New Roman" w:cs="Times New Roman"/>
          <w:szCs w:val="24"/>
          <w:shd w:val="clear" w:color="auto" w:fill="FFFFFF"/>
          <w:lang w:val="id-ID"/>
        </w:rPr>
        <w:t>)</w:t>
      </w:r>
      <w:r w:rsidRPr="66309B5A">
        <w:rPr>
          <w:rFonts w:eastAsia="Times New Roman" w:cs="Times New Roman"/>
          <w:szCs w:val="24"/>
          <w:shd w:val="clear" w:color="auto" w:fill="FFFFFF"/>
          <w:lang w:val="id-ID"/>
        </w:rPr>
        <w:t xml:space="preserve">. </w:t>
      </w:r>
      <w:r w:rsidR="00F839CF" w:rsidRPr="66309B5A">
        <w:rPr>
          <w:rFonts w:eastAsia="Times New Roman" w:cs="Times New Roman"/>
          <w:szCs w:val="24"/>
          <w:shd w:val="clear" w:color="auto" w:fill="FFFFFF"/>
          <w:lang w:val="id-ID"/>
        </w:rPr>
        <w:t xml:space="preserve">Permasalahan yang sering muncul di masyarakat adalah </w:t>
      </w:r>
      <w:r w:rsidR="003F6087" w:rsidRPr="66309B5A">
        <w:rPr>
          <w:rFonts w:eastAsia="Times New Roman" w:cs="Times New Roman"/>
          <w:szCs w:val="24"/>
          <w:shd w:val="clear" w:color="auto" w:fill="FFFFFF"/>
          <w:lang w:val="id-ID"/>
        </w:rPr>
        <w:t xml:space="preserve">panjangnya alur </w:t>
      </w:r>
      <w:r w:rsidR="00FB2C61" w:rsidRPr="66309B5A">
        <w:rPr>
          <w:rFonts w:eastAsia="Times New Roman" w:cs="Times New Roman"/>
          <w:szCs w:val="24"/>
          <w:shd w:val="clear" w:color="auto" w:fill="FFFFFF"/>
          <w:lang w:val="id-ID"/>
        </w:rPr>
        <w:t xml:space="preserve">untuk melakukan 1 </w:t>
      </w:r>
      <w:r w:rsidR="00BE0479" w:rsidRPr="66309B5A">
        <w:rPr>
          <w:rFonts w:eastAsia="Times New Roman" w:cs="Times New Roman"/>
          <w:szCs w:val="24"/>
          <w:shd w:val="clear" w:color="auto" w:fill="FFFFFF"/>
          <w:lang w:val="id-ID"/>
        </w:rPr>
        <w:t xml:space="preserve">jenis </w:t>
      </w:r>
      <w:r w:rsidR="00FB2C61" w:rsidRPr="66309B5A">
        <w:rPr>
          <w:rFonts w:eastAsia="Times New Roman" w:cs="Times New Roman"/>
          <w:szCs w:val="24"/>
          <w:shd w:val="clear" w:color="auto" w:fill="FFFFFF"/>
          <w:lang w:val="id-ID"/>
        </w:rPr>
        <w:t>pengajuan. Selain itu</w:t>
      </w:r>
      <w:r w:rsidR="00BE0479" w:rsidRPr="66309B5A">
        <w:rPr>
          <w:rFonts w:eastAsia="Times New Roman" w:cs="Times New Roman"/>
          <w:szCs w:val="24"/>
          <w:shd w:val="clear" w:color="auto" w:fill="FFFFFF"/>
          <w:lang w:val="id-ID"/>
        </w:rPr>
        <w:t xml:space="preserve"> panjangnya antrean di Dinas C</w:t>
      </w:r>
      <w:r w:rsidR="00FB2C61" w:rsidRPr="66309B5A">
        <w:rPr>
          <w:rFonts w:eastAsia="Times New Roman" w:cs="Times New Roman"/>
          <w:szCs w:val="24"/>
          <w:shd w:val="clear" w:color="auto" w:fill="FFFFFF"/>
          <w:lang w:val="id-ID"/>
        </w:rPr>
        <w:t>a</w:t>
      </w:r>
      <w:r w:rsidR="00BE0479" w:rsidRPr="66309B5A">
        <w:rPr>
          <w:rFonts w:eastAsia="Times New Roman" w:cs="Times New Roman"/>
          <w:szCs w:val="24"/>
          <w:shd w:val="clear" w:color="auto" w:fill="FFFFFF"/>
          <w:lang w:val="id-ID"/>
        </w:rPr>
        <w:t>tatan Si</w:t>
      </w:r>
      <w:r w:rsidR="00FB2C61" w:rsidRPr="66309B5A">
        <w:rPr>
          <w:rFonts w:eastAsia="Times New Roman" w:cs="Times New Roman"/>
          <w:szCs w:val="24"/>
          <w:shd w:val="clear" w:color="auto" w:fill="FFFFFF"/>
          <w:lang w:val="id-ID"/>
        </w:rPr>
        <w:t xml:space="preserve">pil yang membuat masyarakat berlomba-lomba untuk mencari nomor antrian. </w:t>
      </w:r>
      <w:r w:rsidR="003F6087" w:rsidRPr="66309B5A">
        <w:rPr>
          <w:rFonts w:eastAsia="Times New Roman" w:cs="Times New Roman"/>
          <w:szCs w:val="24"/>
          <w:shd w:val="clear" w:color="auto" w:fill="FFFFFF"/>
          <w:lang w:val="id-ID"/>
        </w:rPr>
        <w:t xml:space="preserve"> </w:t>
      </w:r>
    </w:p>
    <w:p w14:paraId="4F7C9A3D" w14:textId="7DE9B5E2" w:rsidR="00293182" w:rsidRPr="00CD4BBA" w:rsidRDefault="000E4FC9" w:rsidP="003F5C23">
      <w:pPr>
        <w:ind w:firstLine="851"/>
        <w:rPr>
          <w:rFonts w:eastAsia="Times New Roman" w:cs="Times New Roman"/>
          <w:szCs w:val="24"/>
          <w:lang w:val="id-ID"/>
        </w:rPr>
      </w:pPr>
      <w:r w:rsidRPr="66309B5A">
        <w:rPr>
          <w:rFonts w:eastAsia="Times New Roman" w:cs="Times New Roman"/>
          <w:szCs w:val="24"/>
          <w:shd w:val="clear" w:color="auto" w:fill="FFFFFF"/>
          <w:lang w:val="id-ID"/>
        </w:rPr>
        <w:t>Berdasarkan permasalahan di atas yaitu p</w:t>
      </w:r>
      <w:r w:rsidR="00C21D9C" w:rsidRPr="66309B5A">
        <w:rPr>
          <w:rFonts w:eastAsia="Times New Roman" w:cs="Times New Roman"/>
          <w:szCs w:val="24"/>
          <w:shd w:val="clear" w:color="auto" w:fill="FFFFFF"/>
          <w:lang w:val="id-ID"/>
        </w:rPr>
        <w:t xml:space="preserve">anjangnya alur birokrasi yang dilakukan </w:t>
      </w:r>
      <w:r w:rsidR="00055399" w:rsidRPr="66309B5A">
        <w:rPr>
          <w:rFonts w:eastAsia="Times New Roman" w:cs="Times New Roman"/>
          <w:szCs w:val="24"/>
          <w:shd w:val="clear" w:color="auto" w:fill="FFFFFF"/>
          <w:lang w:val="id-ID"/>
        </w:rPr>
        <w:t xml:space="preserve">dapat </w:t>
      </w:r>
      <w:r w:rsidR="00D27BAD" w:rsidRPr="66309B5A">
        <w:rPr>
          <w:rFonts w:eastAsia="Times New Roman" w:cs="Times New Roman"/>
          <w:szCs w:val="24"/>
          <w:shd w:val="clear" w:color="auto" w:fill="FFFFFF"/>
          <w:lang w:val="id-ID"/>
        </w:rPr>
        <w:t xml:space="preserve">disederhanakan </w:t>
      </w:r>
      <w:r w:rsidR="00CA1306" w:rsidRPr="66309B5A">
        <w:rPr>
          <w:rFonts w:eastAsia="Times New Roman" w:cs="Times New Roman"/>
          <w:szCs w:val="24"/>
          <w:shd w:val="clear" w:color="auto" w:fill="FFFFFF"/>
          <w:lang w:val="id-ID"/>
        </w:rPr>
        <w:t xml:space="preserve">yaitu memanfaatkan </w:t>
      </w:r>
      <w:r w:rsidR="00D27BAD" w:rsidRPr="66309B5A">
        <w:rPr>
          <w:rFonts w:eastAsia="Times New Roman" w:cs="Times New Roman"/>
          <w:szCs w:val="24"/>
          <w:shd w:val="clear" w:color="auto" w:fill="FFFFFF"/>
          <w:lang w:val="id-ID"/>
        </w:rPr>
        <w:t xml:space="preserve">kemajuan teknologi </w:t>
      </w:r>
      <w:r w:rsidR="00C21D9C" w:rsidRPr="66309B5A">
        <w:rPr>
          <w:rFonts w:eastAsia="Times New Roman" w:cs="Times New Roman"/>
          <w:szCs w:val="24"/>
          <w:shd w:val="clear" w:color="auto" w:fill="FFFFFF"/>
          <w:lang w:val="id-ID"/>
        </w:rPr>
        <w:t xml:space="preserve">dengan </w:t>
      </w:r>
      <w:r w:rsidR="00D27BAD" w:rsidRPr="66309B5A">
        <w:rPr>
          <w:rFonts w:eastAsia="Times New Roman" w:cs="Times New Roman"/>
          <w:szCs w:val="24"/>
          <w:shd w:val="clear" w:color="auto" w:fill="FFFFFF"/>
          <w:lang w:val="id-ID"/>
        </w:rPr>
        <w:t>d</w:t>
      </w:r>
      <w:r w:rsidR="001C2540" w:rsidRPr="66309B5A">
        <w:rPr>
          <w:rFonts w:eastAsia="Times New Roman" w:cs="Times New Roman"/>
          <w:szCs w:val="24"/>
          <w:shd w:val="clear" w:color="auto" w:fill="FFFFFF"/>
          <w:lang w:val="id-ID"/>
        </w:rPr>
        <w:t xml:space="preserve">igitalisasi. </w:t>
      </w:r>
      <w:r w:rsidR="0001407B" w:rsidRPr="66309B5A">
        <w:rPr>
          <w:rFonts w:eastAsia="Times New Roman" w:cs="Times New Roman"/>
          <w:szCs w:val="24"/>
          <w:lang w:val="id-ID"/>
        </w:rPr>
        <w:t>Digitalisasi berkaitan erat dengan proses menyimpan dan mentransfer informasi secara elektronik melalui media komputer, tanpa mengenal batasan waktu dan tempat</w:t>
      </w:r>
      <w:r w:rsidR="00EC3AD6" w:rsidRPr="66309B5A">
        <w:rPr>
          <w:rFonts w:eastAsia="Times New Roman" w:cs="Times New Roman"/>
          <w:szCs w:val="24"/>
          <w:lang w:val="id-ID"/>
        </w:rPr>
        <w:t xml:space="preserve">. </w:t>
      </w:r>
      <w:r w:rsidR="00564486" w:rsidRPr="66309B5A">
        <w:rPr>
          <w:rFonts w:eastAsia="Times New Roman" w:cs="Times New Roman"/>
          <w:szCs w:val="24"/>
          <w:lang w:val="id-ID"/>
        </w:rPr>
        <w:t>Digitali</w:t>
      </w:r>
      <w:r w:rsidR="00EC3AD6" w:rsidRPr="66309B5A">
        <w:rPr>
          <w:rFonts w:eastAsia="Times New Roman" w:cs="Times New Roman"/>
          <w:szCs w:val="24"/>
          <w:lang w:val="id-ID"/>
        </w:rPr>
        <w:t xml:space="preserve">sasi pada sebuah desa merupakan </w:t>
      </w:r>
      <w:r w:rsidR="00293182" w:rsidRPr="66309B5A">
        <w:rPr>
          <w:rFonts w:eastAsia="Times New Roman" w:cs="Times New Roman"/>
          <w:szCs w:val="24"/>
          <w:lang w:val="id-ID"/>
        </w:rPr>
        <w:t>program untuk menjadikan desa sebagai wilayah pembangunan yang memberdayakan masyarakat dengan sarana teknologi informasi yang memadai</w:t>
      </w:r>
      <w:r w:rsidR="00EF74AD" w:rsidRPr="66309B5A">
        <w:rPr>
          <w:rFonts w:eastAsia="Times New Roman" w:cs="Times New Roman"/>
          <w:szCs w:val="24"/>
          <w:lang w:val="id-ID"/>
        </w:rPr>
        <w:t>.</w:t>
      </w:r>
      <w:r w:rsidR="00EC3AD6" w:rsidRPr="66309B5A">
        <w:rPr>
          <w:rFonts w:eastAsia="Times New Roman" w:cs="Times New Roman"/>
          <w:szCs w:val="24"/>
          <w:lang w:val="id-ID"/>
        </w:rPr>
        <w:t xml:space="preserve"> </w:t>
      </w:r>
      <w:r w:rsidR="00EC3AD6" w:rsidRPr="00CD4BBA">
        <w:rPr>
          <w:rFonts w:cs="Times New Roman"/>
          <w:szCs w:val="24"/>
          <w:lang w:val="id-ID"/>
        </w:rPr>
        <w:fldChar w:fldCharType="begin" w:fldLock="1"/>
      </w:r>
      <w:r w:rsidR="00EC3AD6" w:rsidRPr="00CD4BBA">
        <w:rPr>
          <w:rFonts w:cs="Times New Roman"/>
          <w:szCs w:val="24"/>
          <w:lang w:val="id-ID"/>
        </w:rPr>
        <w:instrText>ADDIN CSL_CITATION {"citationItems":[{"id":"ITEM-1","itemData":{"DOI":"10.20884/1.jdh.2013.13.1.158","ISSN":"2407-6562","abstract":"Law can be one medium to achieve social welfare. As soon as the law is formed, including the one in the form of legislation, it must be disseminated.","author":[{"dropping-particle":"","family":"Wijaya","given":"Endra","non-dropping-particle":"","parse-names":false,"suffix":""},{"dropping-particle":"","family":"Anggraeni","given":"Ricca","non-dropping-particle":"","parse-names":false,"suffix":""},{"dropping-particle":"","family":"Bachri","given":"Dan Rifkiyati","non-dropping-particle":"","parse-names":false,"suffix":""}],"container-title":"Jurnal Dinamika Hukum","id":"ITEM-1","issue":"1","issued":{"date-parts":[["2013"]]},"page":"75-88","title":"Desa Digital: Peluang Untuk Mengoptimalkan Penyebarluasan Peraturan Perundang-undangan di Indonesia","type":"article-journal","volume":"13"},"uris":["http://www.mendeley.com/documents/?uuid=a7adb153-96fe-48db-8b04-29337ae66dfa"]}],"mendeley":{"formattedCitation":"(Wijaya, Anggraeni, and Bachri 2013)","plainTextFormattedCitation":"(Wijaya, Anggraeni, and Bachri 2013)"},"properties":{"noteIndex":0},"schema":"https://github.com/citation-style-language/schema/raw/master/csl-citation.json"}</w:instrText>
      </w:r>
      <w:r w:rsidR="00EC3AD6" w:rsidRPr="00CD4BBA">
        <w:rPr>
          <w:rFonts w:cs="Times New Roman"/>
          <w:szCs w:val="24"/>
          <w:lang w:val="id-ID"/>
        </w:rPr>
        <w:fldChar w:fldCharType="separate"/>
      </w:r>
      <w:r w:rsidR="00EC3AD6" w:rsidRPr="00CD4BBA">
        <w:rPr>
          <w:rFonts w:cs="Times New Roman"/>
          <w:noProof/>
          <w:szCs w:val="24"/>
          <w:lang w:val="id-ID"/>
        </w:rPr>
        <w:t>(Wijaya, Anggraeni, and Bachri 2013)</w:t>
      </w:r>
      <w:r w:rsidR="00EC3AD6" w:rsidRPr="00CD4BBA">
        <w:rPr>
          <w:rFonts w:cs="Times New Roman"/>
          <w:szCs w:val="24"/>
          <w:lang w:val="id-ID"/>
        </w:rPr>
        <w:fldChar w:fldCharType="end"/>
      </w:r>
      <w:r w:rsidR="00EC3AD6" w:rsidRPr="66309B5A">
        <w:rPr>
          <w:rFonts w:eastAsia="Times New Roman" w:cs="Times New Roman"/>
          <w:szCs w:val="24"/>
          <w:lang w:val="id-ID"/>
        </w:rPr>
        <w:t>.</w:t>
      </w:r>
    </w:p>
    <w:p w14:paraId="3B99AC84" w14:textId="698F6D92" w:rsidR="008326CC" w:rsidRDefault="66309B5A" w:rsidP="003F5C23">
      <w:pPr>
        <w:ind w:firstLine="851"/>
        <w:rPr>
          <w:rFonts w:eastAsia="Times New Roman" w:cs="Times New Roman"/>
          <w:iCs/>
          <w:szCs w:val="24"/>
        </w:rPr>
      </w:pPr>
      <w:r w:rsidRPr="66309B5A">
        <w:rPr>
          <w:rFonts w:eastAsia="Times New Roman" w:cs="Times New Roman"/>
          <w:szCs w:val="24"/>
          <w:lang w:val="id-ID"/>
        </w:rPr>
        <w:t xml:space="preserve">Perancangan Aplikasi Desa Digital merupakan salah satu solusi yang dapat diterapkan oleh Desa yang berada di Kabupaten Gianyar. Aplikasi ini diharapkan dapat digunakan untuk mempermudah masyarakat Desa </w:t>
      </w:r>
      <w:r w:rsidRPr="66309B5A">
        <w:rPr>
          <w:rFonts w:eastAsia="Times New Roman" w:cs="Times New Roman"/>
          <w:szCs w:val="24"/>
        </w:rPr>
        <w:t>dalam</w:t>
      </w:r>
      <w:r w:rsidRPr="66309B5A">
        <w:rPr>
          <w:rFonts w:eastAsia="Times New Roman" w:cs="Times New Roman"/>
          <w:szCs w:val="24"/>
          <w:lang w:val="id-ID"/>
        </w:rPr>
        <w:t xml:space="preserve"> melakukan pengajuan dokumen catatan sipil. Perancangan Aplikasi Desa Digital diawali dengan Analisis sistem yaitu mendeteksi permasalahan dan menganalisis kebutuhan. Tahap berikutnya yaitu perancangan sistem mulai dari perancangan output, perancangan input serta perancangan </w:t>
      </w:r>
      <w:r w:rsidRPr="66309B5A">
        <w:rPr>
          <w:rFonts w:eastAsia="Times New Roman" w:cs="Times New Roman"/>
          <w:i/>
          <w:iCs/>
          <w:szCs w:val="24"/>
          <w:lang w:val="id-ID"/>
        </w:rPr>
        <w:t xml:space="preserve">database. </w:t>
      </w:r>
      <w:proofErr w:type="gramStart"/>
      <w:r w:rsidR="0055186D" w:rsidRPr="0055186D">
        <w:rPr>
          <w:rFonts w:eastAsia="Times New Roman" w:cs="Times New Roman"/>
          <w:iCs/>
          <w:szCs w:val="24"/>
        </w:rPr>
        <w:t>Selanjutnya pada tahap</w:t>
      </w:r>
      <w:r w:rsidR="0055186D">
        <w:rPr>
          <w:rFonts w:eastAsia="Times New Roman" w:cs="Times New Roman"/>
          <w:iCs/>
          <w:szCs w:val="24"/>
        </w:rPr>
        <w:t xml:space="preserve"> terakhir dilakukan implementasi dan evaluasi terhadap sistem yang dibuat.</w:t>
      </w:r>
      <w:proofErr w:type="gramEnd"/>
    </w:p>
    <w:p w14:paraId="3AFBDB26" w14:textId="1575366D" w:rsidR="00BE4EB5" w:rsidRPr="00CD4BBA" w:rsidRDefault="00BE4EB5" w:rsidP="008326CC">
      <w:pPr>
        <w:rPr>
          <w:rFonts w:eastAsia="Times New Roman" w:cs="Times New Roman"/>
          <w:szCs w:val="24"/>
          <w:lang w:val="id-ID"/>
        </w:rPr>
      </w:pPr>
    </w:p>
    <w:p w14:paraId="5F9B4FCC" w14:textId="32E43250" w:rsidR="00AF61D4" w:rsidRPr="00CD4BBA" w:rsidRDefault="00160BCF"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21" w:name="_Toc28850974"/>
      <w:bookmarkStart w:id="22" w:name="_Toc50499328"/>
      <w:bookmarkStart w:id="23" w:name="_Toc60911816"/>
      <w:r>
        <w:rPr>
          <w:rFonts w:eastAsia="Times New Roman" w:cs="Times New Roman"/>
          <w:szCs w:val="24"/>
        </w:rPr>
        <w:t>Per</w:t>
      </w:r>
      <w:r w:rsidR="66309B5A" w:rsidRPr="66309B5A">
        <w:rPr>
          <w:rFonts w:eastAsia="Times New Roman" w:cs="Times New Roman"/>
          <w:szCs w:val="24"/>
          <w:lang w:val="id-ID"/>
        </w:rPr>
        <w:t>umusan Masalah</w:t>
      </w:r>
      <w:bookmarkEnd w:id="21"/>
      <w:bookmarkEnd w:id="22"/>
      <w:bookmarkEnd w:id="23"/>
    </w:p>
    <w:p w14:paraId="79FC320F" w14:textId="0B3C90DD" w:rsidR="005D3F9D" w:rsidRPr="00CD4BBA" w:rsidRDefault="66309B5A" w:rsidP="003F5C23">
      <w:pPr>
        <w:ind w:right="2" w:firstLine="851"/>
        <w:rPr>
          <w:rFonts w:eastAsia="Times New Roman" w:cs="Times New Roman"/>
          <w:szCs w:val="24"/>
          <w:lang w:val="id-ID"/>
        </w:rPr>
      </w:pPr>
      <w:r w:rsidRPr="66309B5A">
        <w:rPr>
          <w:rFonts w:eastAsia="Times New Roman" w:cs="Times New Roman"/>
          <w:szCs w:val="24"/>
          <w:lang w:val="id-ID"/>
        </w:rPr>
        <w:t>Berdasarkan latar belakang yang telah dipaparkan sebelumnya, maka diperoleh beberapa rumusan masalah sebagai berikut</w:t>
      </w:r>
    </w:p>
    <w:p w14:paraId="18311589" w14:textId="63284658" w:rsidR="00AF61D4" w:rsidRPr="00CD4BBA" w:rsidRDefault="66309B5A"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lastRenderedPageBreak/>
        <w:t>Bagaimana Analisis Kebutuhan Sistem dari Aplikasi Desa Digital</w:t>
      </w:r>
    </w:p>
    <w:p w14:paraId="2E13F62C" w14:textId="6ABA329D" w:rsidR="00AF61D4" w:rsidRPr="00CD4BBA" w:rsidRDefault="66309B5A"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Bagaimana perancangan Database Aplikasi Desa Digital</w:t>
      </w:r>
    </w:p>
    <w:p w14:paraId="4ED7C1D0" w14:textId="7149B461" w:rsidR="00AF61D4" w:rsidRDefault="66309B5A"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Bagaimana perancangan Sistem dari Aplikasi Desa Digital yang terdiri dari Perancangan Output, Perancangan  Input dan Perancangan  Proses</w:t>
      </w:r>
    </w:p>
    <w:p w14:paraId="3399D11E" w14:textId="39787C80" w:rsidR="004D79AB" w:rsidRDefault="004D79AB" w:rsidP="004D79AB">
      <w:pPr>
        <w:suppressAutoHyphens/>
        <w:autoSpaceDN w:val="0"/>
        <w:textAlignment w:val="baseline"/>
        <w:rPr>
          <w:rFonts w:eastAsia="Times New Roman" w:cs="Times New Roman"/>
          <w:lang w:val="id-ID"/>
        </w:rPr>
      </w:pPr>
    </w:p>
    <w:p w14:paraId="5E4D06A0" w14:textId="77777777" w:rsidR="004D79AB" w:rsidRPr="004D79AB" w:rsidRDefault="004D79AB" w:rsidP="004D79AB">
      <w:pPr>
        <w:suppressAutoHyphens/>
        <w:autoSpaceDN w:val="0"/>
        <w:textAlignment w:val="baseline"/>
        <w:rPr>
          <w:rFonts w:eastAsia="Times New Roman" w:cs="Times New Roman"/>
          <w:lang w:val="id-ID"/>
        </w:rPr>
      </w:pPr>
    </w:p>
    <w:p w14:paraId="32511ACB" w14:textId="77777777" w:rsidR="00C54449" w:rsidRPr="00CD4BBA" w:rsidRDefault="66309B5A" w:rsidP="66309B5A">
      <w:pPr>
        <w:pStyle w:val="Heading2"/>
        <w:keepNext w:val="0"/>
        <w:keepLines w:val="0"/>
        <w:numPr>
          <w:ilvl w:val="0"/>
          <w:numId w:val="2"/>
        </w:numPr>
        <w:suppressAutoHyphens/>
        <w:autoSpaceDN w:val="0"/>
        <w:spacing w:before="0"/>
        <w:ind w:right="49" w:hanging="720"/>
        <w:textAlignment w:val="baseline"/>
        <w:rPr>
          <w:rFonts w:eastAsia="Times New Roman" w:cs="Times New Roman"/>
          <w:szCs w:val="24"/>
          <w:lang w:val="id-ID"/>
        </w:rPr>
      </w:pPr>
      <w:bookmarkStart w:id="24" w:name="_Toc28850973"/>
      <w:bookmarkStart w:id="25" w:name="_Toc50499327"/>
      <w:bookmarkStart w:id="26" w:name="_Toc60911817"/>
      <w:r w:rsidRPr="66309B5A">
        <w:rPr>
          <w:rFonts w:eastAsia="Times New Roman" w:cs="Times New Roman"/>
          <w:szCs w:val="24"/>
          <w:lang w:val="id-ID"/>
        </w:rPr>
        <w:t>Tujuan</w:t>
      </w:r>
      <w:bookmarkEnd w:id="24"/>
      <w:bookmarkEnd w:id="25"/>
      <w:bookmarkEnd w:id="26"/>
    </w:p>
    <w:p w14:paraId="6C7DBDBA" w14:textId="77A936DC" w:rsidR="00C54449" w:rsidRPr="00CD4BBA" w:rsidRDefault="00C54449" w:rsidP="66309B5A">
      <w:pPr>
        <w:pStyle w:val="ListParagraph"/>
        <w:ind w:left="0"/>
        <w:rPr>
          <w:rFonts w:eastAsia="Times New Roman" w:cs="Times New Roman"/>
          <w:lang w:val="id-ID"/>
        </w:rPr>
      </w:pPr>
      <w:r w:rsidRPr="00CD4BBA">
        <w:rPr>
          <w:rFonts w:cs="Times New Roman"/>
          <w:lang w:val="id-ID"/>
        </w:rPr>
        <w:tab/>
      </w:r>
      <w:r w:rsidR="000C70C1" w:rsidRPr="66309B5A">
        <w:rPr>
          <w:rFonts w:eastAsia="Times New Roman" w:cs="Times New Roman"/>
          <w:lang w:val="id-ID"/>
        </w:rPr>
        <w:t>Berdasarkan rumusan masalah yang telah dipaparkan sebelumnya, maka diperoleh tujuan sebagai berikut.</w:t>
      </w:r>
    </w:p>
    <w:p w14:paraId="7A55B4EE" w14:textId="0B3C90DD"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a Analisis Sistem dari Aplikasi Desa Digital</w:t>
      </w:r>
    </w:p>
    <w:p w14:paraId="450B0E4A" w14:textId="0B3C90DD"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a perancangan Database Aplikasi Desa Digital</w:t>
      </w:r>
    </w:p>
    <w:p w14:paraId="5430023A" w14:textId="0B3C90DD"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a perancangan Sistem dari Aplikasi Desa Digital yang terdiri dari Perancangan Output, Perancangan  Input dan Perancangan  Proses</w:t>
      </w:r>
    </w:p>
    <w:p w14:paraId="06E96530" w14:textId="0B3C90DD" w:rsidR="00C54449" w:rsidRPr="00CD4BBA" w:rsidRDefault="00C54449" w:rsidP="66309B5A">
      <w:pPr>
        <w:pStyle w:val="Standard"/>
        <w:spacing w:line="360" w:lineRule="auto"/>
        <w:jc w:val="both"/>
        <w:rPr>
          <w:rFonts w:ascii="Times New Roman" w:eastAsia="Times New Roman" w:hAnsi="Times New Roman" w:cs="Times New Roman"/>
          <w:lang w:val="id-ID"/>
        </w:rPr>
      </w:pPr>
    </w:p>
    <w:p w14:paraId="1C9DA402" w14:textId="77777777" w:rsidR="00AF61D4" w:rsidRPr="00CD4BBA" w:rsidRDefault="66309B5A" w:rsidP="00A0746C">
      <w:pPr>
        <w:pStyle w:val="Heading2"/>
        <w:keepNext w:val="0"/>
        <w:keepLines w:val="0"/>
        <w:numPr>
          <w:ilvl w:val="1"/>
          <w:numId w:val="5"/>
        </w:numPr>
        <w:suppressAutoHyphens/>
        <w:autoSpaceDN w:val="0"/>
        <w:spacing w:before="0"/>
        <w:ind w:left="851" w:right="49" w:hanging="851"/>
        <w:textAlignment w:val="baseline"/>
        <w:rPr>
          <w:rFonts w:eastAsia="Times New Roman" w:cs="Times New Roman"/>
          <w:szCs w:val="24"/>
          <w:lang w:val="id-ID"/>
        </w:rPr>
      </w:pPr>
      <w:bookmarkStart w:id="27" w:name="_Toc28850976"/>
      <w:bookmarkStart w:id="28" w:name="_Toc50499330"/>
      <w:bookmarkStart w:id="29" w:name="_Toc60911818"/>
      <w:r w:rsidRPr="66309B5A">
        <w:rPr>
          <w:rFonts w:eastAsia="Times New Roman" w:cs="Times New Roman"/>
          <w:szCs w:val="24"/>
          <w:lang w:val="id-ID"/>
        </w:rPr>
        <w:t>Manfaat</w:t>
      </w:r>
      <w:bookmarkEnd w:id="27"/>
      <w:bookmarkEnd w:id="28"/>
      <w:bookmarkEnd w:id="29"/>
    </w:p>
    <w:p w14:paraId="66A999AC" w14:textId="4197D210" w:rsidR="00AF61D4" w:rsidRPr="00CD4BBA" w:rsidRDefault="00AF61D4" w:rsidP="003F5C23">
      <w:pPr>
        <w:pStyle w:val="ListParagraph"/>
        <w:ind w:left="0" w:firstLine="851"/>
        <w:rPr>
          <w:rFonts w:eastAsia="Times New Roman" w:cs="Times New Roman"/>
          <w:lang w:val="id-ID"/>
        </w:rPr>
      </w:pPr>
      <w:r w:rsidRPr="66309B5A">
        <w:rPr>
          <w:rFonts w:eastAsia="Times New Roman" w:cs="Times New Roman"/>
          <w:lang w:val="id-ID"/>
        </w:rPr>
        <w:t>Berdasarkan pada tujuan Magang Kampus Merdeka, adapun manfaat yang penulis bisa dapatkan dari penulis laporan ini diantaranya adalah:</w:t>
      </w:r>
    </w:p>
    <w:p w14:paraId="13793720" w14:textId="1011C868" w:rsidR="00AF61D4"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0" w:name="_Toc50499331"/>
      <w:bookmarkStart w:id="31" w:name="_Toc60911819"/>
      <w:r w:rsidRPr="66309B5A">
        <w:rPr>
          <w:rFonts w:eastAsia="Times New Roman" w:cs="Times New Roman"/>
          <w:lang w:val="id-ID"/>
        </w:rPr>
        <w:t>Manfaat Bagi Mahasiswa</w:t>
      </w:r>
      <w:bookmarkEnd w:id="30"/>
      <w:bookmarkEnd w:id="31"/>
    </w:p>
    <w:p w14:paraId="292F1B09" w14:textId="4A9AD450" w:rsidR="00376E87" w:rsidRPr="00CD4BBA" w:rsidRDefault="00376E87" w:rsidP="003F5C23">
      <w:pPr>
        <w:pStyle w:val="ListParagraph"/>
        <w:ind w:left="0" w:firstLine="851"/>
        <w:rPr>
          <w:rFonts w:eastAsia="Times New Roman" w:cs="Times New Roman"/>
          <w:lang w:val="id-ID"/>
        </w:rPr>
      </w:pPr>
      <w:r w:rsidRPr="66309B5A">
        <w:rPr>
          <w:rFonts w:eastAsia="Times New Roman" w:cs="Times New Roman"/>
          <w:lang w:val="id-ID"/>
        </w:rPr>
        <w:t xml:space="preserve">Adapun manfaat </w:t>
      </w:r>
      <w:r w:rsidR="00CF4BF7" w:rsidRPr="66309B5A">
        <w:rPr>
          <w:rFonts w:eastAsia="Times New Roman" w:cs="Times New Roman"/>
          <w:lang w:val="id-ID"/>
        </w:rPr>
        <w:t>bagi mahasiswa</w:t>
      </w:r>
      <w:r w:rsidRPr="66309B5A">
        <w:rPr>
          <w:rFonts w:eastAsia="Times New Roman" w:cs="Times New Roman"/>
          <w:lang w:val="id-ID"/>
        </w:rPr>
        <w:t xml:space="preserve"> yang diperoleh dari pengembangan aplikasi ini diantaranya:</w:t>
      </w:r>
    </w:p>
    <w:p w14:paraId="0F2CE3FE"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dan meningkatkan sikap profesional yang diperlukan mahasiswa untuk memasuki dunia kerja.</w:t>
      </w:r>
    </w:p>
    <w:p w14:paraId="483331D5"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latih kesiapan mental mahasiswa yang telah melihat keadaan di lapangan atau di industri secara nyata.</w:t>
      </w:r>
    </w:p>
    <w:p w14:paraId="115F5F53" w14:textId="6E4844CE" w:rsidR="00B5027A"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 xml:space="preserve">Melatih kecekatan mahasiswa dan membiasakan diri bekerja sesuai waktu yang di tentukan. </w:t>
      </w:r>
    </w:p>
    <w:p w14:paraId="6F0B98CF"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rasa kekeluargaan untuk meningkatkan kerjasama dalam melaksanakan tugas.</w:t>
      </w:r>
    </w:p>
    <w:p w14:paraId="2AF234A3"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lastRenderedPageBreak/>
        <w:t>Memperluas wawasan dan pandangan mahasiswa terhadap jenis-jenis pekerjaan pada tempat dimana mahasiswa melaksanakan Magang Kampus Merdeka.</w:t>
      </w:r>
    </w:p>
    <w:p w14:paraId="28DA195F"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ambah jaringan kerja yang nantinya bisa dimanfaatkan dalam proses pencarian tempat kerja setelah lulus.</w:t>
      </w:r>
    </w:p>
    <w:p w14:paraId="02BB8C9A" w14:textId="60888FBD" w:rsidR="00AF61D4" w:rsidRDefault="00AF61D4" w:rsidP="004D79AB">
      <w:pPr>
        <w:pStyle w:val="ListParagraph"/>
        <w:rPr>
          <w:rFonts w:cs="Times New Roman"/>
          <w:lang w:val="id-ID"/>
        </w:rPr>
      </w:pPr>
    </w:p>
    <w:p w14:paraId="700DB10E" w14:textId="1011C868" w:rsidR="00AF61D4"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2" w:name="_Toc50499332"/>
      <w:bookmarkStart w:id="33" w:name="_Toc60911820"/>
      <w:r w:rsidRPr="66309B5A">
        <w:rPr>
          <w:rFonts w:eastAsia="Times New Roman" w:cs="Times New Roman"/>
          <w:lang w:val="id-ID"/>
        </w:rPr>
        <w:t>Manfaat Bagi Perusahaan</w:t>
      </w:r>
      <w:bookmarkEnd w:id="32"/>
      <w:bookmarkEnd w:id="33"/>
    </w:p>
    <w:p w14:paraId="3B5F8EA5" w14:textId="3AB3D826" w:rsidR="00A653E2" w:rsidRPr="00CD4BBA" w:rsidRDefault="66309B5A" w:rsidP="003F5C23">
      <w:pPr>
        <w:ind w:firstLine="851"/>
        <w:rPr>
          <w:rFonts w:eastAsia="Times New Roman" w:cs="Times New Roman"/>
          <w:szCs w:val="24"/>
          <w:lang w:val="id-ID"/>
        </w:rPr>
      </w:pPr>
      <w:r w:rsidRPr="66309B5A">
        <w:rPr>
          <w:rFonts w:eastAsia="Times New Roman" w:cs="Times New Roman"/>
          <w:szCs w:val="24"/>
          <w:lang w:val="id-ID"/>
        </w:rPr>
        <w:t>Adapun manfaat yang diperoleh Perusahaan dari pengembangan aplikasi ini diantaranya:</w:t>
      </w:r>
    </w:p>
    <w:p w14:paraId="565A688A" w14:textId="4DBB3B07" w:rsidR="00A653E2" w:rsidRPr="006B2744" w:rsidRDefault="003F5C23" w:rsidP="00A0746C">
      <w:pPr>
        <w:pStyle w:val="ListParagraph"/>
        <w:numPr>
          <w:ilvl w:val="0"/>
          <w:numId w:val="7"/>
        </w:numPr>
        <w:ind w:left="851" w:hanging="851"/>
        <w:rPr>
          <w:rFonts w:eastAsia="Times New Roman" w:cs="Times New Roman"/>
          <w:lang w:val="id-ID"/>
        </w:rPr>
      </w:pPr>
      <w:r>
        <w:rPr>
          <w:rFonts w:eastAsia="Times New Roman" w:cs="Times New Roman"/>
          <w:lang w:val="en-US"/>
        </w:rPr>
        <w:t>M</w:t>
      </w:r>
      <w:r w:rsidRPr="003F5C23">
        <w:rPr>
          <w:rFonts w:eastAsia="Times New Roman" w:cs="Times New Roman"/>
          <w:lang w:val="id-ID"/>
        </w:rPr>
        <w:t xml:space="preserve">eningkatkan </w:t>
      </w:r>
      <w:r>
        <w:rPr>
          <w:rFonts w:eastAsia="Times New Roman" w:cs="Times New Roman"/>
          <w:lang w:val="en-US"/>
        </w:rPr>
        <w:t xml:space="preserve">penerapan dan peran teknologi dalam operasional kerja pada perusahaan sehingga sistem </w:t>
      </w:r>
      <w:r w:rsidR="006B2744">
        <w:rPr>
          <w:rFonts w:eastAsia="Times New Roman" w:cs="Times New Roman"/>
          <w:lang w:val="en-US"/>
        </w:rPr>
        <w:t>modern</w:t>
      </w:r>
      <w:r>
        <w:rPr>
          <w:rFonts w:eastAsia="Times New Roman" w:cs="Times New Roman"/>
          <w:lang w:val="en-US"/>
        </w:rPr>
        <w:t xml:space="preserve"> </w:t>
      </w:r>
      <w:r w:rsidR="00AD5975">
        <w:rPr>
          <w:rFonts w:eastAsia="Times New Roman" w:cs="Times New Roman"/>
          <w:lang w:val="en-US"/>
        </w:rPr>
        <w:t xml:space="preserve">dapat </w:t>
      </w:r>
      <w:r w:rsidR="006B2744">
        <w:rPr>
          <w:rFonts w:eastAsia="Times New Roman" w:cs="Times New Roman"/>
          <w:lang w:val="en-US"/>
        </w:rPr>
        <w:t>menggantikan sistem konvensional</w:t>
      </w:r>
      <w:r>
        <w:rPr>
          <w:rFonts w:eastAsia="Times New Roman" w:cs="Times New Roman"/>
          <w:lang w:val="en-US"/>
        </w:rPr>
        <w:t>.</w:t>
      </w:r>
    </w:p>
    <w:p w14:paraId="22D45409" w14:textId="083BD658" w:rsidR="006B2744" w:rsidRPr="00CD4BBA" w:rsidRDefault="006B2744" w:rsidP="00A0746C">
      <w:pPr>
        <w:pStyle w:val="ListParagraph"/>
        <w:numPr>
          <w:ilvl w:val="0"/>
          <w:numId w:val="7"/>
        </w:numPr>
        <w:ind w:left="851" w:hanging="851"/>
        <w:rPr>
          <w:rFonts w:eastAsia="Times New Roman" w:cs="Times New Roman"/>
          <w:lang w:val="id-ID"/>
        </w:rPr>
      </w:pPr>
      <w:r>
        <w:rPr>
          <w:rFonts w:eastAsia="Times New Roman" w:cs="Times New Roman"/>
          <w:lang w:val="en-US"/>
        </w:rPr>
        <w:t>Mempermudah manajemen data dan pengelolaan informasi sehingga lebih rapi, teratur dan terstruktur.</w:t>
      </w:r>
    </w:p>
    <w:p w14:paraId="740C0259" w14:textId="7885C6BD" w:rsidR="00A653E2" w:rsidRPr="00CD4BBA" w:rsidRDefault="003F5C23" w:rsidP="00A0746C">
      <w:pPr>
        <w:pStyle w:val="ListParagraph"/>
        <w:numPr>
          <w:ilvl w:val="0"/>
          <w:numId w:val="7"/>
        </w:numPr>
        <w:ind w:left="851" w:hanging="851"/>
        <w:rPr>
          <w:rFonts w:eastAsia="Times New Roman" w:cs="Times New Roman"/>
          <w:lang w:val="id-ID"/>
        </w:rPr>
      </w:pPr>
      <w:r>
        <w:rPr>
          <w:rFonts w:eastAsia="Times New Roman" w:cs="Times New Roman"/>
          <w:lang w:val="en-US"/>
        </w:rPr>
        <w:t>Melatih tenaga kerja yang kompeten dalam mengoperasikan sistem yang lebih modern dengan penerapan teknologi.</w:t>
      </w:r>
    </w:p>
    <w:p w14:paraId="34103A20" w14:textId="1011C868" w:rsidR="0033263F" w:rsidRPr="00CD4BBA" w:rsidRDefault="0033263F" w:rsidP="66309B5A">
      <w:pPr>
        <w:ind w:left="720"/>
        <w:rPr>
          <w:rFonts w:eastAsia="Times New Roman" w:cs="Times New Roman"/>
          <w:szCs w:val="24"/>
          <w:lang w:val="id-ID"/>
        </w:rPr>
      </w:pPr>
    </w:p>
    <w:p w14:paraId="3CABCE1D" w14:textId="7869FA9D" w:rsidR="008654D1"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4" w:name="_Toc60911821"/>
      <w:r w:rsidRPr="66309B5A">
        <w:rPr>
          <w:rFonts w:eastAsia="Times New Roman" w:cs="Times New Roman"/>
          <w:lang w:val="id-ID"/>
        </w:rPr>
        <w:t xml:space="preserve">Manfaat terhadap Ilmu Pengetahuan </w:t>
      </w:r>
      <w:r w:rsidR="00465ACC">
        <w:rPr>
          <w:rFonts w:eastAsia="Times New Roman" w:cs="Times New Roman"/>
        </w:rPr>
        <w:t>&amp;</w:t>
      </w:r>
      <w:r w:rsidRPr="66309B5A">
        <w:rPr>
          <w:rFonts w:eastAsia="Times New Roman" w:cs="Times New Roman"/>
          <w:lang w:val="id-ID"/>
        </w:rPr>
        <w:t xml:space="preserve"> Perkembangan Teknologi</w:t>
      </w:r>
      <w:bookmarkEnd w:id="34"/>
    </w:p>
    <w:p w14:paraId="35AEF990" w14:textId="6806B125" w:rsidR="00376E87" w:rsidRPr="00CD4BBA" w:rsidRDefault="006B2744" w:rsidP="006B2744">
      <w:pPr>
        <w:pStyle w:val="ListParagraph"/>
        <w:ind w:left="0" w:firstLine="851"/>
        <w:rPr>
          <w:rFonts w:eastAsia="Times New Roman" w:cs="Times New Roman"/>
          <w:lang w:val="id-ID"/>
        </w:rPr>
      </w:pPr>
      <w:proofErr w:type="gramStart"/>
      <w:r>
        <w:rPr>
          <w:rFonts w:eastAsia="Times New Roman" w:cs="Times New Roman"/>
          <w:lang w:val="en-US"/>
        </w:rPr>
        <w:t>P</w:t>
      </w:r>
      <w:r w:rsidR="00376E87" w:rsidRPr="66309B5A">
        <w:rPr>
          <w:rFonts w:eastAsia="Times New Roman" w:cs="Times New Roman"/>
          <w:lang w:val="id-ID"/>
        </w:rPr>
        <w:t>elaksanaan Magang Kampus Merdeka di Kantor Kominfo Kabupaten Gianyar, Bali diharapkan dapat memberikan wawasan baru dan dapat memberikan pengalaman terhadap dunia pemerintahan yang sebenarnya, serta dapat mengerti dan memahami teori yang telah didapatkan dalam pelaksanaan Magang.</w:t>
      </w:r>
      <w:proofErr w:type="gramEnd"/>
      <w:r w:rsidR="00376E87" w:rsidRPr="66309B5A">
        <w:rPr>
          <w:rFonts w:eastAsia="Times New Roman" w:cs="Times New Roman"/>
          <w:lang w:val="id-ID"/>
        </w:rPr>
        <w:t xml:space="preserve"> Berikut merupakan maanfaat teoritis yang diperoleh dari pelaksanaan kerja praktek:</w:t>
      </w:r>
    </w:p>
    <w:p w14:paraId="14A8DF09"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erapkan teori dan ilmu yang didapatkan mahasiswa di bangku kuliah pada lingkungan kerja.</w:t>
      </w:r>
    </w:p>
    <w:p w14:paraId="2D8107F4"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Untuk memperkenalkan mahasiswa pada dunia industri dengan berbagai aktivitas dan permasalahan yang dihadapi.</w:t>
      </w:r>
    </w:p>
    <w:p w14:paraId="4A1AF182"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ingkatkan daya kreasi dan produktivitas terhadap mahasiswa sebagai persiapan dalam menghadapi atau memasuki dunia kerja yang sesungguhnya.</w:t>
      </w:r>
    </w:p>
    <w:p w14:paraId="12A452E8" w14:textId="77777777" w:rsidR="00CD4BBA" w:rsidRPr="00CD4BBA" w:rsidRDefault="00CD4BBA" w:rsidP="66309B5A">
      <w:pPr>
        <w:pStyle w:val="ListParagraph"/>
        <w:suppressAutoHyphens/>
        <w:autoSpaceDN w:val="0"/>
        <w:ind w:left="709"/>
        <w:contextualSpacing w:val="0"/>
        <w:textAlignment w:val="baseline"/>
        <w:rPr>
          <w:rFonts w:eastAsia="Times New Roman" w:cs="Times New Roman"/>
          <w:lang w:val="id-ID"/>
        </w:rPr>
      </w:pPr>
    </w:p>
    <w:p w14:paraId="55A00E88" w14:textId="1011C868" w:rsidR="008654D1"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5" w:name="_Toc60911822"/>
      <w:r w:rsidRPr="66309B5A">
        <w:rPr>
          <w:rFonts w:eastAsia="Times New Roman" w:cs="Times New Roman"/>
          <w:lang w:val="id-ID"/>
        </w:rPr>
        <w:lastRenderedPageBreak/>
        <w:t>Manfaat Bagi Pengguna</w:t>
      </w:r>
      <w:bookmarkEnd w:id="35"/>
    </w:p>
    <w:p w14:paraId="7ACA631D" w14:textId="221AC56B" w:rsidR="00CD4BBA" w:rsidRPr="00CD4BBA" w:rsidRDefault="66309B5A" w:rsidP="006B2744">
      <w:pPr>
        <w:ind w:firstLine="851"/>
        <w:rPr>
          <w:rFonts w:eastAsia="Times New Roman" w:cs="Times New Roman"/>
          <w:szCs w:val="24"/>
          <w:lang w:val="id-ID"/>
        </w:rPr>
      </w:pPr>
      <w:r w:rsidRPr="66309B5A">
        <w:rPr>
          <w:rFonts w:eastAsia="Times New Roman" w:cs="Times New Roman"/>
          <w:szCs w:val="24"/>
          <w:lang w:val="id-ID"/>
        </w:rPr>
        <w:t>Adapun manfaat bagi pengguna yang diperoleh dari pengembangan aplikasi ini diantaranya:</w:t>
      </w:r>
    </w:p>
    <w:p w14:paraId="433AA3B4" w14:textId="0A06A5DA" w:rsidR="0040461A" w:rsidRDefault="66309B5A" w:rsidP="00A0746C">
      <w:pPr>
        <w:pStyle w:val="ListParagraph"/>
        <w:numPr>
          <w:ilvl w:val="0"/>
          <w:numId w:val="8"/>
        </w:numPr>
        <w:ind w:left="851" w:hanging="851"/>
        <w:rPr>
          <w:rFonts w:eastAsia="Times New Roman" w:cs="Times New Roman"/>
          <w:lang w:val="id-ID"/>
        </w:rPr>
      </w:pPr>
      <w:r w:rsidRPr="66309B5A">
        <w:rPr>
          <w:rFonts w:eastAsia="Times New Roman" w:cs="Times New Roman"/>
          <w:lang w:val="id-ID"/>
        </w:rPr>
        <w:t>Memudahkan proses dalam melakukan pengajuan diantaranya Pengajuan KK dan Pengajuan KTP</w:t>
      </w:r>
    </w:p>
    <w:p w14:paraId="3C155298" w14:textId="37E66DFE" w:rsidR="0088431F" w:rsidRPr="00632BD7" w:rsidRDefault="66309B5A" w:rsidP="00A0746C">
      <w:pPr>
        <w:pStyle w:val="ListParagraph"/>
        <w:numPr>
          <w:ilvl w:val="0"/>
          <w:numId w:val="8"/>
        </w:numPr>
        <w:ind w:left="851" w:hanging="851"/>
        <w:rPr>
          <w:rFonts w:eastAsia="Times New Roman" w:cs="Times New Roman"/>
          <w:lang w:val="id-ID"/>
        </w:rPr>
      </w:pPr>
      <w:r w:rsidRPr="66309B5A">
        <w:rPr>
          <w:rFonts w:eastAsia="Times New Roman" w:cs="Times New Roman"/>
          <w:lang w:val="en-US"/>
        </w:rPr>
        <w:t>Masyarakat dapat melakukan pengajuan yang dilakukan dimana saja</w:t>
      </w:r>
      <w:r w:rsidR="006B2744">
        <w:rPr>
          <w:rFonts w:eastAsia="Times New Roman" w:cs="Times New Roman"/>
          <w:lang w:val="en-US"/>
        </w:rPr>
        <w:t>.</w:t>
      </w:r>
    </w:p>
    <w:p w14:paraId="1E166D89" w14:textId="77777777" w:rsidR="00632BD7" w:rsidRPr="00632BD7" w:rsidRDefault="00632BD7" w:rsidP="00632BD7">
      <w:pPr>
        <w:rPr>
          <w:rFonts w:eastAsia="Times New Roman" w:cs="Times New Roman"/>
          <w:lang w:val="id-ID"/>
        </w:rPr>
      </w:pPr>
    </w:p>
    <w:p w14:paraId="669319E4" w14:textId="77777777" w:rsidR="0044542D" w:rsidRPr="00CD4BBA" w:rsidRDefault="0044542D" w:rsidP="00A0746C">
      <w:pPr>
        <w:pStyle w:val="Heading2"/>
        <w:keepNext w:val="0"/>
        <w:keepLines w:val="0"/>
        <w:numPr>
          <w:ilvl w:val="1"/>
          <w:numId w:val="5"/>
        </w:numPr>
        <w:suppressAutoHyphens/>
        <w:autoSpaceDN w:val="0"/>
        <w:spacing w:before="0"/>
        <w:ind w:left="851" w:right="49" w:hanging="851"/>
        <w:textAlignment w:val="baseline"/>
        <w:rPr>
          <w:rFonts w:eastAsia="Times New Roman" w:cs="Times New Roman"/>
          <w:szCs w:val="24"/>
          <w:lang w:val="id-ID"/>
        </w:rPr>
      </w:pPr>
      <w:bookmarkStart w:id="36" w:name="_Toc28850975"/>
      <w:bookmarkStart w:id="37" w:name="_Toc50499329"/>
      <w:bookmarkStart w:id="38" w:name="_Toc60911823"/>
      <w:r w:rsidRPr="66309B5A">
        <w:rPr>
          <w:rFonts w:eastAsia="Times New Roman" w:cs="Times New Roman"/>
          <w:szCs w:val="24"/>
          <w:lang w:val="id-ID"/>
        </w:rPr>
        <w:t>Batasan Masalah</w:t>
      </w:r>
      <w:bookmarkEnd w:id="36"/>
      <w:bookmarkEnd w:id="37"/>
      <w:bookmarkEnd w:id="38"/>
    </w:p>
    <w:p w14:paraId="34553EFC" w14:textId="77777777" w:rsidR="0044542D" w:rsidRPr="00CD4BBA" w:rsidRDefault="0044542D" w:rsidP="0044542D">
      <w:pPr>
        <w:pStyle w:val="Standard"/>
        <w:spacing w:line="360" w:lineRule="auto"/>
        <w:ind w:firstLine="851"/>
        <w:jc w:val="both"/>
        <w:rPr>
          <w:rFonts w:ascii="Times New Roman" w:eastAsia="Times New Roman" w:hAnsi="Times New Roman" w:cs="Times New Roman"/>
          <w:lang w:val="id-ID"/>
        </w:rPr>
      </w:pPr>
      <w:r w:rsidRPr="66309B5A">
        <w:rPr>
          <w:rFonts w:ascii="Times New Roman" w:eastAsia="Times New Roman" w:hAnsi="Times New Roman" w:cs="Times New Roman"/>
          <w:lang w:val="id-ID"/>
        </w:rPr>
        <w:t>Penelitian ini dalam pelaksanaannya memiliki beberapa batasan yang bertujuan agar penggunaan aplikasi tidak terlalu luas maka penulis membatasi masalah menjadi beberapa hal diantaranya:</w:t>
      </w:r>
    </w:p>
    <w:p w14:paraId="455E0663"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irancang untuk pengajuan diantaranya :</w:t>
      </w:r>
    </w:p>
    <w:p w14:paraId="4327F0B0"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Surat Pengantar </w:t>
      </w:r>
    </w:p>
    <w:p w14:paraId="6E4958EA"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Pengajuan KK </w:t>
      </w:r>
    </w:p>
    <w:p w14:paraId="0EE50611"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Pengajuan KTP</w:t>
      </w:r>
    </w:p>
    <w:p w14:paraId="032673CD"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apat diakses oleh Admin Desa, Admin Capil, Kelian Banjar dan Masyarakat. Adapun hal akses dari aplikasi ini meliputi</w:t>
      </w:r>
    </w:p>
    <w:p w14:paraId="753526BB" w14:textId="77777777" w:rsidR="0044542D" w:rsidRPr="00254F3A"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dmin Desa dapat menambahkan Identitas Desa, Membuat pengajuan dan Menindak lanjut pengajuan</w:t>
      </w:r>
    </w:p>
    <w:p w14:paraId="131BDB09" w14:textId="77777777" w:rsidR="0044542D" w:rsidRPr="00254F3A"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Admin Capil dapat melihat pengajuan dan menindak lanjuti pengajuan </w:t>
      </w:r>
    </w:p>
    <w:p w14:paraId="2EAE9F7E" w14:textId="77777777" w:rsidR="0044542D" w:rsidRPr="00B76905"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Masyarakat dapat melihat Identitas Desa dan melakukan pengajuan Surat Pengantar, Pengajuan KK dan Pengajuan KTP</w:t>
      </w:r>
      <w:r w:rsidRPr="66309B5A">
        <w:rPr>
          <w:rFonts w:ascii="Times New Roman" w:eastAsia="Times New Roman" w:hAnsi="Times New Roman" w:cs="Times New Roman"/>
        </w:rPr>
        <w:t>.</w:t>
      </w:r>
    </w:p>
    <w:p w14:paraId="7C297997" w14:textId="597733C3" w:rsidR="0044542D" w:rsidRPr="0044542D"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rPr>
        <w:t>Aplikasi dirancang hanya untuk desa</w:t>
      </w:r>
      <w:r>
        <w:rPr>
          <w:rFonts w:ascii="Times New Roman" w:eastAsia="Times New Roman" w:hAnsi="Times New Roman" w:cs="Times New Roman"/>
        </w:rPr>
        <w:t>-desa</w:t>
      </w:r>
      <w:r w:rsidRPr="66309B5A">
        <w:rPr>
          <w:rFonts w:ascii="Times New Roman" w:eastAsia="Times New Roman" w:hAnsi="Times New Roman" w:cs="Times New Roman"/>
        </w:rPr>
        <w:t xml:space="preserve"> yang </w:t>
      </w:r>
      <w:r>
        <w:rPr>
          <w:rFonts w:ascii="Times New Roman" w:eastAsia="Times New Roman" w:hAnsi="Times New Roman" w:cs="Times New Roman"/>
        </w:rPr>
        <w:t xml:space="preserve">terdapat </w:t>
      </w:r>
      <w:r w:rsidRPr="66309B5A">
        <w:rPr>
          <w:rFonts w:ascii="Times New Roman" w:eastAsia="Times New Roman" w:hAnsi="Times New Roman" w:cs="Times New Roman"/>
        </w:rPr>
        <w:t>pada ruang lingkup</w:t>
      </w:r>
      <w:r>
        <w:rPr>
          <w:rFonts w:ascii="Times New Roman" w:eastAsia="Times New Roman" w:hAnsi="Times New Roman" w:cs="Times New Roman"/>
        </w:rPr>
        <w:t xml:space="preserve"> atau dalam wilayah</w:t>
      </w:r>
      <w:r w:rsidRPr="66309B5A">
        <w:rPr>
          <w:rFonts w:ascii="Times New Roman" w:eastAsia="Times New Roman" w:hAnsi="Times New Roman" w:cs="Times New Roman"/>
        </w:rPr>
        <w:t xml:space="preserve"> Kabupaten Gianyar</w:t>
      </w:r>
    </w:p>
    <w:p w14:paraId="4D0996FB" w14:textId="77777777" w:rsidR="0044542D" w:rsidRDefault="0044542D" w:rsidP="0044542D">
      <w:pPr>
        <w:pStyle w:val="Standard"/>
        <w:spacing w:line="360" w:lineRule="auto"/>
        <w:jc w:val="both"/>
        <w:rPr>
          <w:rFonts w:ascii="Times New Roman" w:eastAsia="Times New Roman" w:hAnsi="Times New Roman" w:cs="Times New Roman"/>
          <w:lang w:val="id-ID"/>
        </w:rPr>
      </w:pPr>
    </w:p>
    <w:p w14:paraId="3CA47C3A" w14:textId="77777777" w:rsidR="00160BCF" w:rsidRDefault="00160BCF" w:rsidP="007A6667">
      <w:pPr>
        <w:pStyle w:val="Heading1"/>
        <w:sectPr w:rsidR="00160BCF" w:rsidSect="00556435">
          <w:headerReference w:type="default" r:id="rId13"/>
          <w:footerReference w:type="default" r:id="rId14"/>
          <w:pgSz w:w="11906" w:h="16838" w:code="9"/>
          <w:pgMar w:top="1872" w:right="1872" w:bottom="1872" w:left="2016" w:header="567" w:footer="567" w:gutter="0"/>
          <w:cols w:space="720"/>
          <w:titlePg/>
          <w:docGrid w:linePitch="360"/>
        </w:sectPr>
      </w:pPr>
    </w:p>
    <w:p w14:paraId="1D56E5C3" w14:textId="665DEEF1" w:rsidR="007A6667" w:rsidRDefault="007A6667" w:rsidP="007A6667">
      <w:pPr>
        <w:pStyle w:val="Heading1"/>
      </w:pPr>
      <w:bookmarkStart w:id="39" w:name="_Toc60911824"/>
      <w:r>
        <w:lastRenderedPageBreak/>
        <w:t>BAB II</w:t>
      </w:r>
      <w:r>
        <w:br/>
      </w:r>
      <w:r w:rsidR="0044542D">
        <w:t>KAJIAN</w:t>
      </w:r>
      <w:r>
        <w:t xml:space="preserve"> PUSTAKA</w:t>
      </w:r>
      <w:bookmarkEnd w:id="39"/>
    </w:p>
    <w:p w14:paraId="29B92E8D" w14:textId="119D44CB" w:rsidR="007A6667" w:rsidRDefault="007A6667" w:rsidP="007A6667"/>
    <w:p w14:paraId="5964DF95" w14:textId="77777777" w:rsidR="00632BD7" w:rsidRPr="00D53AB1" w:rsidRDefault="00632BD7" w:rsidP="007A6667"/>
    <w:p w14:paraId="403BA05A" w14:textId="21DA0044" w:rsidR="007A6667" w:rsidRDefault="007A6667" w:rsidP="007A6667">
      <w:pPr>
        <w:ind w:firstLine="851"/>
        <w:rPr>
          <w:rFonts w:cs="Times New Roman"/>
          <w:szCs w:val="24"/>
        </w:rPr>
      </w:pPr>
      <w:r w:rsidRPr="00D53AB1">
        <w:rPr>
          <w:rFonts w:cs="Times New Roman"/>
          <w:szCs w:val="24"/>
        </w:rPr>
        <w:t xml:space="preserve">Bab II </w:t>
      </w:r>
      <w:proofErr w:type="gramStart"/>
      <w:r w:rsidRPr="00D53AB1">
        <w:rPr>
          <w:rFonts w:cs="Times New Roman"/>
          <w:szCs w:val="24"/>
        </w:rPr>
        <w:t>akan</w:t>
      </w:r>
      <w:proofErr w:type="gramEnd"/>
      <w:r w:rsidRPr="00D53AB1">
        <w:rPr>
          <w:rFonts w:cs="Times New Roman"/>
          <w:szCs w:val="24"/>
        </w:rPr>
        <w:t xml:space="preserve"> menjelaskan tentang teori-teo</w:t>
      </w:r>
      <w:r w:rsidR="004D79AB">
        <w:rPr>
          <w:rFonts w:cs="Times New Roman"/>
          <w:szCs w:val="24"/>
        </w:rPr>
        <w:t xml:space="preserve">ri penunjang yang digunakan sebagai acuan dalam menulis laporan dan terkait penelitian di </w:t>
      </w:r>
      <w:r w:rsidR="004D79AB" w:rsidRPr="00D53AB1">
        <w:rPr>
          <w:rFonts w:cs="Times New Roman"/>
          <w:szCs w:val="24"/>
        </w:rPr>
        <w:t xml:space="preserve">Dinas </w:t>
      </w:r>
      <w:r w:rsidR="004D79AB">
        <w:rPr>
          <w:rStyle w:val="Emphasis"/>
          <w:rFonts w:cs="Times New Roman"/>
          <w:bCs/>
          <w:szCs w:val="24"/>
          <w:shd w:val="clear" w:color="auto" w:fill="FFFFFF"/>
        </w:rPr>
        <w:t>Komunikasi dan Informatika</w:t>
      </w:r>
      <w:r w:rsidR="004D79AB">
        <w:rPr>
          <w:rFonts w:cs="Times New Roman"/>
          <w:szCs w:val="24"/>
        </w:rPr>
        <w:t xml:space="preserve"> Kabupaten Gianyar</w:t>
      </w:r>
      <w:r w:rsidRPr="00D53AB1">
        <w:rPr>
          <w:rFonts w:cs="Times New Roman"/>
          <w:szCs w:val="24"/>
        </w:rPr>
        <w:t>.</w:t>
      </w:r>
    </w:p>
    <w:p w14:paraId="4348F94F" w14:textId="77777777" w:rsidR="004D79AB" w:rsidRPr="00D53AB1" w:rsidRDefault="004D79AB" w:rsidP="007A6667">
      <w:pPr>
        <w:ind w:firstLine="851"/>
        <w:rPr>
          <w:rFonts w:cs="Times New Roman"/>
          <w:szCs w:val="24"/>
        </w:rPr>
      </w:pPr>
    </w:p>
    <w:p w14:paraId="007AF965" w14:textId="64B96099" w:rsidR="004D79AB" w:rsidRDefault="004D79AB" w:rsidP="00A0746C">
      <w:pPr>
        <w:pStyle w:val="Heading2"/>
        <w:numPr>
          <w:ilvl w:val="1"/>
          <w:numId w:val="14"/>
        </w:numPr>
        <w:ind w:left="851" w:hanging="851"/>
        <w:jc w:val="left"/>
      </w:pPr>
      <w:bookmarkStart w:id="40" w:name="_Toc60911825"/>
      <w:bookmarkStart w:id="41" w:name="_Toc50499334"/>
      <w:r>
        <w:t>State of the Art</w:t>
      </w:r>
      <w:bookmarkEnd w:id="40"/>
    </w:p>
    <w:p w14:paraId="676F1087" w14:textId="0A97C2E7" w:rsidR="004D79AB" w:rsidRDefault="004D79AB" w:rsidP="004D79AB">
      <w:pPr>
        <w:ind w:firstLine="851"/>
      </w:pPr>
      <w:proofErr w:type="gramStart"/>
      <w:r>
        <w:t>Perancangan tentang Desain Sistem Aplikasi Desa Digital studi kasus Dinas Kominfo Kabupaten Gianyar memiliki persamaan dan keterkaitan dengan beberapa penelitian yang telah dilakukan sebelumnya diantaranya adalah sebagai berikut.</w:t>
      </w:r>
      <w:proofErr w:type="gramEnd"/>
    </w:p>
    <w:p w14:paraId="055F3612" w14:textId="18F21B7C" w:rsidR="004D79AB" w:rsidRDefault="004D79AB" w:rsidP="004D79AB">
      <w:pPr>
        <w:ind w:firstLine="851"/>
      </w:pPr>
      <w:proofErr w:type="gramStart"/>
      <w:r>
        <w:t xml:space="preserve">Penelitian yang pertama menggunakan metode </w:t>
      </w:r>
      <w:r w:rsidRPr="004D79AB">
        <w:rPr>
          <w:i/>
        </w:rPr>
        <w:t>UML (Unified Modeling Language)</w:t>
      </w:r>
      <w:r>
        <w:t xml:space="preserve"> untuk merancang sistem.</w:t>
      </w:r>
      <w:proofErr w:type="gramEnd"/>
      <w:r>
        <w:t xml:space="preserve"> </w:t>
      </w:r>
      <w:proofErr w:type="gramStart"/>
      <w:r>
        <w:t>Hasil dari penelitian ini menghasilkan perancangan Rancangan Sistem Informasi Pengelolaan Data Kependudukan Desa (Studi Kasus di Kantor Desa Sangiang Kecamatan Sepatan Timur) (Saputra and Effiyaldi, 2017).</w:t>
      </w:r>
      <w:proofErr w:type="gramEnd"/>
      <w:r>
        <w:t xml:space="preserve"> </w:t>
      </w:r>
      <w:proofErr w:type="gramStart"/>
      <w:r>
        <w:t>Tujuan penelitian ini menganalisis dan merancang sistem administrasi yang mengolah data penduduk yang terintegrasi langsung untuk pembuatan surat-surat keterangan serta pelaporan yang tersistem.</w:t>
      </w:r>
      <w:proofErr w:type="gramEnd"/>
      <w:r>
        <w:t xml:space="preserve"> </w:t>
      </w:r>
      <w:proofErr w:type="gramStart"/>
      <w:r>
        <w:t>Rancangan ini dapat dikembangkan menjadi suatu aplikasi yang dapat diimplementasikan, serta diharapkan penelitian ini dapat menjadi referensi dan pembelajaran khususnya di bidang sistem informasi.</w:t>
      </w:r>
      <w:proofErr w:type="gramEnd"/>
    </w:p>
    <w:p w14:paraId="36BBA7DF" w14:textId="21FD33FF" w:rsidR="004D79AB" w:rsidRDefault="004D79AB" w:rsidP="004D79AB">
      <w:pPr>
        <w:ind w:firstLine="851"/>
      </w:pPr>
      <w:proofErr w:type="gramStart"/>
      <w:r>
        <w:t>Penelitian selanjutnya adalah merancang Sistem Informasi Pelayanan Administrasi dengan menggunakan metode pengembangan Waterfall yang dimulai dari tahap (</w:t>
      </w:r>
      <w:r w:rsidRPr="00632BD7">
        <w:rPr>
          <w:i/>
        </w:rPr>
        <w:t>requirement analisis</w:t>
      </w:r>
      <w:r>
        <w:t xml:space="preserve">), </w:t>
      </w:r>
      <w:r w:rsidRPr="00632BD7">
        <w:rPr>
          <w:i/>
        </w:rPr>
        <w:t>system design, implementation, integration</w:t>
      </w:r>
      <w:r>
        <w:t xml:space="preserve"> </w:t>
      </w:r>
      <w:r w:rsidRPr="00632BD7">
        <w:rPr>
          <w:i/>
        </w:rPr>
        <w:t>and testing, serta maintenance</w:t>
      </w:r>
      <w:r w:rsidR="00632BD7">
        <w:t xml:space="preserve"> </w:t>
      </w:r>
      <w:r>
        <w:t>(Khaerunnisa and Nofiati, 2020)</w:t>
      </w:r>
      <w:r w:rsidR="00632BD7">
        <w:t>.</w:t>
      </w:r>
      <w:proofErr w:type="gramEnd"/>
      <w:r>
        <w:t xml:space="preserve"> </w:t>
      </w:r>
      <w:proofErr w:type="gramStart"/>
      <w:r>
        <w:t xml:space="preserve">Menggunakan Bahasa pemrograman PHP, </w:t>
      </w:r>
      <w:r w:rsidRPr="00632BD7">
        <w:rPr>
          <w:i/>
        </w:rPr>
        <w:t>database</w:t>
      </w:r>
      <w:r>
        <w:t xml:space="preserve"> MySQL dan metode pengujian Blackbox dan </w:t>
      </w:r>
      <w:r w:rsidRPr="00632BD7">
        <w:rPr>
          <w:i/>
        </w:rPr>
        <w:t>MOS (Mean Opinion Score)</w:t>
      </w:r>
      <w:r>
        <w:t>.</w:t>
      </w:r>
      <w:proofErr w:type="gramEnd"/>
      <w:r>
        <w:t xml:space="preserve"> Sistem Informasi Pelayanan Administrasi Kependududkan Berbasis Web Studi Kasus Desa Sidakangen Purbalingga dalam mengelola pengajuan surat yang dapat dijadikan bahan evaluasi untuk perbaikan dan </w:t>
      </w:r>
      <w:r>
        <w:lastRenderedPageBreak/>
        <w:t>kemajuan Desa Sidakangen itu sendiri dengan hasil pengujian UAT membuktikan bahwa 80% sistem telah bekerja sesuai dengan kebutuhan pengguna yang telah ditentukan.</w:t>
      </w:r>
    </w:p>
    <w:p w14:paraId="094E1E8D" w14:textId="60989AF0" w:rsidR="004D79AB" w:rsidRDefault="004D79AB" w:rsidP="004D79AB">
      <w:pPr>
        <w:ind w:firstLine="851"/>
      </w:pPr>
      <w:proofErr w:type="gramStart"/>
      <w:r>
        <w:t xml:space="preserve">Penelitian yang ketiga yaitu perancangan sistem informasi mengenai Pengolahan Data Administrasi Kependudukan pada Kantor Desa Pucung menggunakan metode </w:t>
      </w:r>
      <w:r w:rsidRPr="00632BD7">
        <w:rPr>
          <w:i/>
        </w:rPr>
        <w:t>Waterfall</w:t>
      </w:r>
      <w:r>
        <w:t xml:space="preserve"> sebagai meto</w:t>
      </w:r>
      <w:r w:rsidR="00632BD7">
        <w:t>de pengembangan perangkat lunak</w:t>
      </w:r>
      <w:r>
        <w:t xml:space="preserve"> (Mita et al., 2018).</w:t>
      </w:r>
      <w:proofErr w:type="gramEnd"/>
      <w:r>
        <w:t xml:space="preserve"> Tahap awal yaitu Analisa Kebutuhan Perangkat Lunak dan tahap akhir yaitu Desain, sistem ini telah peneliti analisa mengenai </w:t>
      </w:r>
      <w:proofErr w:type="gramStart"/>
      <w:r>
        <w:t>apa</w:t>
      </w:r>
      <w:proofErr w:type="gramEnd"/>
      <w:r>
        <w:t xml:space="preserve"> saja yang dibutuhkan oleh pengguna sehingga sistem ini dapat bermanfaat untuk pengguna. Perancangan ini merupakan solusi terbaik untuk memecahkan permasalahan-permasalahan yang ada serta meningkatkan kinerja pelayanan dan menjadi lebih cepat, mudah dan rapih dibandingkan sistem yang terdahulu</w:t>
      </w:r>
    </w:p>
    <w:p w14:paraId="566B4D76" w14:textId="1069828C" w:rsidR="004D79AB" w:rsidRDefault="004D79AB" w:rsidP="004D79AB">
      <w:pPr>
        <w:ind w:firstLine="851"/>
      </w:pPr>
      <w:r>
        <w:t xml:space="preserve">Penelitian selanjutnya didasarkan dari permasalahan didesa bahwa warga yang berada didesa banjaran dalam pembuatan </w:t>
      </w:r>
      <w:proofErr w:type="gramStart"/>
      <w:r>
        <w:t>surat</w:t>
      </w:r>
      <w:proofErr w:type="gramEnd"/>
      <w:r>
        <w:t xml:space="preserve"> administrasi memerlukan proses yang lama dimana pemrosesan surat administrasi melalui </w:t>
      </w:r>
      <w:r w:rsidRPr="00632BD7">
        <w:rPr>
          <w:i/>
        </w:rPr>
        <w:t>Microsoft Word</w:t>
      </w:r>
      <w:r>
        <w:t xml:space="preserve">, maka solusi diajukan yaitu dibuatnya aplikasi sistem informasi berbasis web. Metodologi pengembangan sistem yang digunakan adalah </w:t>
      </w:r>
      <w:r w:rsidRPr="00632BD7">
        <w:rPr>
          <w:i/>
        </w:rPr>
        <w:t>Rapid Application Development (RAD)</w:t>
      </w:r>
      <w:r>
        <w:t xml:space="preserve"> dan Bahasa pemrograman yang digunakan adalah PHP dan MySQL sebagai </w:t>
      </w:r>
      <w:r w:rsidRPr="00632BD7">
        <w:rPr>
          <w:i/>
        </w:rPr>
        <w:t>database</w:t>
      </w:r>
      <w:r>
        <w:t xml:space="preserve"> (E-government, 2015). Aplikasi ini berbasis E-government yang dapat mengefisienkan waktu dengan </w:t>
      </w:r>
      <w:proofErr w:type="gramStart"/>
      <w:r>
        <w:t>cara</w:t>
      </w:r>
      <w:proofErr w:type="gramEnd"/>
      <w:r>
        <w:t xml:space="preserve"> menjalankan sistem yang sudah dibuat bahkan sudah disetujui oleh pihak kantor desa, sehingga dapat memudahkan warga melakukan permohonan pembuatan surat melalui </w:t>
      </w:r>
      <w:r w:rsidRPr="00632BD7">
        <w:rPr>
          <w:i/>
        </w:rPr>
        <w:t>website</w:t>
      </w:r>
      <w:r>
        <w:t xml:space="preserve"> dan dapat juga dijalankan di </w:t>
      </w:r>
      <w:r w:rsidRPr="00632BD7">
        <w:rPr>
          <w:i/>
        </w:rPr>
        <w:t>smartphone</w:t>
      </w:r>
      <w:r>
        <w:t xml:space="preserve"> dengan catatan harus menggunakan aplikasi </w:t>
      </w:r>
      <w:r w:rsidRPr="00632BD7">
        <w:rPr>
          <w:i/>
        </w:rPr>
        <w:t>browser</w:t>
      </w:r>
      <w:r>
        <w:t xml:space="preserve"> yang mumpuni seperti Google Chrome.</w:t>
      </w:r>
    </w:p>
    <w:p w14:paraId="2A12344F" w14:textId="48780D1E" w:rsidR="004D79AB" w:rsidRDefault="004D79AB" w:rsidP="004D79AB">
      <w:pPr>
        <w:ind w:firstLine="851"/>
      </w:pPr>
      <w:r>
        <w:t xml:space="preserve">Penelitian yang ke lima yaitu rancang bangun suatu sistem informasi digital layanan administrasi publik berbasis </w:t>
      </w:r>
      <w:r w:rsidRPr="00632BD7">
        <w:rPr>
          <w:i/>
        </w:rPr>
        <w:t>web responsive</w:t>
      </w:r>
      <w:r>
        <w:t xml:space="preserve"> yang mana masyarakat dapat melakukan proses permohonan usulan pembuatan surat keterangan dari desa melalui sistem dan masyarakat juga dapat memperoleh surat keterangan yang dicetak melalui sistem informasi digital setelah usulan divalidasi dan disetujui oleh kepala desa. </w:t>
      </w:r>
      <w:proofErr w:type="gramStart"/>
      <w:r>
        <w:t xml:space="preserve">Metode Pengembangan Sistem pada peneliti ini menggunakan metode pengembangan sistem yaitu </w:t>
      </w:r>
      <w:r w:rsidRPr="00632BD7">
        <w:rPr>
          <w:i/>
        </w:rPr>
        <w:t>System Development Life Cycle (SDLC)</w:t>
      </w:r>
      <w:r>
        <w:t xml:space="preserve"> (Ahmadi and </w:t>
      </w:r>
      <w:r>
        <w:lastRenderedPageBreak/>
        <w:t>Juliansa, 2019).</w:t>
      </w:r>
      <w:proofErr w:type="gramEnd"/>
      <w:r>
        <w:t xml:space="preserve"> Aplikasi ini dapat melayani proses pembuatan </w:t>
      </w:r>
      <w:proofErr w:type="gramStart"/>
      <w:r>
        <w:t>surat</w:t>
      </w:r>
      <w:proofErr w:type="gramEnd"/>
      <w:r>
        <w:t xml:space="preserve"> pengantar </w:t>
      </w:r>
      <w:r w:rsidRPr="004D79AB">
        <w:t>secara digital diantaranya Permohonan KTP WNI, Permohonan KK Baru WNI, Surat Keterangan Lahir, Surat Keterangan Menikah, Surat Pengantar SKCK, Surat Keterangan Wali, Surat Keterangan Belum Pernah Menikah, Surat Keterangan Janda/Duda, Surat Keterangan Tidak Mampu, Surat Permohonan Akta Kelahiran dan Surat Permohonan Akta Kematian</w:t>
      </w:r>
      <w:r>
        <w:t>.</w:t>
      </w:r>
    </w:p>
    <w:p w14:paraId="0380A258" w14:textId="77777777" w:rsidR="004D79AB" w:rsidRPr="004D79AB" w:rsidRDefault="004D79AB" w:rsidP="004D79AB">
      <w:pPr>
        <w:ind w:firstLine="851"/>
      </w:pPr>
    </w:p>
    <w:p w14:paraId="62A267FF" w14:textId="24BCF7CB" w:rsidR="004D79AB" w:rsidRDefault="004D79AB" w:rsidP="00A0746C">
      <w:pPr>
        <w:pStyle w:val="Heading2"/>
        <w:numPr>
          <w:ilvl w:val="1"/>
          <w:numId w:val="14"/>
        </w:numPr>
        <w:ind w:left="851" w:hanging="851"/>
        <w:jc w:val="left"/>
      </w:pPr>
      <w:bookmarkStart w:id="42" w:name="_Toc60911826"/>
      <w:r>
        <w:t>Konsep Bahasa Pemrograman</w:t>
      </w:r>
      <w:bookmarkEnd w:id="42"/>
      <w:r>
        <w:t xml:space="preserve"> </w:t>
      </w:r>
    </w:p>
    <w:p w14:paraId="0B7C91E2" w14:textId="77777777" w:rsidR="004D79AB" w:rsidRDefault="004D79AB" w:rsidP="004D79AB">
      <w:pPr>
        <w:ind w:firstLine="851"/>
        <w:rPr>
          <w:rFonts w:cs="Times New Roman"/>
          <w:szCs w:val="24"/>
        </w:rPr>
      </w:pPr>
      <w:r w:rsidRPr="007C08F2">
        <w:rPr>
          <w:rFonts w:cs="Times New Roman"/>
          <w:szCs w:val="24"/>
        </w:rPr>
        <w:t xml:space="preserve">Bahasa pemrograman adalah notasi yang digunakan untuk menulis program (komputer). </w:t>
      </w:r>
      <w:proofErr w:type="gramStart"/>
      <w:r w:rsidRPr="007C08F2">
        <w:rPr>
          <w:rFonts w:cs="Times New Roman"/>
          <w:szCs w:val="24"/>
        </w:rPr>
        <w:t>Bahasa ini dibagi menjadi tiga tingkatan yaitu bahasa mesin, bahasa tingkat rendah dan bahasa tingkat tinggi.</w:t>
      </w:r>
      <w:proofErr w:type="gramEnd"/>
      <w:r>
        <w:rPr>
          <w:rFonts w:cs="Times New Roman"/>
          <w:szCs w:val="24"/>
        </w:rPr>
        <w:t xml:space="preserve"> </w:t>
      </w:r>
    </w:p>
    <w:p w14:paraId="44F54253" w14:textId="7C45B90A" w:rsidR="004D79AB" w:rsidRDefault="004D79AB" w:rsidP="004D79AB">
      <w:pPr>
        <w:ind w:firstLine="851"/>
        <w:rPr>
          <w:rFonts w:cs="Times New Roman"/>
          <w:szCs w:val="24"/>
        </w:rPr>
      </w:pPr>
      <w:r w:rsidRPr="007C08F2">
        <w:rPr>
          <w:rFonts w:cs="Times New Roman"/>
          <w:szCs w:val="24"/>
        </w:rPr>
        <w:t>Bahasa mesin (</w:t>
      </w:r>
      <w:r w:rsidRPr="007C08F2">
        <w:rPr>
          <w:rFonts w:cs="Times New Roman"/>
          <w:i/>
          <w:szCs w:val="24"/>
        </w:rPr>
        <w:t>machine language</w:t>
      </w:r>
      <w:r w:rsidRPr="007C08F2">
        <w:rPr>
          <w:rFonts w:cs="Times New Roman"/>
          <w:szCs w:val="24"/>
        </w:rPr>
        <w:t xml:space="preserve">) berupa </w:t>
      </w:r>
      <w:r w:rsidRPr="007C08F2">
        <w:rPr>
          <w:rFonts w:cs="Times New Roman"/>
          <w:i/>
          <w:szCs w:val="24"/>
        </w:rPr>
        <w:t>microinstruction</w:t>
      </w:r>
      <w:r w:rsidRPr="007C08F2">
        <w:rPr>
          <w:rFonts w:cs="Times New Roman"/>
          <w:szCs w:val="24"/>
        </w:rPr>
        <w:t xml:space="preserve"> atau </w:t>
      </w:r>
      <w:r w:rsidRPr="007C08F2">
        <w:rPr>
          <w:rFonts w:cs="Times New Roman"/>
          <w:i/>
          <w:szCs w:val="24"/>
        </w:rPr>
        <w:t>hardwire</w:t>
      </w:r>
      <w:r w:rsidRPr="007C08F2">
        <w:rPr>
          <w:rFonts w:cs="Times New Roman"/>
          <w:szCs w:val="24"/>
        </w:rPr>
        <w:t xml:space="preserve">. </w:t>
      </w:r>
      <w:proofErr w:type="gramStart"/>
      <w:r w:rsidRPr="007C08F2">
        <w:rPr>
          <w:rFonts w:cs="Times New Roman"/>
          <w:szCs w:val="24"/>
        </w:rPr>
        <w:t>Programnya sangat panjang dan sulit dipahami.</w:t>
      </w:r>
      <w:proofErr w:type="gramEnd"/>
      <w:r w:rsidRPr="007C08F2">
        <w:rPr>
          <w:rFonts w:cs="Times New Roman"/>
          <w:szCs w:val="24"/>
        </w:rPr>
        <w:t xml:space="preserve"> </w:t>
      </w:r>
      <w:proofErr w:type="gramStart"/>
      <w:r w:rsidRPr="007C08F2">
        <w:rPr>
          <w:rFonts w:cs="Times New Roman"/>
          <w:szCs w:val="24"/>
        </w:rPr>
        <w:t>Di samping itu sangat tergantung pada arsitektur mesin.</w:t>
      </w:r>
      <w:proofErr w:type="gramEnd"/>
      <w:r w:rsidRPr="007C08F2">
        <w:rPr>
          <w:rFonts w:cs="Times New Roman"/>
          <w:szCs w:val="24"/>
        </w:rPr>
        <w:t xml:space="preserve"> </w:t>
      </w:r>
      <w:proofErr w:type="gramStart"/>
      <w:r w:rsidRPr="007C08F2">
        <w:rPr>
          <w:rFonts w:cs="Times New Roman"/>
          <w:szCs w:val="24"/>
        </w:rPr>
        <w:t>Keunggulannya adalah prosesnya sangat cepat dan t</w:t>
      </w:r>
      <w:r w:rsidR="00632BD7">
        <w:rPr>
          <w:rFonts w:cs="Times New Roman"/>
          <w:szCs w:val="24"/>
        </w:rPr>
        <w:t>idak perlu interpreter atau pen</w:t>
      </w:r>
      <w:r w:rsidRPr="007C08F2">
        <w:rPr>
          <w:rFonts w:cs="Times New Roman"/>
          <w:szCs w:val="24"/>
        </w:rPr>
        <w:t>erjemah Bahasa tingkat rendah (</w:t>
      </w:r>
      <w:r w:rsidRPr="007C08F2">
        <w:rPr>
          <w:rFonts w:cs="Times New Roman"/>
          <w:i/>
          <w:szCs w:val="24"/>
        </w:rPr>
        <w:t>low level language</w:t>
      </w:r>
      <w:r w:rsidRPr="007C08F2">
        <w:rPr>
          <w:rFonts w:cs="Times New Roman"/>
          <w:szCs w:val="24"/>
        </w:rPr>
        <w:t xml:space="preserve">) berupa </w:t>
      </w:r>
      <w:r w:rsidRPr="007C08F2">
        <w:rPr>
          <w:rFonts w:cs="Times New Roman"/>
          <w:i/>
          <w:szCs w:val="24"/>
        </w:rPr>
        <w:t>macroinstruction</w:t>
      </w:r>
      <w:r w:rsidRPr="007C08F2">
        <w:rPr>
          <w:rFonts w:cs="Times New Roman"/>
          <w:szCs w:val="24"/>
        </w:rPr>
        <w:t xml:space="preserve"> (</w:t>
      </w:r>
      <w:r w:rsidRPr="007C08F2">
        <w:rPr>
          <w:rFonts w:cs="Times New Roman"/>
          <w:i/>
          <w:szCs w:val="24"/>
        </w:rPr>
        <w:t>assembly</w:t>
      </w:r>
      <w:r w:rsidRPr="007C08F2">
        <w:rPr>
          <w:rFonts w:cs="Times New Roman"/>
          <w:szCs w:val="24"/>
        </w:rPr>
        <w:t>).</w:t>
      </w:r>
      <w:proofErr w:type="gramEnd"/>
      <w:r w:rsidRPr="007C08F2">
        <w:rPr>
          <w:rFonts w:cs="Times New Roman"/>
          <w:szCs w:val="24"/>
        </w:rPr>
        <w:t xml:space="preserve"> </w:t>
      </w:r>
      <w:proofErr w:type="gramStart"/>
      <w:r w:rsidRPr="007C08F2">
        <w:rPr>
          <w:rFonts w:cs="Times New Roman"/>
          <w:szCs w:val="24"/>
        </w:rPr>
        <w:t>Seperti halnya bahasa mesin, bahasa tingkat rendah tergantung pada arsitektur mesin.</w:t>
      </w:r>
      <w:proofErr w:type="gramEnd"/>
      <w:r w:rsidRPr="007C08F2">
        <w:rPr>
          <w:rFonts w:cs="Times New Roman"/>
          <w:szCs w:val="24"/>
        </w:rPr>
        <w:t xml:space="preserve"> </w:t>
      </w:r>
      <w:proofErr w:type="gramStart"/>
      <w:r w:rsidRPr="007C08F2">
        <w:rPr>
          <w:rFonts w:cs="Times New Roman"/>
          <w:szCs w:val="24"/>
        </w:rPr>
        <w:t>Programnya panjang dan sulit dipahami walaupun prosesnya cepat.</w:t>
      </w:r>
      <w:proofErr w:type="gramEnd"/>
      <w:r w:rsidRPr="007C08F2">
        <w:rPr>
          <w:rFonts w:cs="Times New Roman"/>
          <w:szCs w:val="24"/>
        </w:rPr>
        <w:t xml:space="preserve"> </w:t>
      </w:r>
      <w:proofErr w:type="gramStart"/>
      <w:r w:rsidRPr="007C08F2">
        <w:rPr>
          <w:rFonts w:cs="Times New Roman"/>
          <w:szCs w:val="24"/>
        </w:rPr>
        <w:t xml:space="preserve">Jenis bahasa tingkat ini perlu penerjemah berupa </w:t>
      </w:r>
      <w:r w:rsidRPr="00632BD7">
        <w:rPr>
          <w:rFonts w:cs="Times New Roman"/>
          <w:i/>
          <w:szCs w:val="24"/>
        </w:rPr>
        <w:t>assembler</w:t>
      </w:r>
      <w:r w:rsidRPr="007C08F2">
        <w:rPr>
          <w:rFonts w:cs="Times New Roman"/>
          <w:szCs w:val="24"/>
        </w:rPr>
        <w:t>.</w:t>
      </w:r>
      <w:proofErr w:type="gramEnd"/>
      <w:r w:rsidRPr="007C08F2">
        <w:rPr>
          <w:rFonts w:cs="Times New Roman"/>
          <w:szCs w:val="24"/>
        </w:rPr>
        <w:t xml:space="preserve"> </w:t>
      </w:r>
    </w:p>
    <w:p w14:paraId="0FFE3EF9" w14:textId="77777777" w:rsidR="004D79AB" w:rsidRDefault="004D79AB" w:rsidP="004D79AB">
      <w:pPr>
        <w:ind w:firstLine="851"/>
        <w:rPr>
          <w:rFonts w:cs="Times New Roman"/>
          <w:szCs w:val="24"/>
        </w:rPr>
      </w:pPr>
      <w:proofErr w:type="gramStart"/>
      <w:r w:rsidRPr="007C08F2">
        <w:rPr>
          <w:rFonts w:cs="Times New Roman"/>
          <w:szCs w:val="24"/>
        </w:rPr>
        <w:t>Bahasa tingkat tinggi (</w:t>
      </w:r>
      <w:r w:rsidRPr="007C08F2">
        <w:rPr>
          <w:rFonts w:cs="Times New Roman"/>
          <w:i/>
          <w:szCs w:val="24"/>
        </w:rPr>
        <w:t>high level language</w:t>
      </w:r>
      <w:r w:rsidRPr="007C08F2">
        <w:rPr>
          <w:rFonts w:cs="Times New Roman"/>
          <w:szCs w:val="24"/>
        </w:rPr>
        <w:t>) menyerupai struktur bahasa manusia sehingga mudah dipahami.</w:t>
      </w:r>
      <w:proofErr w:type="gramEnd"/>
      <w:r w:rsidRPr="007C08F2">
        <w:rPr>
          <w:rFonts w:cs="Times New Roman"/>
          <w:szCs w:val="24"/>
        </w:rPr>
        <w:t xml:space="preserve"> </w:t>
      </w:r>
      <w:proofErr w:type="gramStart"/>
      <w:r w:rsidRPr="007C08F2">
        <w:rPr>
          <w:rFonts w:cs="Times New Roman"/>
          <w:szCs w:val="24"/>
        </w:rPr>
        <w:t>Bahasa ini tidak tergantung pada arsitektur mesin tetapi memerlukan penterjemah berupa compiler atau interpreter.</w:t>
      </w:r>
      <w:proofErr w:type="gramEnd"/>
      <w:r w:rsidRPr="007C08F2">
        <w:rPr>
          <w:rFonts w:cs="Times New Roman"/>
          <w:szCs w:val="24"/>
        </w:rPr>
        <w:t xml:space="preserve"> Secara garis besar ada dua kategori bahasa pemrograman yaitu: bahasa pemrograman </w:t>
      </w:r>
      <w:proofErr w:type="gramStart"/>
      <w:r w:rsidRPr="007C08F2">
        <w:rPr>
          <w:rFonts w:cs="Times New Roman"/>
          <w:szCs w:val="24"/>
        </w:rPr>
        <w:t>aras</w:t>
      </w:r>
      <w:proofErr w:type="gramEnd"/>
      <w:r w:rsidRPr="007C08F2">
        <w:rPr>
          <w:rFonts w:cs="Times New Roman"/>
          <w:szCs w:val="24"/>
        </w:rPr>
        <w:t xml:space="preserve"> rendah </w:t>
      </w:r>
      <w:r w:rsidRPr="007C08F2">
        <w:rPr>
          <w:rFonts w:cs="Times New Roman"/>
          <w:i/>
          <w:szCs w:val="24"/>
        </w:rPr>
        <w:t>(low level</w:t>
      </w:r>
      <w:r w:rsidRPr="007C08F2">
        <w:rPr>
          <w:rFonts w:cs="Times New Roman"/>
          <w:szCs w:val="24"/>
        </w:rPr>
        <w:t>) dan bahasa pemrograman level tinggi (</w:t>
      </w:r>
      <w:r w:rsidRPr="007C08F2">
        <w:rPr>
          <w:rFonts w:cs="Times New Roman"/>
          <w:i/>
          <w:szCs w:val="24"/>
        </w:rPr>
        <w:t>high level</w:t>
      </w:r>
      <w:r w:rsidRPr="007C08F2">
        <w:rPr>
          <w:rFonts w:cs="Times New Roman"/>
          <w:szCs w:val="24"/>
        </w:rPr>
        <w:t xml:space="preserve">). Bahasa pemrograman </w:t>
      </w:r>
      <w:proofErr w:type="gramStart"/>
      <w:r w:rsidRPr="007C08F2">
        <w:rPr>
          <w:rFonts w:cs="Times New Roman"/>
          <w:szCs w:val="24"/>
        </w:rPr>
        <w:t>aras</w:t>
      </w:r>
      <w:proofErr w:type="gramEnd"/>
      <w:r w:rsidRPr="007C08F2">
        <w:rPr>
          <w:rFonts w:cs="Times New Roman"/>
          <w:szCs w:val="24"/>
        </w:rPr>
        <w:t xml:space="preserve"> rendah cenderung mendekati level komputer, ini artinya bahwa bahasanya ditulis mendekati atau sama dengan bahasa mesin komputer, hal ini sangat sulit ditulis karena bahasanya jauh dari bahasa manusia yang digunakan sehari-hari. Bahasa pemrograman yang lebih mudah dipelajari adalah bahasa pemrograman </w:t>
      </w:r>
      <w:proofErr w:type="gramStart"/>
      <w:r w:rsidRPr="007C08F2">
        <w:rPr>
          <w:rFonts w:cs="Times New Roman"/>
          <w:szCs w:val="24"/>
        </w:rPr>
        <w:t>aras</w:t>
      </w:r>
      <w:proofErr w:type="gramEnd"/>
      <w:r w:rsidRPr="007C08F2">
        <w:rPr>
          <w:rFonts w:cs="Times New Roman"/>
          <w:szCs w:val="24"/>
        </w:rPr>
        <w:t xml:space="preserve"> tinggi. Disebut </w:t>
      </w:r>
      <w:proofErr w:type="gramStart"/>
      <w:r w:rsidRPr="007C08F2">
        <w:rPr>
          <w:rFonts w:cs="Times New Roman"/>
          <w:szCs w:val="24"/>
        </w:rPr>
        <w:t>aras</w:t>
      </w:r>
      <w:proofErr w:type="gramEnd"/>
      <w:r w:rsidRPr="007C08F2">
        <w:rPr>
          <w:rFonts w:cs="Times New Roman"/>
          <w:szCs w:val="24"/>
        </w:rPr>
        <w:t xml:space="preserve"> tinggi karena bahasanya mendekati level bahasa manusi</w:t>
      </w:r>
      <w:r>
        <w:rPr>
          <w:rFonts w:cs="Times New Roman"/>
          <w:szCs w:val="24"/>
        </w:rPr>
        <w:t xml:space="preserve">a sehingga lebih mudah dipahami </w:t>
      </w:r>
      <w:sdt>
        <w:sdtPr>
          <w:rPr>
            <w:rFonts w:cs="Times New Roman"/>
            <w:szCs w:val="24"/>
          </w:rPr>
          <w:id w:val="776596975"/>
          <w:citation/>
        </w:sdtPr>
        <w:sdtContent>
          <w:r>
            <w:rPr>
              <w:rFonts w:cs="Times New Roman"/>
              <w:szCs w:val="24"/>
            </w:rPr>
            <w:fldChar w:fldCharType="begin"/>
          </w:r>
          <w:r>
            <w:rPr>
              <w:rFonts w:cs="Times New Roman"/>
              <w:szCs w:val="24"/>
            </w:rPr>
            <w:instrText xml:space="preserve"> CITATION Sup08 \l 1033 </w:instrText>
          </w:r>
          <w:r>
            <w:rPr>
              <w:rFonts w:cs="Times New Roman"/>
              <w:szCs w:val="24"/>
            </w:rPr>
            <w:fldChar w:fldCharType="separate"/>
          </w:r>
          <w:r w:rsidRPr="008B4A5D">
            <w:rPr>
              <w:rFonts w:cs="Times New Roman"/>
              <w:noProof/>
              <w:szCs w:val="24"/>
            </w:rPr>
            <w:t>(Suprapto, et al., 2008)</w:t>
          </w:r>
          <w:r>
            <w:rPr>
              <w:rFonts w:cs="Times New Roman"/>
              <w:szCs w:val="24"/>
            </w:rPr>
            <w:fldChar w:fldCharType="end"/>
          </w:r>
        </w:sdtContent>
      </w:sdt>
      <w:r>
        <w:rPr>
          <w:rFonts w:cs="Times New Roman"/>
          <w:szCs w:val="24"/>
        </w:rPr>
        <w:t>.</w:t>
      </w:r>
    </w:p>
    <w:p w14:paraId="27C2A19D" w14:textId="77777777" w:rsidR="004D79AB" w:rsidRDefault="004D79AB" w:rsidP="004D79AB">
      <w:pPr>
        <w:rPr>
          <w:rFonts w:cs="Times New Roman"/>
          <w:szCs w:val="24"/>
        </w:rPr>
      </w:pPr>
    </w:p>
    <w:p w14:paraId="70BEBEA0" w14:textId="77777777" w:rsidR="004D79AB" w:rsidRPr="00C91C48" w:rsidRDefault="004D79AB" w:rsidP="00A0746C">
      <w:pPr>
        <w:pStyle w:val="Heading2"/>
        <w:numPr>
          <w:ilvl w:val="1"/>
          <w:numId w:val="14"/>
        </w:numPr>
        <w:ind w:left="851" w:hanging="851"/>
      </w:pPr>
      <w:bookmarkStart w:id="43" w:name="_Toc60911827"/>
      <w:r>
        <w:lastRenderedPageBreak/>
        <w:t>Pemrograman Web</w:t>
      </w:r>
      <w:bookmarkEnd w:id="43"/>
    </w:p>
    <w:p w14:paraId="60A401F9" w14:textId="77777777" w:rsidR="004D79AB" w:rsidRDefault="004D79AB" w:rsidP="004D79AB">
      <w:pPr>
        <w:ind w:firstLine="851"/>
      </w:pPr>
      <w:proofErr w:type="gramStart"/>
      <w:r w:rsidRPr="004D253A">
        <w:t>Pemrograman Web diambil dari 2 su</w:t>
      </w:r>
      <w:r>
        <w:t xml:space="preserve">ku kata yaitu kata Pemrograman dan </w:t>
      </w:r>
      <w:r w:rsidRPr="004D253A">
        <w:t>Web.</w:t>
      </w:r>
      <w:proofErr w:type="gramEnd"/>
      <w:r>
        <w:t xml:space="preserve"> </w:t>
      </w:r>
      <w:r w:rsidRPr="004D253A">
        <w:t>Pemrograman berarti proses pembuatan sebuah program atau kumpulan</w:t>
      </w:r>
      <w:r>
        <w:t xml:space="preserve"> </w:t>
      </w:r>
      <w:r w:rsidRPr="004D253A">
        <w:t xml:space="preserve">intruksi. </w:t>
      </w:r>
      <w:proofErr w:type="gramStart"/>
      <w:r w:rsidRPr="004D253A">
        <w:t xml:space="preserve">Web berarti jaringan komputer yang terdiri dari kumpulan situs internet yang menawarkan teks, grafis, suara dan sumber daya animasi melalui </w:t>
      </w:r>
      <w:r w:rsidRPr="004D253A">
        <w:rPr>
          <w:i/>
        </w:rPr>
        <w:t>protocol transfer hypertext</w:t>
      </w:r>
      <w:r w:rsidRPr="004D253A">
        <w:t>.</w:t>
      </w:r>
      <w:proofErr w:type="gramEnd"/>
    </w:p>
    <w:p w14:paraId="0EECA56C" w14:textId="77777777" w:rsidR="004D79AB" w:rsidRPr="004D253A" w:rsidRDefault="004D79AB" w:rsidP="004D79AB">
      <w:pPr>
        <w:ind w:firstLine="851"/>
      </w:pPr>
      <w:r w:rsidRPr="00C91C48">
        <w:rPr>
          <w:rFonts w:cs="Times New Roman"/>
          <w:szCs w:val="24"/>
        </w:rPr>
        <w:t>Pemrograman web adalah sebutan untuk proses pembuatan kumpulan intruksi atau perintah tertulis yang dibuat secara logis dan da</w:t>
      </w:r>
      <w:r>
        <w:rPr>
          <w:rFonts w:cs="Times New Roman"/>
          <w:szCs w:val="24"/>
        </w:rPr>
        <w:t>pat digunakan atua ditampilkan d</w:t>
      </w:r>
      <w:r w:rsidRPr="00C91C48">
        <w:rPr>
          <w:rFonts w:cs="Times New Roman"/>
          <w:szCs w:val="24"/>
        </w:rPr>
        <w:t>engan bantuan </w:t>
      </w:r>
      <w:r w:rsidRPr="004D253A">
        <w:rPr>
          <w:rFonts w:cs="Times New Roman"/>
          <w:i/>
          <w:szCs w:val="24"/>
        </w:rPr>
        <w:t>web browser</w:t>
      </w:r>
      <w:r w:rsidRPr="00C91C48">
        <w:rPr>
          <w:rFonts w:cs="Times New Roman"/>
          <w:szCs w:val="24"/>
        </w:rPr>
        <w:t>.  </w:t>
      </w:r>
    </w:p>
    <w:p w14:paraId="2792CC4B" w14:textId="77777777" w:rsidR="004D79AB" w:rsidRPr="0020740F" w:rsidRDefault="004D79AB" w:rsidP="00A0746C">
      <w:pPr>
        <w:pStyle w:val="Heading3"/>
        <w:numPr>
          <w:ilvl w:val="2"/>
          <w:numId w:val="14"/>
        </w:numPr>
        <w:ind w:left="851" w:hanging="851"/>
        <w:jc w:val="left"/>
        <w:rPr>
          <w:rStyle w:val="eop"/>
          <w:rFonts w:cs="Times New Roman"/>
        </w:rPr>
      </w:pPr>
      <w:bookmarkStart w:id="44" w:name="_Toc60911828"/>
      <w:r>
        <w:rPr>
          <w:rStyle w:val="normaltextrun"/>
          <w:bCs/>
          <w:lang w:val="id-ID"/>
        </w:rPr>
        <w:t>Bahasa Pemrograman Web</w:t>
      </w:r>
      <w:bookmarkEnd w:id="44"/>
      <w:r>
        <w:rPr>
          <w:rStyle w:val="eop"/>
          <w:bCs/>
        </w:rPr>
        <w:t> </w:t>
      </w:r>
    </w:p>
    <w:p w14:paraId="45B42B98" w14:textId="77777777" w:rsidR="004D79AB" w:rsidRPr="004D253A" w:rsidRDefault="004D79AB" w:rsidP="004D79AB">
      <w:pPr>
        <w:ind w:firstLine="851"/>
        <w:rPr>
          <w:rStyle w:val="normaltextrun"/>
          <w:rFonts w:cs="Times New Roman"/>
        </w:rPr>
      </w:pPr>
      <w:r w:rsidRPr="004D253A">
        <w:rPr>
          <w:rStyle w:val="normaltextrun"/>
          <w:rFonts w:cs="Times New Roman"/>
        </w:rPr>
        <w:t xml:space="preserve">Bahasa pemrograman web adalah Bahasa yang digunakan oleh web programmer untuk membuat sebuah intruksi untuk memerintah komputer agar bias menjalankan suatu fungsi tertentu yang dijalankan pada browser. </w:t>
      </w:r>
      <w:proofErr w:type="gramStart"/>
      <w:r w:rsidRPr="004D253A">
        <w:rPr>
          <w:rStyle w:val="normaltextrun"/>
          <w:rFonts w:cs="Times New Roman"/>
        </w:rPr>
        <w:t>Bahasa pemrograman web adalah sebuah perhimpunan dari aturan sintaks</w:t>
      </w:r>
      <w:r>
        <w:rPr>
          <w:rStyle w:val="normaltextrun"/>
          <w:rFonts w:cs="Times New Roman"/>
        </w:rPr>
        <w:t xml:space="preserve"> &amp; </w:t>
      </w:r>
      <w:r w:rsidRPr="004D253A">
        <w:rPr>
          <w:rStyle w:val="normaltextrun"/>
          <w:rFonts w:cs="Times New Roman"/>
        </w:rPr>
        <w:t>systematic yang tugasnya untuk mendefinisikan program computer berbasis web.</w:t>
      </w:r>
      <w:proofErr w:type="gramEnd"/>
      <w:r w:rsidRPr="004D253A">
        <w:rPr>
          <w:rStyle w:val="normaltextrun"/>
          <w:rFonts w:cs="Times New Roman"/>
        </w:rPr>
        <w:t xml:space="preserve"> </w:t>
      </w:r>
    </w:p>
    <w:p w14:paraId="2BF93199" w14:textId="77777777" w:rsidR="004D79AB" w:rsidRPr="0020740F" w:rsidRDefault="004D79AB" w:rsidP="004D79AB">
      <w:pPr>
        <w:ind w:firstLine="851"/>
        <w:rPr>
          <w:rFonts w:cs="Times New Roman"/>
          <w:szCs w:val="24"/>
        </w:rPr>
      </w:pPr>
      <w:r w:rsidRPr="004D253A">
        <w:rPr>
          <w:rStyle w:val="normaltextrun"/>
          <w:rFonts w:cs="Times New Roman"/>
        </w:rPr>
        <w:t>Ada beberapa jenis bahasa pemrograman web yaitu bahasa pemrograman HTML (</w:t>
      </w:r>
      <w:r w:rsidRPr="004D253A">
        <w:rPr>
          <w:rStyle w:val="normaltextrun"/>
          <w:rFonts w:cs="Times New Roman"/>
          <w:i/>
        </w:rPr>
        <w:t>Hypertext Markup Language</w:t>
      </w:r>
      <w:r w:rsidRPr="004D253A">
        <w:rPr>
          <w:rStyle w:val="normaltextrun"/>
          <w:rFonts w:cs="Times New Roman"/>
        </w:rPr>
        <w:t>), PHP, ASP (</w:t>
      </w:r>
      <w:r w:rsidRPr="004D253A">
        <w:rPr>
          <w:rStyle w:val="normaltextrun"/>
          <w:rFonts w:cs="Times New Roman"/>
          <w:i/>
        </w:rPr>
        <w:t>Active Server Pages</w:t>
      </w:r>
      <w:r w:rsidRPr="004D253A">
        <w:rPr>
          <w:rStyle w:val="normaltextrun"/>
          <w:rFonts w:cs="Times New Roman"/>
        </w:rPr>
        <w:t>), XML (</w:t>
      </w:r>
      <w:r w:rsidRPr="004D253A">
        <w:rPr>
          <w:rStyle w:val="normaltextrun"/>
          <w:rFonts w:cs="Times New Roman"/>
          <w:i/>
        </w:rPr>
        <w:t>Extensible Markup Language</w:t>
      </w:r>
      <w:r w:rsidRPr="004D253A">
        <w:rPr>
          <w:rStyle w:val="normaltextrun"/>
          <w:rFonts w:cs="Times New Roman"/>
        </w:rPr>
        <w:t>), WML (</w:t>
      </w:r>
      <w:r w:rsidRPr="004D253A">
        <w:rPr>
          <w:rStyle w:val="normaltextrun"/>
          <w:rFonts w:cs="Times New Roman"/>
          <w:i/>
        </w:rPr>
        <w:t>Wireless Markup Language</w:t>
      </w:r>
      <w:r w:rsidRPr="004D253A">
        <w:rPr>
          <w:rStyle w:val="normaltextrun"/>
          <w:rFonts w:cs="Times New Roman"/>
        </w:rPr>
        <w:t>), PERL (</w:t>
      </w:r>
      <w:r w:rsidRPr="004D253A">
        <w:rPr>
          <w:rStyle w:val="normaltextrun"/>
          <w:rFonts w:cs="Times New Roman"/>
          <w:i/>
        </w:rPr>
        <w:t>Practical Extraction and Report Language</w:t>
      </w:r>
      <w:r w:rsidRPr="004D253A">
        <w:rPr>
          <w:rStyle w:val="normaltextrun"/>
          <w:rFonts w:cs="Times New Roman"/>
        </w:rPr>
        <w:t>), CFM (</w:t>
      </w:r>
      <w:r w:rsidRPr="004D253A">
        <w:rPr>
          <w:rStyle w:val="normaltextrun"/>
          <w:rFonts w:cs="Times New Roman"/>
          <w:i/>
        </w:rPr>
        <w:t>Cubic Feet per Minute</w:t>
      </w:r>
      <w:r w:rsidRPr="004D253A">
        <w:rPr>
          <w:rStyle w:val="normaltextrun"/>
          <w:rFonts w:cs="Times New Roman"/>
        </w:rPr>
        <w:t>), Javascript, CSS (</w:t>
      </w:r>
      <w:r w:rsidRPr="004D253A">
        <w:rPr>
          <w:rStyle w:val="normaltextrun"/>
          <w:rFonts w:cs="Times New Roman"/>
          <w:i/>
        </w:rPr>
        <w:t>Cascading Style Sheets</w:t>
      </w:r>
      <w:r w:rsidRPr="004D253A">
        <w:rPr>
          <w:rStyle w:val="normaltextrun"/>
          <w:rFonts w:cs="Times New Roman"/>
        </w:rPr>
        <w:t xml:space="preserve">), dan </w:t>
      </w:r>
      <w:r>
        <w:rPr>
          <w:rStyle w:val="normaltextrun"/>
          <w:rFonts w:cs="Times New Roman"/>
        </w:rPr>
        <w:t xml:space="preserve">lainnya </w:t>
      </w:r>
      <w:sdt>
        <w:sdtPr>
          <w:rPr>
            <w:rStyle w:val="normaltextrun"/>
            <w:rFonts w:cs="Times New Roman"/>
          </w:rPr>
          <w:id w:val="-905290859"/>
          <w:citation/>
        </w:sdtPr>
        <w:sdtContent>
          <w:r>
            <w:rPr>
              <w:rStyle w:val="normaltextrun"/>
              <w:rFonts w:cs="Times New Roman"/>
            </w:rPr>
            <w:fldChar w:fldCharType="begin"/>
          </w:r>
          <w:r>
            <w:rPr>
              <w:rStyle w:val="normaltextrun"/>
              <w:rFonts w:cs="Times New Roman"/>
            </w:rPr>
            <w:instrText xml:space="preserve">CITATION Ver18 \l 1033 </w:instrText>
          </w:r>
          <w:r>
            <w:rPr>
              <w:rStyle w:val="normaltextrun"/>
              <w:rFonts w:cs="Times New Roman"/>
            </w:rPr>
            <w:fldChar w:fldCharType="separate"/>
          </w:r>
          <w:r w:rsidRPr="008B4A5D">
            <w:rPr>
              <w:rFonts w:cs="Times New Roman"/>
              <w:noProof/>
            </w:rPr>
            <w:t>(Setyaningrum, 2018)</w:t>
          </w:r>
          <w:r>
            <w:rPr>
              <w:rStyle w:val="normaltextrun"/>
              <w:rFonts w:cs="Times New Roman"/>
            </w:rPr>
            <w:fldChar w:fldCharType="end"/>
          </w:r>
        </w:sdtContent>
      </w:sdt>
      <w:r w:rsidRPr="0020740F">
        <w:rPr>
          <w:rStyle w:val="normaltextrun"/>
          <w:rFonts w:cs="Times New Roman"/>
        </w:rPr>
        <w:t>. </w:t>
      </w:r>
      <w:r w:rsidRPr="0020740F">
        <w:rPr>
          <w:rStyle w:val="eop"/>
          <w:rFonts w:cs="Times New Roman"/>
          <w:szCs w:val="24"/>
        </w:rPr>
        <w:t> </w:t>
      </w:r>
    </w:p>
    <w:p w14:paraId="11F08A16" w14:textId="77777777" w:rsidR="004D79AB" w:rsidRPr="00C91C48" w:rsidRDefault="004D79AB" w:rsidP="004D79AB"/>
    <w:p w14:paraId="53EE16C1" w14:textId="77777777" w:rsidR="004D79AB" w:rsidRDefault="004D79AB" w:rsidP="00A0746C">
      <w:pPr>
        <w:pStyle w:val="Heading2"/>
        <w:numPr>
          <w:ilvl w:val="1"/>
          <w:numId w:val="14"/>
        </w:numPr>
        <w:ind w:left="851" w:hanging="851"/>
        <w:jc w:val="left"/>
        <w:rPr>
          <w:lang w:val="id-ID"/>
        </w:rPr>
      </w:pPr>
      <w:bookmarkStart w:id="45" w:name="_Toc60911829"/>
      <w:r>
        <w:t>Konsep MVC</w:t>
      </w:r>
      <w:bookmarkEnd w:id="45"/>
      <w:r w:rsidRPr="00462BB2">
        <w:rPr>
          <w:lang w:val="id-ID"/>
        </w:rPr>
        <w:t xml:space="preserve"> </w:t>
      </w:r>
    </w:p>
    <w:p w14:paraId="6FEBBCC2" w14:textId="77777777" w:rsidR="004D79AB" w:rsidRPr="007E292F" w:rsidRDefault="004D79AB" w:rsidP="004D79AB">
      <w:pPr>
        <w:ind w:firstLine="851"/>
        <w:rPr>
          <w:rFonts w:cs="Times New Roman"/>
          <w:szCs w:val="24"/>
        </w:rPr>
      </w:pPr>
      <w:proofErr w:type="gramStart"/>
      <w:r>
        <w:rPr>
          <w:rFonts w:cs="Times New Roman"/>
          <w:szCs w:val="24"/>
        </w:rPr>
        <w:t xml:space="preserve">MVC memiliki pola untuk memecah aplikasi menjadi 3 modul asosiasi diantaranya adalah Model, </w:t>
      </w:r>
      <w:r>
        <w:rPr>
          <w:rFonts w:cs="Times New Roman"/>
          <w:i/>
          <w:szCs w:val="24"/>
        </w:rPr>
        <w:t>View</w:t>
      </w:r>
      <w:r>
        <w:rPr>
          <w:rFonts w:cs="Times New Roman"/>
          <w:szCs w:val="24"/>
        </w:rPr>
        <w:t xml:space="preserve"> dan </w:t>
      </w:r>
      <w:r>
        <w:rPr>
          <w:rFonts w:cs="Times New Roman"/>
          <w:i/>
          <w:szCs w:val="24"/>
        </w:rPr>
        <w:t>Controller.</w:t>
      </w:r>
      <w:proofErr w:type="gramEnd"/>
      <w:r>
        <w:rPr>
          <w:rFonts w:cs="Times New Roman"/>
          <w:i/>
          <w:szCs w:val="24"/>
        </w:rPr>
        <w:t xml:space="preserve"> </w:t>
      </w:r>
      <w:proofErr w:type="gramStart"/>
      <w:r>
        <w:rPr>
          <w:rFonts w:cs="Times New Roman"/>
          <w:szCs w:val="24"/>
        </w:rPr>
        <w:t>Model merupakan logika dan inti dari sebuah aplikasi.</w:t>
      </w:r>
      <w:proofErr w:type="gramEnd"/>
      <w:r>
        <w:rPr>
          <w:rFonts w:cs="Times New Roman"/>
          <w:szCs w:val="24"/>
        </w:rPr>
        <w:t xml:space="preserve"> </w:t>
      </w:r>
      <w:r>
        <w:rPr>
          <w:rFonts w:cs="Times New Roman"/>
          <w:i/>
          <w:szCs w:val="24"/>
        </w:rPr>
        <w:t xml:space="preserve">View </w:t>
      </w:r>
      <w:r>
        <w:rPr>
          <w:rFonts w:cs="Times New Roman"/>
          <w:szCs w:val="24"/>
        </w:rPr>
        <w:t xml:space="preserve">merupakan </w:t>
      </w:r>
      <w:r>
        <w:rPr>
          <w:rFonts w:cs="Times New Roman"/>
          <w:i/>
          <w:szCs w:val="24"/>
        </w:rPr>
        <w:t xml:space="preserve">user interface </w:t>
      </w:r>
      <w:r>
        <w:rPr>
          <w:rFonts w:cs="Times New Roman"/>
          <w:szCs w:val="24"/>
        </w:rPr>
        <w:t xml:space="preserve">dari </w:t>
      </w:r>
      <w:r>
        <w:rPr>
          <w:rFonts w:cs="Times New Roman"/>
          <w:i/>
          <w:szCs w:val="24"/>
        </w:rPr>
        <w:t>controller</w:t>
      </w:r>
      <w:r>
        <w:rPr>
          <w:rFonts w:cs="Times New Roman"/>
          <w:szCs w:val="24"/>
        </w:rPr>
        <w:t xml:space="preserve"> yang digunakan untuk merespond sebuah </w:t>
      </w:r>
      <w:r w:rsidRPr="007E292F">
        <w:rPr>
          <w:rFonts w:cs="Times New Roman"/>
          <w:i/>
          <w:szCs w:val="24"/>
        </w:rPr>
        <w:t>event</w:t>
      </w:r>
      <w:r>
        <w:rPr>
          <w:rFonts w:cs="Times New Roman"/>
          <w:i/>
          <w:szCs w:val="24"/>
        </w:rPr>
        <w:t xml:space="preserve">. Controller </w:t>
      </w:r>
      <w:r>
        <w:rPr>
          <w:rFonts w:cs="Times New Roman"/>
          <w:szCs w:val="24"/>
        </w:rPr>
        <w:t xml:space="preserve">merupakan pengimplementasian flow yang berfungsi untuk mengontrol antara </w:t>
      </w:r>
      <w:r>
        <w:rPr>
          <w:rFonts w:cs="Times New Roman"/>
          <w:i/>
          <w:szCs w:val="24"/>
        </w:rPr>
        <w:t xml:space="preserve">view </w:t>
      </w:r>
      <w:r>
        <w:rPr>
          <w:rFonts w:cs="Times New Roman"/>
          <w:szCs w:val="24"/>
        </w:rPr>
        <w:t xml:space="preserve">dan model </w:t>
      </w:r>
      <w:sdt>
        <w:sdtPr>
          <w:rPr>
            <w:rFonts w:cs="Times New Roman"/>
            <w:szCs w:val="24"/>
          </w:rPr>
          <w:id w:val="-127315785"/>
          <w:citation/>
        </w:sdtPr>
        <w:sdtContent>
          <w:r>
            <w:rPr>
              <w:rFonts w:cs="Times New Roman"/>
              <w:szCs w:val="24"/>
            </w:rPr>
            <w:fldChar w:fldCharType="begin"/>
          </w:r>
          <w:r>
            <w:rPr>
              <w:rFonts w:cs="Times New Roman"/>
              <w:szCs w:val="24"/>
            </w:rPr>
            <w:instrText xml:space="preserve"> CITATION Sim16 \l 1033 </w:instrText>
          </w:r>
          <w:r>
            <w:rPr>
              <w:rFonts w:cs="Times New Roman"/>
              <w:szCs w:val="24"/>
            </w:rPr>
            <w:fldChar w:fldCharType="separate"/>
          </w:r>
          <w:r w:rsidRPr="008B4A5D">
            <w:rPr>
              <w:rFonts w:cs="Times New Roman"/>
              <w:noProof/>
              <w:szCs w:val="24"/>
            </w:rPr>
            <w:t>(Simanjuntak &amp; Kasnady, 2016)</w:t>
          </w:r>
          <w:r>
            <w:rPr>
              <w:rFonts w:cs="Times New Roman"/>
              <w:szCs w:val="24"/>
            </w:rPr>
            <w:fldChar w:fldCharType="end"/>
          </w:r>
        </w:sdtContent>
      </w:sdt>
      <w:r>
        <w:rPr>
          <w:rFonts w:cs="Times New Roman"/>
          <w:szCs w:val="24"/>
        </w:rPr>
        <w:t xml:space="preserve">. Berikut penjelasan lebih lanjut mengenai 3 modul </w:t>
      </w:r>
      <w:proofErr w:type="gramStart"/>
      <w:r>
        <w:rPr>
          <w:rFonts w:cs="Times New Roman"/>
          <w:szCs w:val="24"/>
        </w:rPr>
        <w:t>diatas :</w:t>
      </w:r>
      <w:proofErr w:type="gramEnd"/>
      <w:r>
        <w:rPr>
          <w:rFonts w:cs="Times New Roman"/>
          <w:szCs w:val="24"/>
        </w:rPr>
        <w:t xml:space="preserve"> </w:t>
      </w:r>
    </w:p>
    <w:p w14:paraId="41B545BA" w14:textId="77777777" w:rsidR="004D79AB" w:rsidRDefault="004D79AB" w:rsidP="00A0746C">
      <w:pPr>
        <w:pStyle w:val="Heading3"/>
        <w:numPr>
          <w:ilvl w:val="2"/>
          <w:numId w:val="14"/>
        </w:numPr>
        <w:ind w:left="851" w:hanging="851"/>
        <w:jc w:val="left"/>
        <w:rPr>
          <w:b w:val="0"/>
        </w:rPr>
      </w:pPr>
      <w:bookmarkStart w:id="46" w:name="_Toc60911830"/>
      <w:r w:rsidRPr="00020B33">
        <w:lastRenderedPageBreak/>
        <w:t>Model</w:t>
      </w:r>
      <w:bookmarkEnd w:id="46"/>
    </w:p>
    <w:p w14:paraId="6240D619" w14:textId="77777777" w:rsidR="004D79AB" w:rsidRDefault="004D79AB" w:rsidP="004D79AB">
      <w:pPr>
        <w:ind w:firstLine="851"/>
        <w:rPr>
          <w:rFonts w:cs="Times New Roman"/>
          <w:szCs w:val="24"/>
        </w:rPr>
      </w:pPr>
      <w:proofErr w:type="gramStart"/>
      <w:r w:rsidRPr="00E9118F">
        <w:rPr>
          <w:rFonts w:cs="Times New Roman"/>
          <w:szCs w:val="24"/>
        </w:rPr>
        <w:t>Model be</w:t>
      </w:r>
      <w:r>
        <w:rPr>
          <w:rFonts w:cs="Times New Roman"/>
          <w:szCs w:val="24"/>
        </w:rPr>
        <w:t>rhubungan dengan data dan</w:t>
      </w:r>
      <w:r w:rsidRPr="00E9118F">
        <w:rPr>
          <w:rFonts w:cs="Times New Roman"/>
          <w:szCs w:val="24"/>
        </w:rPr>
        <w:t xml:space="preserve"> interaksi ke </w:t>
      </w:r>
      <w:r w:rsidRPr="00B70407">
        <w:rPr>
          <w:rFonts w:cs="Times New Roman"/>
          <w:i/>
          <w:szCs w:val="24"/>
        </w:rPr>
        <w:t>database</w:t>
      </w:r>
      <w:r w:rsidRPr="00E9118F">
        <w:rPr>
          <w:rFonts w:cs="Times New Roman"/>
          <w:szCs w:val="24"/>
        </w:rPr>
        <w:t xml:space="preserve"> </w:t>
      </w:r>
      <w:r>
        <w:rPr>
          <w:rFonts w:cs="Times New Roman"/>
          <w:szCs w:val="24"/>
        </w:rPr>
        <w:t>atau webservice yang merepresentasikan struktur data dari aplikasi yang biasa berupa basis data maupun data lainnya dalam bentuk file teks, file XML maupun webservice.</w:t>
      </w:r>
      <w:proofErr w:type="gramEnd"/>
      <w:r>
        <w:rPr>
          <w:rFonts w:cs="Times New Roman"/>
          <w:szCs w:val="24"/>
        </w:rPr>
        <w:t xml:space="preserve"> </w:t>
      </w:r>
      <w:proofErr w:type="gramStart"/>
      <w:r>
        <w:rPr>
          <w:rFonts w:cs="Times New Roman"/>
          <w:szCs w:val="24"/>
        </w:rPr>
        <w:t>Pada umumnya dalam model berisi class dan fungsi untuk mengambil, update dan delete data website.</w:t>
      </w:r>
      <w:proofErr w:type="gramEnd"/>
      <w:r>
        <w:rPr>
          <w:rFonts w:cs="Times New Roman"/>
          <w:szCs w:val="24"/>
        </w:rPr>
        <w:t xml:space="preserve"> Bagian model biasanya berhubungan dengan perintah-perintah query SQL karena di dalab web menggunakan basis data untuk menyimpan data. </w:t>
      </w:r>
    </w:p>
    <w:p w14:paraId="6C625BA4" w14:textId="77777777" w:rsidR="004D79AB" w:rsidRPr="00E9118F" w:rsidRDefault="004D79AB" w:rsidP="004D79AB">
      <w:pPr>
        <w:ind w:firstLine="720"/>
        <w:rPr>
          <w:rFonts w:cs="Times New Roman"/>
          <w:szCs w:val="24"/>
        </w:rPr>
      </w:pPr>
    </w:p>
    <w:p w14:paraId="14628543" w14:textId="77777777" w:rsidR="004D79AB" w:rsidRPr="00020B33" w:rsidRDefault="004D79AB" w:rsidP="00A0746C">
      <w:pPr>
        <w:pStyle w:val="Heading3"/>
        <w:numPr>
          <w:ilvl w:val="2"/>
          <w:numId w:val="14"/>
        </w:numPr>
        <w:spacing w:before="0"/>
        <w:ind w:left="851" w:hanging="851"/>
        <w:jc w:val="left"/>
        <w:rPr>
          <w:b w:val="0"/>
        </w:rPr>
      </w:pPr>
      <w:bookmarkStart w:id="47" w:name="_Toc60911831"/>
      <w:r w:rsidRPr="00020B33">
        <w:t>View</w:t>
      </w:r>
      <w:bookmarkEnd w:id="47"/>
    </w:p>
    <w:p w14:paraId="229F175C" w14:textId="77777777" w:rsidR="004D79AB" w:rsidRDefault="004D79AB" w:rsidP="004D79AB">
      <w:pPr>
        <w:ind w:firstLine="851"/>
        <w:rPr>
          <w:rFonts w:cs="Times New Roman"/>
          <w:szCs w:val="24"/>
        </w:rPr>
      </w:pPr>
      <w:r>
        <w:rPr>
          <w:rFonts w:cs="Times New Roman"/>
          <w:szCs w:val="24"/>
        </w:rPr>
        <w:t xml:space="preserve">View berhubungan dengan segala sesuatu yang </w:t>
      </w:r>
      <w:proofErr w:type="gramStart"/>
      <w:r>
        <w:rPr>
          <w:rFonts w:cs="Times New Roman"/>
          <w:szCs w:val="24"/>
        </w:rPr>
        <w:t>akan</w:t>
      </w:r>
      <w:proofErr w:type="gramEnd"/>
      <w:r>
        <w:rPr>
          <w:rFonts w:cs="Times New Roman"/>
          <w:szCs w:val="24"/>
        </w:rPr>
        <w:t xml:space="preserve"> ditampilkan ke </w:t>
      </w:r>
      <w:r>
        <w:rPr>
          <w:rFonts w:cs="Times New Roman"/>
          <w:i/>
          <w:szCs w:val="24"/>
        </w:rPr>
        <w:t xml:space="preserve">end-user </w:t>
      </w:r>
      <w:r>
        <w:rPr>
          <w:rFonts w:cs="Times New Roman"/>
          <w:szCs w:val="24"/>
        </w:rPr>
        <w:t xml:space="preserve">berupa halaman web, rss, javascript dan lain lain. View hanya berisi variabel-variabel yang berisi data yang siap ditampilkan. View dapat dikatakan sebagai halaman websie yang dibuat menggunakan HTML dengan bantuan CSS ataupun JavaScript dan dikhususkan untuk menampilkan data hasil dari model &amp; controller. </w:t>
      </w:r>
    </w:p>
    <w:p w14:paraId="4C4FEADB" w14:textId="77777777" w:rsidR="004D79AB" w:rsidRPr="00B70407" w:rsidRDefault="004D79AB" w:rsidP="004D79AB">
      <w:pPr>
        <w:ind w:firstLine="720"/>
        <w:rPr>
          <w:rFonts w:cs="Times New Roman"/>
          <w:szCs w:val="24"/>
        </w:rPr>
      </w:pPr>
    </w:p>
    <w:p w14:paraId="30F1A382" w14:textId="77777777" w:rsidR="004D79AB" w:rsidRPr="00020B33" w:rsidRDefault="004D79AB" w:rsidP="00A0746C">
      <w:pPr>
        <w:pStyle w:val="Heading3"/>
        <w:numPr>
          <w:ilvl w:val="2"/>
          <w:numId w:val="14"/>
        </w:numPr>
        <w:ind w:left="851" w:hanging="851"/>
        <w:jc w:val="left"/>
        <w:rPr>
          <w:b w:val="0"/>
        </w:rPr>
      </w:pPr>
      <w:bookmarkStart w:id="48" w:name="_Toc60911832"/>
      <w:r w:rsidRPr="00020B33">
        <w:t>Controller</w:t>
      </w:r>
      <w:bookmarkEnd w:id="48"/>
    </w:p>
    <w:p w14:paraId="411A84CC" w14:textId="77777777" w:rsidR="004D79AB" w:rsidRDefault="004D79AB" w:rsidP="004D79AB">
      <w:pPr>
        <w:ind w:firstLine="851"/>
        <w:rPr>
          <w:rFonts w:cs="Times New Roman"/>
          <w:szCs w:val="24"/>
        </w:rPr>
      </w:pPr>
      <w:r>
        <w:rPr>
          <w:rFonts w:cs="Times New Roman"/>
          <w:i/>
          <w:szCs w:val="24"/>
        </w:rPr>
        <w:t>C</w:t>
      </w:r>
      <w:r w:rsidRPr="00020B33">
        <w:rPr>
          <w:rFonts w:cs="Times New Roman"/>
          <w:i/>
          <w:szCs w:val="24"/>
        </w:rPr>
        <w:t>ontroller</w:t>
      </w:r>
      <w:r>
        <w:rPr>
          <w:rFonts w:cs="Times New Roman"/>
          <w:i/>
          <w:szCs w:val="24"/>
        </w:rPr>
        <w:t xml:space="preserve"> </w:t>
      </w:r>
      <w:r>
        <w:rPr>
          <w:rFonts w:cs="Times New Roman"/>
          <w:szCs w:val="24"/>
        </w:rPr>
        <w:t xml:space="preserve">bertindak sebagai penghubung data dan view yang di dalamnya terdapat class serta fungsi yang memproses permintaan dari view ke dalam struktur data di dalam model. </w:t>
      </w:r>
      <w:proofErr w:type="gramStart"/>
      <w:r w:rsidRPr="00020B33">
        <w:rPr>
          <w:rFonts w:cs="Times New Roman"/>
          <w:i/>
          <w:szCs w:val="24"/>
        </w:rPr>
        <w:t>Controller</w:t>
      </w:r>
      <w:r>
        <w:rPr>
          <w:rFonts w:cs="Times New Roman"/>
          <w:i/>
          <w:szCs w:val="24"/>
        </w:rPr>
        <w:t xml:space="preserve"> </w:t>
      </w:r>
      <w:r>
        <w:rPr>
          <w:rFonts w:cs="Times New Roman"/>
          <w:szCs w:val="24"/>
        </w:rPr>
        <w:t>tidak berisi kode untuk mengakses basis data karena itu merupakan wewenang dari Model.</w:t>
      </w:r>
      <w:proofErr w:type="gramEnd"/>
      <w:r>
        <w:rPr>
          <w:rFonts w:cs="Times New Roman"/>
          <w:szCs w:val="24"/>
        </w:rPr>
        <w:t xml:space="preserve"> Tugas </w:t>
      </w:r>
      <w:r w:rsidRPr="00020B33">
        <w:rPr>
          <w:rFonts w:cs="Times New Roman"/>
          <w:i/>
          <w:szCs w:val="24"/>
        </w:rPr>
        <w:t>controller</w:t>
      </w:r>
      <w:r>
        <w:rPr>
          <w:rFonts w:cs="Times New Roman"/>
          <w:i/>
          <w:szCs w:val="24"/>
        </w:rPr>
        <w:t xml:space="preserve"> </w:t>
      </w:r>
      <w:r>
        <w:rPr>
          <w:rFonts w:cs="Times New Roman"/>
          <w:szCs w:val="24"/>
        </w:rPr>
        <w:t xml:space="preserve">adalah untuk menyediakan akses ke basis data, menyediakan penanganan kesalahan/error dan mengerjakan proses logika dari aplikasi serta melakukan validasi atau cek terhadap input. </w:t>
      </w:r>
    </w:p>
    <w:p w14:paraId="31656665" w14:textId="77777777" w:rsidR="004D79AB" w:rsidRPr="001A2E92" w:rsidRDefault="004D79AB" w:rsidP="004D79AB">
      <w:pPr>
        <w:ind w:firstLine="720"/>
        <w:rPr>
          <w:rFonts w:cs="Times New Roman"/>
          <w:szCs w:val="24"/>
          <w:lang w:val="id-ID"/>
        </w:rPr>
      </w:pPr>
    </w:p>
    <w:p w14:paraId="1A15F3D4" w14:textId="77777777" w:rsidR="004D79AB" w:rsidRDefault="004D79AB" w:rsidP="00A0746C">
      <w:pPr>
        <w:pStyle w:val="Heading2"/>
        <w:numPr>
          <w:ilvl w:val="1"/>
          <w:numId w:val="14"/>
        </w:numPr>
        <w:ind w:left="851" w:hanging="851"/>
        <w:jc w:val="left"/>
      </w:pPr>
      <w:bookmarkStart w:id="49" w:name="_Toc60911833"/>
      <w:r>
        <w:t>Framework</w:t>
      </w:r>
      <w:bookmarkEnd w:id="49"/>
      <w:r w:rsidRPr="00462BB2">
        <w:rPr>
          <w:lang w:val="id-ID"/>
        </w:rPr>
        <w:t xml:space="preserve"> </w:t>
      </w:r>
    </w:p>
    <w:p w14:paraId="5737DC43" w14:textId="77777777" w:rsidR="004D79AB" w:rsidRPr="005D696A" w:rsidRDefault="004D79AB" w:rsidP="004D79AB">
      <w:pPr>
        <w:ind w:firstLine="851"/>
        <w:rPr>
          <w:rFonts w:cs="Times New Roman"/>
          <w:szCs w:val="24"/>
        </w:rPr>
      </w:pPr>
      <w:proofErr w:type="gramStart"/>
      <w:r w:rsidRPr="00CC5E72">
        <w:rPr>
          <w:rFonts w:cs="Times New Roman"/>
          <w:i/>
          <w:szCs w:val="24"/>
        </w:rPr>
        <w:t>Framework</w:t>
      </w:r>
      <w:r>
        <w:rPr>
          <w:rFonts w:cs="Times New Roman"/>
          <w:szCs w:val="24"/>
        </w:rPr>
        <w:t xml:space="preserve"> adalah sebuah struktur konseptual dasar yang digunakan untuk memecahkan sebuah permasalahan atau isu-isu kompleks.</w:t>
      </w:r>
      <w:proofErr w:type="gramEnd"/>
      <w:r>
        <w:rPr>
          <w:rFonts w:cs="Times New Roman"/>
          <w:szCs w:val="24"/>
        </w:rPr>
        <w:t xml:space="preserve"> Penggunaan </w:t>
      </w:r>
      <w:r w:rsidRPr="00CC5E72">
        <w:rPr>
          <w:rFonts w:cs="Times New Roman"/>
          <w:i/>
          <w:szCs w:val="24"/>
        </w:rPr>
        <w:t>framework</w:t>
      </w:r>
      <w:r>
        <w:rPr>
          <w:rFonts w:cs="Times New Roman"/>
          <w:szCs w:val="24"/>
        </w:rPr>
        <w:t xml:space="preserve"> memberikan beberapa keuntungan diantaranya menghemat waktu pengembangan dan </w:t>
      </w:r>
      <w:r>
        <w:rPr>
          <w:rFonts w:cs="Times New Roman"/>
          <w:i/>
          <w:szCs w:val="24"/>
        </w:rPr>
        <w:t>r</w:t>
      </w:r>
      <w:r w:rsidRPr="00CC5E72">
        <w:rPr>
          <w:rFonts w:cs="Times New Roman"/>
          <w:i/>
          <w:szCs w:val="24"/>
        </w:rPr>
        <w:t>euse</w:t>
      </w:r>
      <w:r>
        <w:rPr>
          <w:rFonts w:cs="Times New Roman"/>
          <w:i/>
          <w:szCs w:val="24"/>
        </w:rPr>
        <w:t xml:space="preserve"> of code </w:t>
      </w:r>
      <w:r>
        <w:rPr>
          <w:rFonts w:cs="Times New Roman"/>
          <w:szCs w:val="24"/>
        </w:rPr>
        <w:t xml:space="preserve">adalah dengan menggunakan </w:t>
      </w:r>
      <w:r w:rsidRPr="005D696A">
        <w:rPr>
          <w:rFonts w:cs="Times New Roman"/>
          <w:i/>
          <w:szCs w:val="24"/>
        </w:rPr>
        <w:t>framework</w:t>
      </w:r>
      <w:r>
        <w:rPr>
          <w:rFonts w:cs="Times New Roman"/>
          <w:szCs w:val="24"/>
        </w:rPr>
        <w:t xml:space="preserve"> </w:t>
      </w:r>
      <w:r w:rsidRPr="005D696A">
        <w:rPr>
          <w:rFonts w:cs="Times New Roman"/>
          <w:i/>
          <w:szCs w:val="24"/>
        </w:rPr>
        <w:t>project</w:t>
      </w:r>
      <w:r>
        <w:rPr>
          <w:rFonts w:cs="Times New Roman"/>
          <w:szCs w:val="24"/>
        </w:rPr>
        <w:t xml:space="preserve"> yang dibuat memiliki struktur yang </w:t>
      </w:r>
      <w:proofErr w:type="gramStart"/>
      <w:r>
        <w:rPr>
          <w:rFonts w:cs="Times New Roman"/>
          <w:szCs w:val="24"/>
        </w:rPr>
        <w:t>baku</w:t>
      </w:r>
      <w:proofErr w:type="gramEnd"/>
      <w:r>
        <w:rPr>
          <w:rFonts w:cs="Times New Roman"/>
          <w:szCs w:val="24"/>
        </w:rPr>
        <w:t xml:space="preserve">. </w:t>
      </w:r>
      <w:proofErr w:type="gramStart"/>
      <w:r>
        <w:rPr>
          <w:rFonts w:cs="Times New Roman"/>
          <w:szCs w:val="24"/>
        </w:rPr>
        <w:t xml:space="preserve">Sebuah </w:t>
      </w:r>
      <w:r w:rsidRPr="005D696A">
        <w:rPr>
          <w:rFonts w:cs="Times New Roman"/>
          <w:i/>
          <w:szCs w:val="24"/>
        </w:rPr>
        <w:t>framework</w:t>
      </w:r>
      <w:r>
        <w:rPr>
          <w:rFonts w:cs="Times New Roman"/>
          <w:szCs w:val="24"/>
        </w:rPr>
        <w:t xml:space="preserve"> biasanya tersedia </w:t>
      </w:r>
      <w:r>
        <w:rPr>
          <w:rFonts w:cs="Times New Roman"/>
          <w:szCs w:val="24"/>
        </w:rPr>
        <w:lastRenderedPageBreak/>
        <w:t xml:space="preserve">struktur yang baik yaitu </w:t>
      </w:r>
      <w:r w:rsidRPr="005D696A">
        <w:rPr>
          <w:rFonts w:cs="Times New Roman"/>
          <w:i/>
          <w:szCs w:val="24"/>
        </w:rPr>
        <w:t>standar coding</w:t>
      </w:r>
      <w:r>
        <w:rPr>
          <w:rFonts w:cs="Times New Roman"/>
          <w:szCs w:val="24"/>
        </w:rPr>
        <w:t xml:space="preserve">, </w:t>
      </w:r>
      <w:r w:rsidRPr="005D696A">
        <w:rPr>
          <w:rFonts w:cs="Times New Roman"/>
          <w:i/>
          <w:szCs w:val="24"/>
        </w:rPr>
        <w:t>best practice,</w:t>
      </w:r>
      <w:r>
        <w:rPr>
          <w:rFonts w:cs="Times New Roman"/>
          <w:szCs w:val="24"/>
        </w:rPr>
        <w:t xml:space="preserve"> </w:t>
      </w:r>
      <w:r w:rsidRPr="005D696A">
        <w:rPr>
          <w:rFonts w:cs="Times New Roman"/>
          <w:i/>
          <w:szCs w:val="24"/>
        </w:rPr>
        <w:t>design pattern</w:t>
      </w:r>
      <w:r>
        <w:rPr>
          <w:rFonts w:cs="Times New Roman"/>
          <w:szCs w:val="24"/>
        </w:rPr>
        <w:t xml:space="preserve"> dan </w:t>
      </w:r>
      <w:r w:rsidRPr="005D696A">
        <w:rPr>
          <w:rFonts w:cs="Times New Roman"/>
          <w:i/>
          <w:szCs w:val="24"/>
        </w:rPr>
        <w:t>common function</w:t>
      </w:r>
      <w:r>
        <w:rPr>
          <w:rFonts w:cs="Times New Roman"/>
          <w:i/>
          <w:szCs w:val="24"/>
        </w:rPr>
        <w:t xml:space="preserve"> </w:t>
      </w:r>
      <w:sdt>
        <w:sdtPr>
          <w:rPr>
            <w:rFonts w:cs="Times New Roman"/>
            <w:i/>
            <w:szCs w:val="24"/>
          </w:rPr>
          <w:id w:val="854930329"/>
          <w:citation/>
        </w:sdtPr>
        <w:sdtContent>
          <w:r>
            <w:rPr>
              <w:rFonts w:cs="Times New Roman"/>
              <w:i/>
              <w:szCs w:val="24"/>
            </w:rPr>
            <w:fldChar w:fldCharType="begin"/>
          </w:r>
          <w:r>
            <w:rPr>
              <w:rFonts w:cs="Times New Roman"/>
              <w:i/>
              <w:szCs w:val="24"/>
            </w:rPr>
            <w:instrText xml:space="preserve"> CITATION Bas10 \l 1033 </w:instrText>
          </w:r>
          <w:r>
            <w:rPr>
              <w:rFonts w:cs="Times New Roman"/>
              <w:i/>
              <w:szCs w:val="24"/>
            </w:rPr>
            <w:fldChar w:fldCharType="separate"/>
          </w:r>
          <w:r w:rsidRPr="008B4A5D">
            <w:rPr>
              <w:rFonts w:cs="Times New Roman"/>
              <w:noProof/>
              <w:szCs w:val="24"/>
            </w:rPr>
            <w:t>(Basuki, 2010)</w:t>
          </w:r>
          <w:r>
            <w:rPr>
              <w:rFonts w:cs="Times New Roman"/>
              <w:i/>
              <w:szCs w:val="24"/>
            </w:rPr>
            <w:fldChar w:fldCharType="end"/>
          </w:r>
        </w:sdtContent>
      </w:sdt>
      <w:r>
        <w:rPr>
          <w:rFonts w:cs="Times New Roman"/>
          <w:szCs w:val="24"/>
        </w:rPr>
        <w:t>.</w:t>
      </w:r>
      <w:proofErr w:type="gramEnd"/>
      <w:r>
        <w:rPr>
          <w:rFonts w:cs="Times New Roman"/>
          <w:szCs w:val="24"/>
        </w:rPr>
        <w:t xml:space="preserve"> </w:t>
      </w:r>
    </w:p>
    <w:p w14:paraId="1509E4C9" w14:textId="77777777" w:rsidR="004D79AB" w:rsidRPr="005D696A" w:rsidRDefault="004D79AB" w:rsidP="00A0746C">
      <w:pPr>
        <w:pStyle w:val="Heading3"/>
        <w:numPr>
          <w:ilvl w:val="2"/>
          <w:numId w:val="14"/>
        </w:numPr>
        <w:tabs>
          <w:tab w:val="left" w:pos="1350"/>
        </w:tabs>
        <w:ind w:left="851" w:hanging="851"/>
        <w:jc w:val="left"/>
        <w:rPr>
          <w:rFonts w:cs="Times New Roman"/>
          <w:b w:val="0"/>
        </w:rPr>
      </w:pPr>
      <w:bookmarkStart w:id="50" w:name="_Toc60911834"/>
      <w:r w:rsidRPr="005D696A">
        <w:rPr>
          <w:rFonts w:cs="Times New Roman"/>
        </w:rPr>
        <w:t>Framework</w:t>
      </w:r>
      <w:r w:rsidRPr="005D696A">
        <w:rPr>
          <w:rFonts w:cs="Times New Roman"/>
          <w:lang w:val="id-ID"/>
        </w:rPr>
        <w:t xml:space="preserve"> </w:t>
      </w:r>
      <w:r w:rsidRPr="005D696A">
        <w:rPr>
          <w:rFonts w:cs="Times New Roman"/>
        </w:rPr>
        <w:t>CodeIgniter</w:t>
      </w:r>
      <w:bookmarkEnd w:id="50"/>
    </w:p>
    <w:p w14:paraId="379AC2D2" w14:textId="77777777" w:rsidR="004D79AB" w:rsidRDefault="004D79AB" w:rsidP="004D79AB">
      <w:pPr>
        <w:ind w:firstLine="851"/>
        <w:rPr>
          <w:rFonts w:cs="Times New Roman"/>
          <w:szCs w:val="24"/>
        </w:rPr>
      </w:pPr>
      <w:proofErr w:type="gramStart"/>
      <w:r w:rsidRPr="005D696A">
        <w:rPr>
          <w:rFonts w:cs="Times New Roman"/>
          <w:szCs w:val="24"/>
        </w:rPr>
        <w:t xml:space="preserve">CodeIgniter adalah sebuah web </w:t>
      </w:r>
      <w:r w:rsidRPr="005D696A">
        <w:rPr>
          <w:rFonts w:cs="Times New Roman"/>
          <w:i/>
          <w:szCs w:val="24"/>
        </w:rPr>
        <w:t>application framework</w:t>
      </w:r>
      <w:r w:rsidRPr="005D696A">
        <w:rPr>
          <w:rFonts w:cs="Times New Roman"/>
          <w:szCs w:val="24"/>
        </w:rPr>
        <w:t xml:space="preserve"> yang bersifat </w:t>
      </w:r>
      <w:r w:rsidRPr="005D696A">
        <w:rPr>
          <w:rFonts w:cs="Times New Roman"/>
          <w:i/>
          <w:szCs w:val="24"/>
        </w:rPr>
        <w:t>open source</w:t>
      </w:r>
      <w:r w:rsidRPr="005D696A">
        <w:rPr>
          <w:rFonts w:cs="Times New Roman"/>
          <w:szCs w:val="24"/>
        </w:rPr>
        <w:t xml:space="preserve"> </w:t>
      </w:r>
      <w:r>
        <w:rPr>
          <w:rFonts w:cs="Times New Roman"/>
          <w:szCs w:val="24"/>
        </w:rPr>
        <w:t>untuk membangun aplikasi php dinamis.</w:t>
      </w:r>
      <w:proofErr w:type="gramEnd"/>
      <w:r>
        <w:rPr>
          <w:rFonts w:cs="Times New Roman"/>
          <w:szCs w:val="24"/>
        </w:rPr>
        <w:t xml:space="preserve"> </w:t>
      </w:r>
      <w:proofErr w:type="gramStart"/>
      <w:r>
        <w:rPr>
          <w:rFonts w:cs="Times New Roman"/>
          <w:szCs w:val="24"/>
        </w:rPr>
        <w:t xml:space="preserve">Tujuan pengembangannya adalah untuk membantu </w:t>
      </w:r>
      <w:r w:rsidRPr="005D696A">
        <w:rPr>
          <w:rFonts w:cs="Times New Roman"/>
          <w:i/>
          <w:szCs w:val="24"/>
        </w:rPr>
        <w:t>developer</w:t>
      </w:r>
      <w:r>
        <w:rPr>
          <w:rFonts w:cs="Times New Roman"/>
          <w:szCs w:val="24"/>
        </w:rPr>
        <w:t xml:space="preserve"> mengerjakan sebuah project/aplikasi dengan cepat.</w:t>
      </w:r>
      <w:proofErr w:type="gramEnd"/>
      <w:r>
        <w:rPr>
          <w:rFonts w:cs="Times New Roman"/>
          <w:szCs w:val="24"/>
        </w:rPr>
        <w:t xml:space="preserve"> </w:t>
      </w:r>
      <w:proofErr w:type="gramStart"/>
      <w:r>
        <w:rPr>
          <w:rFonts w:cs="Times New Roman"/>
          <w:szCs w:val="24"/>
        </w:rPr>
        <w:t xml:space="preserve">CodeIgniter menyediakan berbagai macam </w:t>
      </w:r>
      <w:r w:rsidRPr="005D696A">
        <w:rPr>
          <w:rFonts w:cs="Times New Roman"/>
          <w:i/>
          <w:szCs w:val="24"/>
        </w:rPr>
        <w:t>library</w:t>
      </w:r>
      <w:r>
        <w:rPr>
          <w:rFonts w:cs="Times New Roman"/>
          <w:i/>
          <w:szCs w:val="24"/>
        </w:rPr>
        <w:t xml:space="preserve"> </w:t>
      </w:r>
      <w:r>
        <w:rPr>
          <w:rFonts w:cs="Times New Roman"/>
          <w:szCs w:val="24"/>
        </w:rPr>
        <w:t xml:space="preserve">yang dibangun menggunakan konsep </w:t>
      </w:r>
      <w:r w:rsidRPr="005D696A">
        <w:rPr>
          <w:rFonts w:cs="Times New Roman"/>
          <w:i/>
          <w:szCs w:val="24"/>
        </w:rPr>
        <w:t>Model View Controller</w:t>
      </w:r>
      <w:r>
        <w:rPr>
          <w:rFonts w:cs="Times New Roman"/>
          <w:i/>
          <w:szCs w:val="24"/>
        </w:rPr>
        <w:t xml:space="preserve"> </w:t>
      </w:r>
      <w:r>
        <w:rPr>
          <w:rFonts w:cs="Times New Roman"/>
          <w:szCs w:val="24"/>
        </w:rPr>
        <w:t>(MVC)</w:t>
      </w:r>
      <w:r>
        <w:rPr>
          <w:rFonts w:cs="Times New Roman"/>
          <w:i/>
          <w:szCs w:val="24"/>
        </w:rPr>
        <w:t xml:space="preserve"> </w:t>
      </w:r>
      <w:r w:rsidRPr="001E77B3">
        <w:rPr>
          <w:rFonts w:cs="Times New Roman"/>
          <w:i/>
          <w:szCs w:val="24"/>
        </w:rPr>
        <w:t>development pattern</w:t>
      </w:r>
      <w:r>
        <w:rPr>
          <w:rFonts w:cs="Times New Roman"/>
          <w:szCs w:val="24"/>
        </w:rPr>
        <w:t>.</w:t>
      </w:r>
      <w:proofErr w:type="gramEnd"/>
      <w:r>
        <w:rPr>
          <w:rFonts w:cs="Times New Roman"/>
          <w:szCs w:val="24"/>
        </w:rPr>
        <w:t xml:space="preserve"> </w:t>
      </w:r>
      <w:proofErr w:type="gramStart"/>
      <w:r>
        <w:rPr>
          <w:rFonts w:cs="Times New Roman"/>
          <w:szCs w:val="24"/>
        </w:rPr>
        <w:t xml:space="preserve">Adapaun beberapa fitur yang dimiliki adalah menggunakan </w:t>
      </w:r>
      <w:r>
        <w:rPr>
          <w:rFonts w:cs="Times New Roman"/>
          <w:i/>
          <w:szCs w:val="24"/>
        </w:rPr>
        <w:t xml:space="preserve">pattern model view controller </w:t>
      </w:r>
      <w:r>
        <w:rPr>
          <w:rFonts w:cs="Times New Roman"/>
          <w:szCs w:val="24"/>
        </w:rPr>
        <w:t>yang menghasilkan apliaksi lebih terstruktur dan standar yang jelas.</w:t>
      </w:r>
      <w:proofErr w:type="gramEnd"/>
      <w:r>
        <w:rPr>
          <w:rFonts w:cs="Times New Roman"/>
          <w:szCs w:val="24"/>
        </w:rPr>
        <w:t xml:space="preserve"> </w:t>
      </w:r>
      <w:proofErr w:type="gramStart"/>
      <w:r>
        <w:rPr>
          <w:rFonts w:cs="Times New Roman"/>
          <w:szCs w:val="24"/>
        </w:rPr>
        <w:t xml:space="preserve">CodeIgniter juga termasuk URL </w:t>
      </w:r>
      <w:r>
        <w:rPr>
          <w:rFonts w:cs="Times New Roman"/>
          <w:i/>
          <w:szCs w:val="24"/>
        </w:rPr>
        <w:t>friendly</w:t>
      </w:r>
      <w:r>
        <w:rPr>
          <w:rFonts w:cs="Times New Roman"/>
          <w:szCs w:val="24"/>
        </w:rPr>
        <w:t xml:space="preserve"> dengan diminimalisasi penggunaan $_GET dan diganti dengan URL.</w:t>
      </w:r>
      <w:proofErr w:type="gramEnd"/>
      <w:r>
        <w:rPr>
          <w:rFonts w:cs="Times New Roman"/>
          <w:szCs w:val="24"/>
        </w:rPr>
        <w:t xml:space="preserve"> </w:t>
      </w:r>
      <w:proofErr w:type="gramStart"/>
      <w:r>
        <w:rPr>
          <w:rFonts w:cs="Times New Roman"/>
          <w:szCs w:val="24"/>
        </w:rPr>
        <w:t>Kemudahan dalam mempelajari menghasilkan kecepatan untuk pembuatan seuah aplikasi.</w:t>
      </w:r>
      <w:proofErr w:type="gramEnd"/>
      <w:r>
        <w:rPr>
          <w:rFonts w:cs="Times New Roman"/>
          <w:szCs w:val="24"/>
        </w:rPr>
        <w:t xml:space="preserve"> </w:t>
      </w:r>
      <w:proofErr w:type="gramStart"/>
      <w:r>
        <w:rPr>
          <w:rFonts w:cs="Times New Roman"/>
          <w:szCs w:val="24"/>
        </w:rPr>
        <w:t xml:space="preserve">Jika dibandingkan dengan </w:t>
      </w:r>
      <w:r w:rsidRPr="001E77B3">
        <w:rPr>
          <w:rFonts w:cs="Times New Roman"/>
          <w:i/>
          <w:szCs w:val="24"/>
        </w:rPr>
        <w:t>framework</w:t>
      </w:r>
      <w:r>
        <w:rPr>
          <w:rFonts w:cs="Times New Roman"/>
          <w:szCs w:val="24"/>
        </w:rPr>
        <w:t xml:space="preserve"> lainnya keunggulan CodeIgniter adalah mudah dimodifikasi dan beradaptasi, dokumentasi lengkap dan jelas serta learning curve rendah yang artinya sangat mudah untuk dipelajari.</w:t>
      </w:r>
      <w:proofErr w:type="gramEnd"/>
    </w:p>
    <w:p w14:paraId="4730B6EC" w14:textId="77777777" w:rsidR="004D79AB" w:rsidRDefault="004D79AB" w:rsidP="004D79AB">
      <w:pPr>
        <w:ind w:firstLine="851"/>
        <w:rPr>
          <w:rFonts w:cs="Times New Roman"/>
          <w:szCs w:val="24"/>
        </w:rPr>
      </w:pPr>
      <w:proofErr w:type="gramStart"/>
      <w:r>
        <w:rPr>
          <w:rFonts w:cs="Times New Roman"/>
          <w:szCs w:val="24"/>
        </w:rPr>
        <w:t>CodeIgniter 2.0 diluncurkan tahun 2011 dengan banyak perubahan mendasar dibandingkan dengan versi sebelumnya.</w:t>
      </w:r>
      <w:proofErr w:type="gramEnd"/>
      <w:r>
        <w:rPr>
          <w:rFonts w:cs="Times New Roman"/>
          <w:szCs w:val="24"/>
        </w:rPr>
        <w:t xml:space="preserve"> Perubahan ini membuat CodeIgniter menjadi lebih matang, adapun beberapa perubahan diantaranya adalah </w:t>
      </w:r>
    </w:p>
    <w:p w14:paraId="32E66443" w14:textId="77777777" w:rsidR="004D79AB" w:rsidRDefault="004D79AB" w:rsidP="00A0746C">
      <w:pPr>
        <w:pStyle w:val="ListParagraph"/>
        <w:numPr>
          <w:ilvl w:val="0"/>
          <w:numId w:val="15"/>
        </w:numPr>
        <w:spacing w:after="160"/>
        <w:ind w:left="851" w:hanging="851"/>
        <w:rPr>
          <w:rFonts w:cs="Times New Roman"/>
        </w:rPr>
      </w:pPr>
      <w:r>
        <w:rPr>
          <w:rFonts w:cs="Times New Roman"/>
        </w:rPr>
        <w:t>Menghilangkan dukungan PHP4 karena jika tetap digunakan maka CodeIgniter akan semakin ketinggalan dari segi fitur</w:t>
      </w:r>
    </w:p>
    <w:p w14:paraId="4BA120BA" w14:textId="77777777" w:rsidR="004D79AB" w:rsidRPr="007A6667" w:rsidRDefault="004D79AB" w:rsidP="00A0746C">
      <w:pPr>
        <w:pStyle w:val="ListParagraph"/>
        <w:numPr>
          <w:ilvl w:val="0"/>
          <w:numId w:val="15"/>
        </w:numPr>
        <w:spacing w:after="160"/>
        <w:ind w:left="851" w:hanging="851"/>
        <w:rPr>
          <w:rFonts w:cs="Times New Roman"/>
        </w:rPr>
      </w:pPr>
      <w:r>
        <w:rPr>
          <w:rFonts w:cs="Times New Roman"/>
        </w:rPr>
        <w:t xml:space="preserve">Mengghilangkan fitur </w:t>
      </w:r>
      <w:r w:rsidRPr="00694059">
        <w:rPr>
          <w:rFonts w:cs="Times New Roman"/>
          <w:i/>
        </w:rPr>
        <w:t>pluggin</w:t>
      </w:r>
      <w:r>
        <w:rPr>
          <w:rFonts w:cs="Times New Roman"/>
        </w:rPr>
        <w:t xml:space="preserve">. Pluggin mirip dengan </w:t>
      </w:r>
      <w:r w:rsidRPr="00694059">
        <w:rPr>
          <w:rFonts w:cs="Times New Roman"/>
          <w:i/>
        </w:rPr>
        <w:t>helper</w:t>
      </w:r>
      <w:r>
        <w:rPr>
          <w:rFonts w:cs="Times New Roman"/>
        </w:rPr>
        <w:t xml:space="preserve"> yang bertujuan menghilangkan kerancuan dan m</w:t>
      </w:r>
      <w:r w:rsidRPr="007A6667">
        <w:rPr>
          <w:rFonts w:cs="Times New Roman"/>
        </w:rPr>
        <w:t xml:space="preserve">engghilangkan fitur </w:t>
      </w:r>
      <w:r w:rsidRPr="007A6667">
        <w:rPr>
          <w:rFonts w:cs="Times New Roman"/>
          <w:i/>
        </w:rPr>
        <w:t>scaffolding</w:t>
      </w:r>
      <w:r w:rsidRPr="007A6667">
        <w:rPr>
          <w:rFonts w:cs="Times New Roman"/>
        </w:rPr>
        <w:t xml:space="preserve"> yang pengimplementasiannya dianggap kurang bagus.</w:t>
      </w:r>
    </w:p>
    <w:p w14:paraId="7F7156DC" w14:textId="77777777" w:rsidR="004D79AB" w:rsidRDefault="004D79AB" w:rsidP="00A0746C">
      <w:pPr>
        <w:pStyle w:val="ListParagraph"/>
        <w:numPr>
          <w:ilvl w:val="0"/>
          <w:numId w:val="15"/>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driver</w:t>
      </w:r>
      <w:r>
        <w:rPr>
          <w:rFonts w:cs="Times New Roman"/>
        </w:rPr>
        <w:t xml:space="preserve"> yang memiliki fungsi membuat </w:t>
      </w:r>
      <w:r w:rsidRPr="00694059">
        <w:rPr>
          <w:rFonts w:cs="Times New Roman"/>
          <w:i/>
        </w:rPr>
        <w:t>driver</w:t>
      </w:r>
      <w:r>
        <w:rPr>
          <w:rFonts w:cs="Times New Roman"/>
        </w:rPr>
        <w:t xml:space="preserve"> dari </w:t>
      </w:r>
      <w:r w:rsidRPr="00694059">
        <w:rPr>
          <w:rFonts w:cs="Times New Roman"/>
          <w:i/>
        </w:rPr>
        <w:t>library</w:t>
      </w:r>
      <w:r>
        <w:rPr>
          <w:rFonts w:cs="Times New Roman"/>
        </w:rPr>
        <w:t xml:space="preserve"> yang telah dibuat.</w:t>
      </w:r>
    </w:p>
    <w:p w14:paraId="3A1E2737" w14:textId="77777777" w:rsidR="004D79AB" w:rsidRDefault="004D79AB" w:rsidP="00A0746C">
      <w:pPr>
        <w:pStyle w:val="ListParagraph"/>
        <w:numPr>
          <w:ilvl w:val="0"/>
          <w:numId w:val="15"/>
        </w:numPr>
        <w:spacing w:after="160"/>
        <w:ind w:left="851" w:hanging="851"/>
        <w:rPr>
          <w:rFonts w:cs="Times New Roman"/>
        </w:rPr>
      </w:pPr>
      <w:r w:rsidRPr="00694059">
        <w:rPr>
          <w:rFonts w:cs="Times New Roman"/>
          <w:i/>
        </w:rPr>
        <w:t xml:space="preserve">Support query string </w:t>
      </w:r>
      <w:r>
        <w:rPr>
          <w:rFonts w:cs="Times New Roman"/>
        </w:rPr>
        <w:t xml:space="preserve">dan </w:t>
      </w:r>
      <w:r w:rsidRPr="00694059">
        <w:rPr>
          <w:rFonts w:cs="Times New Roman"/>
          <w:i/>
        </w:rPr>
        <w:t xml:space="preserve">command-line execution </w:t>
      </w:r>
      <w:r>
        <w:rPr>
          <w:rFonts w:cs="Times New Roman"/>
        </w:rPr>
        <w:t>yang berfungsi menjawab kesulitan yang dialami pada versi yang sebelumnya</w:t>
      </w:r>
    </w:p>
    <w:p w14:paraId="31D33509" w14:textId="77777777" w:rsidR="004D79AB" w:rsidRDefault="004D79AB" w:rsidP="00A0746C">
      <w:pPr>
        <w:pStyle w:val="ListParagraph"/>
        <w:numPr>
          <w:ilvl w:val="0"/>
          <w:numId w:val="15"/>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cache</w:t>
      </w:r>
      <w:r>
        <w:rPr>
          <w:rFonts w:cs="Times New Roman"/>
        </w:rPr>
        <w:t xml:space="preserve"> untuk meninggkatkan kualitas aplikasi </w:t>
      </w:r>
    </w:p>
    <w:p w14:paraId="0EA65BC3" w14:textId="77777777" w:rsidR="004D79AB" w:rsidRDefault="004D79AB" w:rsidP="00A0746C">
      <w:pPr>
        <w:pStyle w:val="ListParagraph"/>
        <w:numPr>
          <w:ilvl w:val="0"/>
          <w:numId w:val="15"/>
        </w:numPr>
        <w:ind w:left="851" w:hanging="851"/>
        <w:rPr>
          <w:rFonts w:cs="Times New Roman"/>
        </w:rPr>
      </w:pPr>
      <w:r>
        <w:rPr>
          <w:rFonts w:cs="Times New Roman"/>
        </w:rPr>
        <w:t xml:space="preserve">Penambahan fitur </w:t>
      </w:r>
      <w:r w:rsidRPr="00694059">
        <w:rPr>
          <w:rFonts w:cs="Times New Roman"/>
          <w:i/>
        </w:rPr>
        <w:t>package</w:t>
      </w:r>
      <w:r>
        <w:rPr>
          <w:rFonts w:cs="Times New Roman"/>
        </w:rPr>
        <w:t xml:space="preserve"> untuk mempermudah distribusi resource dalam sebuah folder. </w:t>
      </w:r>
    </w:p>
    <w:p w14:paraId="1F1AF1E1" w14:textId="77777777" w:rsidR="004D79AB" w:rsidRPr="004D253A" w:rsidRDefault="004D79AB" w:rsidP="004D79AB">
      <w:pPr>
        <w:rPr>
          <w:rFonts w:cs="Times New Roman"/>
        </w:rPr>
      </w:pPr>
    </w:p>
    <w:tbl>
      <w:tblPr>
        <w:tblStyle w:val="TableGrid"/>
        <w:tblW w:w="0" w:type="auto"/>
        <w:tblLook w:val="04A0" w:firstRow="1" w:lastRow="0" w:firstColumn="1" w:lastColumn="0" w:noHBand="0" w:noVBand="1"/>
      </w:tblPr>
      <w:tblGrid>
        <w:gridCol w:w="8234"/>
      </w:tblGrid>
      <w:tr w:rsidR="004D79AB" w14:paraId="7D558E3F" w14:textId="77777777" w:rsidTr="004D79AB">
        <w:tc>
          <w:tcPr>
            <w:tcW w:w="8342" w:type="dxa"/>
          </w:tcPr>
          <w:p w14:paraId="67BDF464" w14:textId="77777777" w:rsidR="004D79AB" w:rsidRDefault="004D79AB" w:rsidP="00632BD7">
            <w:pPr>
              <w:keepNext/>
              <w:spacing w:before="120"/>
              <w:jc w:val="center"/>
              <w:rPr>
                <w:rFonts w:cs="Times New Roman"/>
                <w:szCs w:val="24"/>
              </w:rPr>
            </w:pPr>
            <w:r>
              <w:rPr>
                <w:noProof/>
              </w:rPr>
              <w:drawing>
                <wp:inline distT="0" distB="0" distL="0" distR="0" wp14:anchorId="7FC0BE93" wp14:editId="205C0537">
                  <wp:extent cx="3352800" cy="1635711"/>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7373"/>
                          <a:stretch/>
                        </pic:blipFill>
                        <pic:spPr bwMode="auto">
                          <a:xfrm>
                            <a:off x="0" y="0"/>
                            <a:ext cx="3363089" cy="16407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3EF2A2" w14:textId="251029D6" w:rsidR="004D79AB" w:rsidRPr="003D213B" w:rsidRDefault="00632BD7" w:rsidP="004D79AB">
      <w:pPr>
        <w:pStyle w:val="Caption"/>
        <w:rPr>
          <w:rFonts w:cs="Times New Roman"/>
          <w:i/>
          <w:szCs w:val="20"/>
        </w:rPr>
      </w:pPr>
      <w:bookmarkStart w:id="51" w:name="_Toc60697066"/>
      <w:bookmarkStart w:id="52" w:name="_Toc60912000"/>
      <w:proofErr w:type="gramStart"/>
      <w:r>
        <w:t>Gambar 2.</w:t>
      </w:r>
      <w:proofErr w:type="gramEnd"/>
      <w:r>
        <w:t xml:space="preserve"> </w:t>
      </w:r>
      <w:r w:rsidR="00536DF1">
        <w:rPr>
          <w:noProof/>
        </w:rPr>
        <w:fldChar w:fldCharType="begin"/>
      </w:r>
      <w:r w:rsidR="00536DF1">
        <w:rPr>
          <w:noProof/>
        </w:rPr>
        <w:instrText xml:space="preserve"> SEQ Gambar_2. \* ARABIC </w:instrText>
      </w:r>
      <w:r w:rsidR="00536DF1">
        <w:rPr>
          <w:noProof/>
        </w:rPr>
        <w:fldChar w:fldCharType="separate"/>
      </w:r>
      <w:r>
        <w:rPr>
          <w:noProof/>
        </w:rPr>
        <w:t>1</w:t>
      </w:r>
      <w:r w:rsidR="00536DF1">
        <w:rPr>
          <w:noProof/>
        </w:rPr>
        <w:fldChar w:fldCharType="end"/>
      </w:r>
      <w:r w:rsidR="004D79AB" w:rsidRPr="003D213B">
        <w:rPr>
          <w:rFonts w:cs="Times New Roman"/>
          <w:szCs w:val="20"/>
        </w:rPr>
        <w:t xml:space="preserve"> Perbandingan PHP Biasa dengan CodeIgniter</w:t>
      </w:r>
      <w:bookmarkEnd w:id="51"/>
      <w:bookmarkEnd w:id="52"/>
    </w:p>
    <w:p w14:paraId="47EF127C" w14:textId="362E8EE5" w:rsidR="004D79AB" w:rsidRDefault="00632BD7" w:rsidP="004D79AB">
      <w:pPr>
        <w:ind w:firstLine="851"/>
        <w:rPr>
          <w:rFonts w:cs="Times New Roman"/>
          <w:szCs w:val="24"/>
        </w:rPr>
      </w:pPr>
      <w:proofErr w:type="gramStart"/>
      <w:r>
        <w:rPr>
          <w:rFonts w:cs="Times New Roman"/>
          <w:szCs w:val="24"/>
        </w:rPr>
        <w:t>Gambar 2.1</w:t>
      </w:r>
      <w:r w:rsidR="004D79AB">
        <w:rPr>
          <w:rFonts w:cs="Times New Roman"/>
          <w:szCs w:val="24"/>
        </w:rPr>
        <w:t xml:space="preserve"> merupakan perbandingan dari PHP biasa dengan CodeIgniter.</w:t>
      </w:r>
      <w:proofErr w:type="gramEnd"/>
      <w:r w:rsidR="004D79AB">
        <w:rPr>
          <w:rFonts w:cs="Times New Roman"/>
          <w:szCs w:val="24"/>
        </w:rPr>
        <w:t xml:space="preserve"> Eksekusi PHP biasanya </w:t>
      </w:r>
      <w:proofErr w:type="gramStart"/>
      <w:r w:rsidR="004D79AB">
        <w:rPr>
          <w:rFonts w:cs="Times New Roman"/>
          <w:szCs w:val="24"/>
        </w:rPr>
        <w:t>akan</w:t>
      </w:r>
      <w:proofErr w:type="gramEnd"/>
      <w:r w:rsidR="004D79AB">
        <w:rPr>
          <w:rFonts w:cs="Times New Roman"/>
          <w:szCs w:val="24"/>
        </w:rPr>
        <w:t xml:space="preserve"> me-load semua library dan fungsi yang dibutuhkan kemudian digabungkan ke dalam HTML untuk dieksekusi oleh PHP. </w:t>
      </w:r>
    </w:p>
    <w:p w14:paraId="332CC860" w14:textId="77777777" w:rsidR="00632BD7" w:rsidRDefault="00632BD7" w:rsidP="004D79AB">
      <w:pPr>
        <w:ind w:firstLine="851"/>
        <w:rPr>
          <w:rFonts w:cs="Times New Roman"/>
          <w:szCs w:val="24"/>
        </w:rPr>
      </w:pPr>
    </w:p>
    <w:p w14:paraId="39A4EC86" w14:textId="77777777" w:rsidR="004D79AB" w:rsidRDefault="004D79AB" w:rsidP="00A0746C">
      <w:pPr>
        <w:pStyle w:val="Heading2"/>
        <w:numPr>
          <w:ilvl w:val="1"/>
          <w:numId w:val="14"/>
        </w:numPr>
        <w:ind w:left="851" w:hanging="851"/>
        <w:jc w:val="left"/>
      </w:pPr>
      <w:bookmarkStart w:id="53" w:name="_Toc60911835"/>
      <w:r>
        <w:t>PHP</w:t>
      </w:r>
      <w:bookmarkEnd w:id="53"/>
    </w:p>
    <w:p w14:paraId="0712A37B" w14:textId="77777777" w:rsidR="004D79AB" w:rsidRDefault="004D79AB" w:rsidP="00632BD7">
      <w:pPr>
        <w:ind w:firstLine="851"/>
      </w:pPr>
      <w:proofErr w:type="gramStart"/>
      <w:r w:rsidRPr="00510881">
        <w:rPr>
          <w:i/>
        </w:rPr>
        <w:t>Hypertext Preprocessor</w:t>
      </w:r>
      <w:r w:rsidRPr="00510881">
        <w:t xml:space="preserve"> adalah sebuah Bahasa pemograman di sisi server.</w:t>
      </w:r>
      <w:proofErr w:type="gramEnd"/>
      <w:r w:rsidRPr="00510881">
        <w:t xml:space="preserve"> </w:t>
      </w:r>
      <w:r>
        <w:t>PHP</w:t>
      </w:r>
      <w:r w:rsidRPr="00510881">
        <w:t xml:space="preserve"> merupakan bahasa script yang dijalankan </w:t>
      </w:r>
      <w:r>
        <w:t>pada sisi server (SSS</w:t>
      </w:r>
      <w:r w:rsidRPr="00510881">
        <w:t xml:space="preserve">: </w:t>
      </w:r>
      <w:r w:rsidRPr="00510881">
        <w:rPr>
          <w:i/>
        </w:rPr>
        <w:t>Server Side Scripting</w:t>
      </w:r>
      <w:r w:rsidRPr="00510881">
        <w:t xml:space="preserve">). </w:t>
      </w:r>
      <w:r w:rsidRPr="00510881">
        <w:rPr>
          <w:i/>
        </w:rPr>
        <w:t>Database</w:t>
      </w:r>
      <w:r>
        <w:t xml:space="preserve"> yang didukung PHP antara lain</w:t>
      </w:r>
      <w:r w:rsidRPr="00510881">
        <w:t xml:space="preserve">: MySQL, Informix, Oracle, Sybase, Solid, PostgreSQL, Generic ODBC. </w:t>
      </w:r>
      <w:proofErr w:type="gramStart"/>
      <w:r w:rsidRPr="00510881">
        <w:t xml:space="preserve">PHP adalah </w:t>
      </w:r>
      <w:r w:rsidRPr="00510881">
        <w:rPr>
          <w:i/>
        </w:rPr>
        <w:t>software</w:t>
      </w:r>
      <w:r w:rsidRPr="00510881">
        <w:t xml:space="preserve"> </w:t>
      </w:r>
      <w:r w:rsidRPr="00510881">
        <w:rPr>
          <w:i/>
        </w:rPr>
        <w:t>Open</w:t>
      </w:r>
      <w:r w:rsidRPr="00510881">
        <w:t xml:space="preserve"> </w:t>
      </w:r>
      <w:r w:rsidRPr="00510881">
        <w:rPr>
          <w:i/>
        </w:rPr>
        <w:t>Source</w:t>
      </w:r>
      <w:r w:rsidRPr="00510881">
        <w:t>, bebas untuk diunduh dan digunakan.</w:t>
      </w:r>
      <w:proofErr w:type="gramEnd"/>
      <w:r w:rsidRPr="00510881">
        <w:t xml:space="preserve"> </w:t>
      </w:r>
      <w:r w:rsidRPr="00510881">
        <w:rPr>
          <w:i/>
        </w:rPr>
        <w:t>File</w:t>
      </w:r>
      <w:r w:rsidRPr="00510881">
        <w:t xml:space="preserve"> PHP dapat berisi teks, tag HTML, dan </w:t>
      </w:r>
      <w:r w:rsidRPr="00510881">
        <w:rPr>
          <w:i/>
        </w:rPr>
        <w:t>Script</w:t>
      </w:r>
      <w:r w:rsidRPr="00510881">
        <w:t xml:space="preserve">. File PHP dikembalikan ke </w:t>
      </w:r>
      <w:r w:rsidRPr="00510881">
        <w:rPr>
          <w:i/>
        </w:rPr>
        <w:t>browser</w:t>
      </w:r>
      <w:r w:rsidRPr="00510881">
        <w:t xml:space="preserve"> dalam bentuk plain HTML. File PHP dapat berekstensi .php, .php3, atau .phtml.</w:t>
      </w:r>
      <w:r>
        <w:t xml:space="preserve"> </w:t>
      </w:r>
    </w:p>
    <w:p w14:paraId="75290B71" w14:textId="71164E24" w:rsidR="00BB113A" w:rsidRDefault="004D79AB" w:rsidP="00632BD7">
      <w:pPr>
        <w:ind w:firstLine="851"/>
        <w:rPr>
          <w:rFonts w:eastAsiaTheme="majorEastAsia"/>
          <w:b/>
        </w:rPr>
      </w:pPr>
      <w:proofErr w:type="gramStart"/>
      <w:r w:rsidRPr="00510881">
        <w:t>Kelebihan PHP</w:t>
      </w:r>
      <w:r>
        <w:t xml:space="preserve"> sebagai bahasa script adalah </w:t>
      </w:r>
      <w:r w:rsidRPr="00510881">
        <w:t>dapat dijalankan pada berbagai platform (windows, linux, dll), kompatibel terhadap hampir semua server yang digunakan saat ini, bebas diunduh dari situs resmi PHP www.php.net, mudah dipelajari dan berjalan dengan efisien pada sisi server.</w:t>
      </w:r>
      <w:proofErr w:type="gramEnd"/>
      <w:r w:rsidRPr="00510881">
        <w:t xml:space="preserve"> Untuk menggunakan PHP harus menginstall terlebih dahulu web server Apache (atau IIS) pada komputer/server yang </w:t>
      </w:r>
      <w:proofErr w:type="gramStart"/>
      <w:r w:rsidRPr="00510881">
        <w:t>akan</w:t>
      </w:r>
      <w:proofErr w:type="gramEnd"/>
      <w:r w:rsidRPr="00510881">
        <w:t xml:space="preserve"> digunakan, serta menginstall PHP dan MySQL. </w:t>
      </w:r>
      <w:proofErr w:type="gramStart"/>
      <w:r w:rsidRPr="00510881">
        <w:t>Atau dapat menggunakan layanan hosting yang menyediakan dukungan terhadap PHP dan MySQL</w:t>
      </w:r>
      <w:r>
        <w:t>.</w:t>
      </w:r>
      <w:proofErr w:type="gramEnd"/>
    </w:p>
    <w:p w14:paraId="630BA070" w14:textId="77777777" w:rsidR="004D79AB" w:rsidRDefault="004D79AB" w:rsidP="00BB113A">
      <w:pPr>
        <w:pStyle w:val="Heading1"/>
        <w:rPr>
          <w:lang w:val="id-ID"/>
        </w:rPr>
        <w:sectPr w:rsidR="004D79AB" w:rsidSect="00556435">
          <w:pgSz w:w="11906" w:h="16838" w:code="9"/>
          <w:pgMar w:top="1872" w:right="1872" w:bottom="1872" w:left="2016" w:header="567" w:footer="567" w:gutter="0"/>
          <w:cols w:space="720"/>
          <w:titlePg/>
          <w:docGrid w:linePitch="360"/>
        </w:sectPr>
      </w:pPr>
    </w:p>
    <w:p w14:paraId="4A838153" w14:textId="18F751D9" w:rsidR="007A6667" w:rsidRDefault="00BB113A" w:rsidP="00BB113A">
      <w:pPr>
        <w:pStyle w:val="Heading1"/>
      </w:pPr>
      <w:bookmarkStart w:id="54" w:name="_Toc60911836"/>
      <w:r>
        <w:rPr>
          <w:lang w:val="id-ID"/>
        </w:rPr>
        <w:lastRenderedPageBreak/>
        <w:t>BAB III</w:t>
      </w:r>
      <w:r>
        <w:br/>
      </w:r>
      <w:r w:rsidRPr="001F49B6">
        <w:t>PROFIL PERUSAHAAN</w:t>
      </w:r>
      <w:bookmarkEnd w:id="41"/>
      <w:bookmarkEnd w:id="54"/>
    </w:p>
    <w:p w14:paraId="38D40C9B" w14:textId="472A85CD" w:rsidR="00BB113A" w:rsidRDefault="00BB113A" w:rsidP="00632BD7"/>
    <w:p w14:paraId="455BE2F0" w14:textId="77777777" w:rsidR="00632BD7" w:rsidRPr="00BB113A" w:rsidRDefault="00632BD7" w:rsidP="00632BD7"/>
    <w:p w14:paraId="6F584944" w14:textId="0B207649" w:rsidR="00632BD7" w:rsidRDefault="00632BD7" w:rsidP="004D253A">
      <w:pPr>
        <w:ind w:firstLine="851"/>
        <w:rPr>
          <w:rFonts w:cs="Times New Roman"/>
          <w:szCs w:val="24"/>
        </w:rPr>
      </w:pPr>
      <w:r w:rsidRPr="00D53AB1">
        <w:rPr>
          <w:rFonts w:cs="Times New Roman"/>
          <w:szCs w:val="24"/>
        </w:rPr>
        <w:t>Bab II</w:t>
      </w:r>
      <w:r>
        <w:rPr>
          <w:rFonts w:cs="Times New Roman"/>
          <w:szCs w:val="24"/>
        </w:rPr>
        <w:t>I</w:t>
      </w:r>
      <w:r w:rsidRPr="00D53AB1">
        <w:rPr>
          <w:rFonts w:cs="Times New Roman"/>
          <w:szCs w:val="24"/>
        </w:rPr>
        <w:t xml:space="preserve"> </w:t>
      </w:r>
      <w:proofErr w:type="gramStart"/>
      <w:r w:rsidRPr="00D53AB1">
        <w:rPr>
          <w:rFonts w:cs="Times New Roman"/>
          <w:szCs w:val="24"/>
        </w:rPr>
        <w:t>akan</w:t>
      </w:r>
      <w:proofErr w:type="gramEnd"/>
      <w:r w:rsidRPr="00D53AB1">
        <w:rPr>
          <w:rFonts w:cs="Times New Roman"/>
          <w:szCs w:val="24"/>
        </w:rPr>
        <w:t xml:space="preserve"> menjelaskan tentang </w:t>
      </w:r>
      <w:r>
        <w:rPr>
          <w:rFonts w:cs="Times New Roman"/>
          <w:szCs w:val="24"/>
        </w:rPr>
        <w:t xml:space="preserve">profil perusahaan serta </w:t>
      </w:r>
      <w:r w:rsidRPr="00D53AB1">
        <w:rPr>
          <w:rFonts w:cs="Times New Roman"/>
          <w:szCs w:val="24"/>
        </w:rPr>
        <w:t xml:space="preserve">visi misi dari </w:t>
      </w:r>
      <w:r w:rsidRPr="00632BD7">
        <w:rPr>
          <w:rFonts w:cs="Times New Roman"/>
          <w:i/>
          <w:szCs w:val="24"/>
        </w:rPr>
        <w:t xml:space="preserve">Dinas </w:t>
      </w:r>
      <w:r w:rsidRPr="00632BD7">
        <w:rPr>
          <w:rStyle w:val="Emphasis"/>
          <w:rFonts w:cs="Times New Roman"/>
          <w:bCs/>
          <w:i w:val="0"/>
          <w:szCs w:val="24"/>
          <w:shd w:val="clear" w:color="auto" w:fill="FFFFFF"/>
        </w:rPr>
        <w:t>Komunikasi dan Informatika</w:t>
      </w:r>
      <w:r w:rsidRPr="00D53AB1">
        <w:rPr>
          <w:rFonts w:cs="Times New Roman"/>
          <w:szCs w:val="24"/>
        </w:rPr>
        <w:t xml:space="preserve"> Kabupaten Gianyar</w:t>
      </w:r>
      <w:r>
        <w:rPr>
          <w:rFonts w:cs="Times New Roman"/>
          <w:szCs w:val="24"/>
        </w:rPr>
        <w:t>.</w:t>
      </w:r>
    </w:p>
    <w:p w14:paraId="76690441" w14:textId="4F0295C9" w:rsidR="00632BD7" w:rsidRDefault="00632BD7" w:rsidP="004D253A">
      <w:pPr>
        <w:ind w:firstLine="851"/>
        <w:rPr>
          <w:rFonts w:cs="Times New Roman"/>
          <w:szCs w:val="24"/>
        </w:rPr>
      </w:pPr>
    </w:p>
    <w:p w14:paraId="62879572" w14:textId="7729CB0B" w:rsidR="00632BD7" w:rsidRDefault="00632BD7" w:rsidP="00A0746C">
      <w:pPr>
        <w:pStyle w:val="Heading2"/>
        <w:numPr>
          <w:ilvl w:val="1"/>
          <w:numId w:val="21"/>
        </w:numPr>
        <w:ind w:left="851" w:hanging="851"/>
        <w:jc w:val="left"/>
      </w:pPr>
      <w:bookmarkStart w:id="55" w:name="_Toc60911837"/>
      <w:r>
        <w:t>Profil Perusahaan</w:t>
      </w:r>
      <w:bookmarkEnd w:id="55"/>
    </w:p>
    <w:p w14:paraId="0A6253B3" w14:textId="2D3D8A5A" w:rsidR="007A6667" w:rsidRDefault="007A6667" w:rsidP="00632BD7">
      <w:pPr>
        <w:ind w:firstLine="851"/>
        <w:rPr>
          <w:rFonts w:cs="Times New Roman"/>
          <w:szCs w:val="24"/>
          <w:shd w:val="clear" w:color="auto" w:fill="FFFFFF"/>
        </w:rPr>
      </w:pPr>
      <w:proofErr w:type="gramStart"/>
      <w:r w:rsidRPr="00632BD7">
        <w:rPr>
          <w:rFonts w:cs="Times New Roman"/>
          <w:szCs w:val="24"/>
        </w:rPr>
        <w:t>Dinas</w:t>
      </w:r>
      <w:r w:rsidRPr="00632BD7">
        <w:rPr>
          <w:rFonts w:cs="Times New Roman"/>
          <w:i/>
          <w:szCs w:val="24"/>
        </w:rPr>
        <w:t xml:space="preserve"> </w:t>
      </w:r>
      <w:r w:rsidRPr="00632BD7">
        <w:rPr>
          <w:rStyle w:val="Emphasis"/>
          <w:rFonts w:cs="Times New Roman"/>
          <w:bCs/>
          <w:i w:val="0"/>
          <w:szCs w:val="24"/>
          <w:shd w:val="clear" w:color="auto" w:fill="FFFFFF"/>
        </w:rPr>
        <w:t>Komunikasi dan Informatika</w:t>
      </w:r>
      <w:r w:rsidRPr="00274755">
        <w:rPr>
          <w:rFonts w:cs="Times New Roman"/>
          <w:szCs w:val="24"/>
        </w:rPr>
        <w:t xml:space="preserve"> Kabupaten Gianyar adalah salah satu instansi Pemerintah yang </w:t>
      </w:r>
      <w:r w:rsidRPr="00274755">
        <w:rPr>
          <w:rFonts w:cs="Times New Roman"/>
          <w:szCs w:val="24"/>
          <w:shd w:val="clear" w:color="auto" w:fill="FFFFFF"/>
        </w:rPr>
        <w:t>menangani urusan Komunikasi, Informatika, Statistik, dan Persandian di Pemerintah Provinsi Bali</w:t>
      </w:r>
      <w:r w:rsidR="00BA47B6">
        <w:rPr>
          <w:rFonts w:cs="Times New Roman"/>
          <w:szCs w:val="24"/>
          <w:shd w:val="clear" w:color="auto" w:fill="FFFFFF"/>
        </w:rPr>
        <w:t xml:space="preserve"> khususnya di Kabupaten Gianyar</w:t>
      </w:r>
      <w:r w:rsidRPr="00274755">
        <w:rPr>
          <w:rFonts w:cs="Times New Roman"/>
          <w:szCs w:val="24"/>
          <w:shd w:val="clear" w:color="auto" w:fill="FFFFFF"/>
        </w:rPr>
        <w:t>.</w:t>
      </w:r>
      <w:proofErr w:type="gramEnd"/>
    </w:p>
    <w:p w14:paraId="1A63D9CD" w14:textId="77777777" w:rsidR="004D253A" w:rsidRPr="003F6B3E" w:rsidRDefault="004D253A" w:rsidP="004D253A">
      <w:pPr>
        <w:ind w:firstLine="851"/>
        <w:rPr>
          <w:rFonts w:cs="Times New Roman"/>
        </w:rPr>
      </w:pPr>
    </w:p>
    <w:tbl>
      <w:tblPr>
        <w:tblStyle w:val="TableGrid"/>
        <w:tblW w:w="0" w:type="auto"/>
        <w:tblLook w:val="04A0" w:firstRow="1" w:lastRow="0" w:firstColumn="1" w:lastColumn="0" w:noHBand="0" w:noVBand="1"/>
      </w:tblPr>
      <w:tblGrid>
        <w:gridCol w:w="8234"/>
      </w:tblGrid>
      <w:tr w:rsidR="007A6667" w:rsidRPr="003F6B3E" w14:paraId="027258AF" w14:textId="77777777" w:rsidTr="00465ACC">
        <w:trPr>
          <w:trHeight w:val="3905"/>
        </w:trPr>
        <w:tc>
          <w:tcPr>
            <w:tcW w:w="8261" w:type="dxa"/>
          </w:tcPr>
          <w:p w14:paraId="7931B179" w14:textId="77777777" w:rsidR="007A6667" w:rsidRPr="003F6B3E" w:rsidRDefault="007A6667" w:rsidP="00632BD7">
            <w:pPr>
              <w:keepNext/>
              <w:spacing w:before="120"/>
              <w:jc w:val="center"/>
              <w:rPr>
                <w:rFonts w:cs="Times New Roman"/>
              </w:rPr>
            </w:pPr>
            <w:r>
              <w:rPr>
                <w:noProof/>
              </w:rPr>
              <w:drawing>
                <wp:inline distT="0" distB="0" distL="0" distR="0" wp14:anchorId="70ADB021" wp14:editId="524AC81D">
                  <wp:extent cx="5024584" cy="2449902"/>
                  <wp:effectExtent l="0" t="0" r="508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63" t="14465" r="8100" b="5981"/>
                          <a:stretch/>
                        </pic:blipFill>
                        <pic:spPr bwMode="auto">
                          <a:xfrm>
                            <a:off x="0" y="0"/>
                            <a:ext cx="5037019" cy="245596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7C0F070" w14:textId="5B24B9EB" w:rsidR="007A6667" w:rsidRPr="003F6B3E" w:rsidRDefault="00632BD7" w:rsidP="007A6667">
      <w:pPr>
        <w:pStyle w:val="Caption"/>
        <w:rPr>
          <w:rFonts w:cs="Times New Roman"/>
          <w:i/>
          <w:iCs w:val="0"/>
        </w:rPr>
      </w:pPr>
      <w:bookmarkStart w:id="56" w:name="_Toc42811814"/>
      <w:bookmarkStart w:id="57" w:name="_Toc50297124"/>
      <w:bookmarkStart w:id="58" w:name="_Toc60697064"/>
      <w:bookmarkStart w:id="59" w:name="_Toc60911993"/>
      <w:proofErr w:type="gramStart"/>
      <w:r>
        <w:t>Gambar 3.</w:t>
      </w:r>
      <w:proofErr w:type="gramEnd"/>
      <w:r>
        <w:t xml:space="preserve"> </w:t>
      </w:r>
      <w:r w:rsidR="00536DF1">
        <w:rPr>
          <w:noProof/>
        </w:rPr>
        <w:fldChar w:fldCharType="begin"/>
      </w:r>
      <w:r w:rsidR="00536DF1">
        <w:rPr>
          <w:noProof/>
        </w:rPr>
        <w:instrText xml:space="preserve"> SEQ Gambar_3. \* ARABIC </w:instrText>
      </w:r>
      <w:r w:rsidR="00536DF1">
        <w:rPr>
          <w:noProof/>
        </w:rPr>
        <w:fldChar w:fldCharType="separate"/>
      </w:r>
      <w:r w:rsidR="00BA47B6">
        <w:rPr>
          <w:noProof/>
        </w:rPr>
        <w:t>1</w:t>
      </w:r>
      <w:r w:rsidR="00536DF1">
        <w:rPr>
          <w:noProof/>
        </w:rPr>
        <w:fldChar w:fldCharType="end"/>
      </w:r>
      <w:r w:rsidR="007A6667" w:rsidRPr="003F6B3E">
        <w:rPr>
          <w:rFonts w:cs="Times New Roman"/>
        </w:rPr>
        <w:t xml:space="preserve"> </w:t>
      </w:r>
      <w:r w:rsidR="007A6667" w:rsidRPr="002C4DDF">
        <w:rPr>
          <w:rFonts w:cs="Times New Roman"/>
          <w:b w:val="0"/>
          <w:iCs w:val="0"/>
        </w:rPr>
        <w:t>Lokasi dan Kontak</w:t>
      </w:r>
      <w:bookmarkEnd w:id="56"/>
      <w:bookmarkEnd w:id="57"/>
      <w:bookmarkEnd w:id="58"/>
      <w:bookmarkEnd w:id="59"/>
    </w:p>
    <w:p w14:paraId="64FD4668" w14:textId="2004166E" w:rsidR="0044542D" w:rsidRDefault="007A6667" w:rsidP="007A6667">
      <w:pPr>
        <w:ind w:firstLine="851"/>
        <w:rPr>
          <w:rFonts w:cs="Times New Roman"/>
          <w:szCs w:val="24"/>
        </w:rPr>
      </w:pPr>
      <w:r w:rsidRPr="001F49B6">
        <w:rPr>
          <w:rFonts w:cs="Times New Roman"/>
          <w:szCs w:val="24"/>
        </w:rPr>
        <w:t xml:space="preserve">Gambar </w:t>
      </w:r>
      <w:r w:rsidR="00632BD7">
        <w:rPr>
          <w:rFonts w:cs="Times New Roman"/>
          <w:szCs w:val="24"/>
        </w:rPr>
        <w:t>3</w:t>
      </w:r>
      <w:r w:rsidRPr="001F49B6">
        <w:rPr>
          <w:rFonts w:cs="Times New Roman"/>
          <w:szCs w:val="24"/>
        </w:rPr>
        <w:t xml:space="preserve">.1 merupakan gambar dari </w:t>
      </w:r>
      <w:r w:rsidRPr="00632BD7">
        <w:rPr>
          <w:rFonts w:cs="Times New Roman"/>
          <w:i/>
          <w:szCs w:val="24"/>
        </w:rPr>
        <w:t>google maps</w:t>
      </w:r>
      <w:r w:rsidRPr="001F49B6">
        <w:rPr>
          <w:rFonts w:cs="Times New Roman"/>
          <w:szCs w:val="24"/>
        </w:rPr>
        <w:t xml:space="preserve"> letak posisi </w:t>
      </w:r>
      <w:r>
        <w:rPr>
          <w:rFonts w:cs="Times New Roman"/>
          <w:szCs w:val="24"/>
        </w:rPr>
        <w:t xml:space="preserve">Kantor </w:t>
      </w:r>
      <w:r w:rsidRPr="00D53AB1">
        <w:rPr>
          <w:rFonts w:cs="Times New Roman"/>
          <w:szCs w:val="24"/>
        </w:rPr>
        <w:t xml:space="preserve">Dinas </w:t>
      </w:r>
      <w:r>
        <w:rPr>
          <w:rStyle w:val="Emphasis"/>
          <w:rFonts w:cs="Times New Roman"/>
          <w:bCs/>
          <w:szCs w:val="24"/>
          <w:shd w:val="clear" w:color="auto" w:fill="FFFFFF"/>
        </w:rPr>
        <w:t>Komunikasi dan Informatika</w:t>
      </w:r>
      <w:r w:rsidRPr="00D53AB1">
        <w:rPr>
          <w:rFonts w:cs="Times New Roman"/>
          <w:szCs w:val="24"/>
        </w:rPr>
        <w:t xml:space="preserve"> Kabupaten Gianyar</w:t>
      </w:r>
      <w:r w:rsidRPr="001F49B6">
        <w:rPr>
          <w:rFonts w:cs="Times New Roman"/>
          <w:szCs w:val="24"/>
        </w:rPr>
        <w:t xml:space="preserve"> yang beralamat di </w:t>
      </w:r>
      <w:r w:rsidRPr="00D53AB1">
        <w:rPr>
          <w:rFonts w:cs="Times New Roman"/>
          <w:szCs w:val="24"/>
        </w:rPr>
        <w:t>Jl. Kebo Iwa, Gianyar, Kec. Gianyar, Kabupaten Gianyar, Bali 80511</w:t>
      </w:r>
      <w:r w:rsidRPr="001F49B6">
        <w:rPr>
          <w:rFonts w:cs="Times New Roman"/>
          <w:szCs w:val="24"/>
        </w:rPr>
        <w:t>. Kontak yang dapat dihubungi untuk mendapatkan informasi lebih</w:t>
      </w:r>
      <w:r>
        <w:rPr>
          <w:rFonts w:cs="Times New Roman"/>
          <w:szCs w:val="24"/>
        </w:rPr>
        <w:t xml:space="preserve"> lanjut untuk nomer Telepon </w:t>
      </w:r>
      <w:r w:rsidRPr="001F49B6">
        <w:rPr>
          <w:rFonts w:cs="Times New Roman"/>
          <w:szCs w:val="24"/>
        </w:rPr>
        <w:t xml:space="preserve">ke </w:t>
      </w:r>
      <w:r w:rsidRPr="00D53AB1">
        <w:rPr>
          <w:rFonts w:cs="Times New Roman"/>
          <w:szCs w:val="24"/>
        </w:rPr>
        <w:t>+62361943180</w:t>
      </w:r>
      <w:r w:rsidRPr="001F49B6">
        <w:rPr>
          <w:rFonts w:cs="Times New Roman"/>
          <w:szCs w:val="24"/>
        </w:rPr>
        <w:t xml:space="preserve">, </w:t>
      </w:r>
      <w:r w:rsidRPr="00D53AB1">
        <w:rPr>
          <w:rFonts w:cs="Times New Roman"/>
          <w:szCs w:val="24"/>
        </w:rPr>
        <w:t xml:space="preserve">email ke </w:t>
      </w:r>
      <w:r>
        <w:rPr>
          <w:rFonts w:cs="Times New Roman"/>
          <w:szCs w:val="24"/>
        </w:rPr>
        <w:t>diskominfo@gianyarkab</w:t>
      </w:r>
      <w:r w:rsidRPr="00D53AB1">
        <w:rPr>
          <w:rFonts w:cs="Times New Roman"/>
          <w:szCs w:val="24"/>
        </w:rPr>
        <w:t>.go.id,</w:t>
      </w:r>
      <w:r w:rsidRPr="001F49B6">
        <w:rPr>
          <w:rFonts w:cs="Times New Roman"/>
          <w:szCs w:val="24"/>
        </w:rPr>
        <w:t xml:space="preserve"> dan juga informasi dari kantor  dapat dilihat pada </w:t>
      </w:r>
      <w:r w:rsidRPr="00274755">
        <w:rPr>
          <w:rFonts w:cs="Times New Roman"/>
          <w:szCs w:val="24"/>
        </w:rPr>
        <w:t xml:space="preserve">http://diskominfo.gianyarkab.go.id/ </w:t>
      </w:r>
    </w:p>
    <w:p w14:paraId="30AD80AE" w14:textId="77777777" w:rsidR="0044542D" w:rsidRDefault="0044542D" w:rsidP="007A6667">
      <w:pPr>
        <w:ind w:firstLine="851"/>
        <w:rPr>
          <w:rFonts w:cs="Times New Roman"/>
          <w:szCs w:val="24"/>
        </w:rPr>
      </w:pPr>
    </w:p>
    <w:p w14:paraId="64E4F38A" w14:textId="21936223" w:rsidR="007A6667" w:rsidRPr="0044542D" w:rsidRDefault="007A6667" w:rsidP="00A0746C">
      <w:pPr>
        <w:pStyle w:val="Heading3"/>
        <w:numPr>
          <w:ilvl w:val="0"/>
          <w:numId w:val="22"/>
        </w:numPr>
        <w:ind w:left="851" w:hanging="851"/>
        <w:jc w:val="left"/>
        <w:rPr>
          <w:rFonts w:cs="Times New Roman"/>
        </w:rPr>
      </w:pPr>
      <w:bookmarkStart w:id="60" w:name="_Toc60911838"/>
      <w:bookmarkStart w:id="61" w:name="_Toc50499335"/>
      <w:r w:rsidRPr="0044542D">
        <w:rPr>
          <w:rFonts w:cs="Times New Roman"/>
        </w:rPr>
        <w:lastRenderedPageBreak/>
        <w:t>Visi Misi</w:t>
      </w:r>
      <w:bookmarkEnd w:id="60"/>
      <w:r w:rsidRPr="0044542D">
        <w:rPr>
          <w:rFonts w:cs="Times New Roman"/>
        </w:rPr>
        <w:t xml:space="preserve"> </w:t>
      </w:r>
      <w:bookmarkEnd w:id="61"/>
    </w:p>
    <w:p w14:paraId="5383C645" w14:textId="262BBD8D" w:rsidR="007A6667" w:rsidRPr="004D253A" w:rsidRDefault="007A6667" w:rsidP="00A0746C">
      <w:pPr>
        <w:pStyle w:val="ListParagraph"/>
        <w:numPr>
          <w:ilvl w:val="0"/>
          <w:numId w:val="13"/>
        </w:numPr>
        <w:ind w:left="851" w:hanging="851"/>
        <w:jc w:val="left"/>
        <w:rPr>
          <w:rFonts w:cs="Times New Roman"/>
        </w:rPr>
      </w:pPr>
      <w:bookmarkStart w:id="62" w:name="_Toc50499336"/>
      <w:r w:rsidRPr="002612B8">
        <w:rPr>
          <w:rFonts w:cs="Times New Roman"/>
        </w:rPr>
        <w:t>Visi</w:t>
      </w:r>
      <w:bookmarkEnd w:id="62"/>
      <w:r w:rsidRPr="002612B8">
        <w:rPr>
          <w:rFonts w:cs="Times New Roman"/>
        </w:rPr>
        <w:tab/>
      </w:r>
      <w:r w:rsidR="004D253A">
        <w:rPr>
          <w:rFonts w:cs="Times New Roman"/>
        </w:rPr>
        <w:t xml:space="preserve">: </w:t>
      </w:r>
      <w:r w:rsidRPr="004D253A">
        <w:rPr>
          <w:rFonts w:cs="Times New Roman"/>
          <w:lang w:val="id-ID"/>
        </w:rPr>
        <w:t>“</w:t>
      </w:r>
      <w:r w:rsidRPr="004D253A">
        <w:rPr>
          <w:rFonts w:cs="Times New Roman"/>
        </w:rPr>
        <w:t>Terwujudnya kualitas pelayanan public di bidang komunikasi dan informatika di Kabupaten Gianyar”</w:t>
      </w:r>
    </w:p>
    <w:p w14:paraId="7B4EE5B5" w14:textId="658526E8" w:rsidR="007A6667" w:rsidRPr="004D253A" w:rsidRDefault="007A6667" w:rsidP="00A0746C">
      <w:pPr>
        <w:pStyle w:val="ListParagraph"/>
        <w:numPr>
          <w:ilvl w:val="0"/>
          <w:numId w:val="13"/>
        </w:numPr>
        <w:ind w:left="851" w:hanging="851"/>
        <w:jc w:val="left"/>
      </w:pPr>
      <w:bookmarkStart w:id="63" w:name="_Toc50499337"/>
      <w:r w:rsidRPr="002612B8">
        <w:t>Misi</w:t>
      </w:r>
      <w:bookmarkEnd w:id="63"/>
      <w:r w:rsidR="004D253A">
        <w:t xml:space="preserve"> : </w:t>
      </w:r>
      <w:r w:rsidRPr="004D253A">
        <w:rPr>
          <w:rFonts w:cs="Times New Roman"/>
        </w:rPr>
        <w:t xml:space="preserve"> “Mewujudkan kualitas pelayanan public di bidang komunikasi dan informatika di Kabupaten Gianyar”</w:t>
      </w:r>
    </w:p>
    <w:p w14:paraId="1CCF3E3A" w14:textId="6B0F1E37" w:rsidR="007A6667" w:rsidRDefault="007A6667" w:rsidP="004D253A">
      <w:pPr>
        <w:rPr>
          <w:rFonts w:cs="Times New Roman"/>
        </w:rPr>
      </w:pPr>
    </w:p>
    <w:p w14:paraId="5593049F" w14:textId="0212E01A" w:rsidR="007A6667" w:rsidRPr="00BA47B6" w:rsidRDefault="007A6667" w:rsidP="00A0746C">
      <w:pPr>
        <w:pStyle w:val="Heading3"/>
        <w:numPr>
          <w:ilvl w:val="0"/>
          <w:numId w:val="22"/>
        </w:numPr>
        <w:ind w:left="851" w:hanging="851"/>
        <w:jc w:val="left"/>
        <w:rPr>
          <w:rFonts w:cs="Times New Roman"/>
        </w:rPr>
      </w:pPr>
      <w:bookmarkStart w:id="64" w:name="_Toc50499338"/>
      <w:bookmarkStart w:id="65" w:name="_Toc60911839"/>
      <w:r w:rsidRPr="00BA47B6">
        <w:rPr>
          <w:rFonts w:cs="Times New Roman"/>
        </w:rPr>
        <w:t>Struktur Organisasi</w:t>
      </w:r>
      <w:bookmarkEnd w:id="64"/>
      <w:bookmarkEnd w:id="65"/>
    </w:p>
    <w:p w14:paraId="04252188" w14:textId="4694B116" w:rsidR="007A6667" w:rsidRDefault="007A6667" w:rsidP="007A6667">
      <w:pPr>
        <w:ind w:firstLine="851"/>
        <w:rPr>
          <w:rFonts w:cs="Times New Roman"/>
        </w:rPr>
      </w:pPr>
      <w:proofErr w:type="gramStart"/>
      <w:r w:rsidRPr="001F49B6">
        <w:rPr>
          <w:rFonts w:cs="Times New Roman"/>
        </w:rPr>
        <w:t xml:space="preserve">Struktur organisasi </w:t>
      </w:r>
      <w:r>
        <w:rPr>
          <w:rFonts w:cs="Times New Roman"/>
        </w:rPr>
        <w:t xml:space="preserve">dari </w:t>
      </w:r>
      <w:r w:rsidRPr="00D53AB1">
        <w:rPr>
          <w:rFonts w:cs="Times New Roman"/>
          <w:szCs w:val="24"/>
        </w:rPr>
        <w:t xml:space="preserve">Dinas </w:t>
      </w:r>
      <w:r w:rsidRPr="007A6667">
        <w:rPr>
          <w:rStyle w:val="Emphasis"/>
          <w:rFonts w:cs="Times New Roman"/>
          <w:bCs/>
          <w:i w:val="0"/>
          <w:szCs w:val="24"/>
          <w:shd w:val="clear" w:color="auto" w:fill="FFFFFF"/>
        </w:rPr>
        <w:t>Komunikasi dan Informatika</w:t>
      </w:r>
      <w:r w:rsidRPr="00D53AB1">
        <w:rPr>
          <w:rFonts w:cs="Times New Roman"/>
          <w:szCs w:val="24"/>
        </w:rPr>
        <w:t xml:space="preserve"> Kabupaten Gianyar</w:t>
      </w:r>
      <w:r w:rsidR="00BA47B6">
        <w:rPr>
          <w:rFonts w:cs="Times New Roman"/>
        </w:rPr>
        <w:t xml:space="preserve"> dapat dilihat pada Gambar 3</w:t>
      </w:r>
      <w:r>
        <w:rPr>
          <w:rFonts w:cs="Times New Roman"/>
        </w:rPr>
        <w:t>.2</w:t>
      </w:r>
      <w:r w:rsidRPr="001F49B6">
        <w:rPr>
          <w:rFonts w:cs="Times New Roman"/>
        </w:rPr>
        <w:t>.</w:t>
      </w:r>
      <w:proofErr w:type="gramEnd"/>
    </w:p>
    <w:p w14:paraId="063BCE48" w14:textId="77777777" w:rsidR="007A6667" w:rsidRPr="001F49B6" w:rsidRDefault="007A6667" w:rsidP="007A6667">
      <w:pPr>
        <w:ind w:firstLine="720"/>
        <w:rPr>
          <w:rFonts w:cs="Times New Roman"/>
        </w:rPr>
      </w:pPr>
    </w:p>
    <w:tbl>
      <w:tblPr>
        <w:tblStyle w:val="TableGrid"/>
        <w:tblW w:w="0" w:type="auto"/>
        <w:tblInd w:w="-5" w:type="dxa"/>
        <w:tblLook w:val="04A0" w:firstRow="1" w:lastRow="0" w:firstColumn="1" w:lastColumn="0" w:noHBand="0" w:noVBand="1"/>
      </w:tblPr>
      <w:tblGrid>
        <w:gridCol w:w="8239"/>
      </w:tblGrid>
      <w:tr w:rsidR="007A6667" w:rsidRPr="003F6B3E" w14:paraId="53C8E368" w14:textId="77777777" w:rsidTr="00465ACC">
        <w:trPr>
          <w:trHeight w:val="5390"/>
        </w:trPr>
        <w:tc>
          <w:tcPr>
            <w:tcW w:w="8347" w:type="dxa"/>
          </w:tcPr>
          <w:p w14:paraId="266A36E6" w14:textId="1BDFFAFF" w:rsidR="007A6667" w:rsidRPr="003F6B3E" w:rsidRDefault="007A6667" w:rsidP="00BA47B6">
            <w:pPr>
              <w:keepNext/>
              <w:rPr>
                <w:rFonts w:cs="Times New Roman"/>
                <w:b/>
              </w:rPr>
            </w:pPr>
            <w:r>
              <w:rPr>
                <w:noProof/>
              </w:rPr>
              <w:drawing>
                <wp:anchor distT="0" distB="0" distL="114300" distR="114300" simplePos="0" relativeHeight="251659776" behindDoc="1" locked="0" layoutInCell="1" allowOverlap="1" wp14:anchorId="7AACB870" wp14:editId="123504F6">
                  <wp:simplePos x="0" y="0"/>
                  <wp:positionH relativeFrom="column">
                    <wp:posOffset>168275</wp:posOffset>
                  </wp:positionH>
                  <wp:positionV relativeFrom="paragraph">
                    <wp:posOffset>188595</wp:posOffset>
                  </wp:positionV>
                  <wp:extent cx="4829175" cy="3070860"/>
                  <wp:effectExtent l="0" t="0" r="9525" b="0"/>
                  <wp:wrapTight wrapText="bothSides">
                    <wp:wrapPolygon edited="0">
                      <wp:start x="0" y="0"/>
                      <wp:lineTo x="0" y="21439"/>
                      <wp:lineTo x="21557" y="21439"/>
                      <wp:lineTo x="2155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829175" cy="3070860"/>
                          </a:xfrm>
                          <a:prstGeom prst="rect">
                            <a:avLst/>
                          </a:prstGeom>
                        </pic:spPr>
                      </pic:pic>
                    </a:graphicData>
                  </a:graphic>
                  <wp14:sizeRelH relativeFrom="margin">
                    <wp14:pctWidth>0</wp14:pctWidth>
                  </wp14:sizeRelH>
                  <wp14:sizeRelV relativeFrom="margin">
                    <wp14:pctHeight>0</wp14:pctHeight>
                  </wp14:sizeRelV>
                </wp:anchor>
              </w:drawing>
            </w:r>
          </w:p>
        </w:tc>
      </w:tr>
    </w:tbl>
    <w:p w14:paraId="5CC8DC0E" w14:textId="4CA837E2" w:rsidR="007A6667" w:rsidRPr="003F6B3E" w:rsidRDefault="00BA47B6" w:rsidP="007A6667">
      <w:pPr>
        <w:pStyle w:val="Caption"/>
        <w:rPr>
          <w:rFonts w:cs="Times New Roman"/>
          <w:b w:val="0"/>
          <w:bCs/>
        </w:rPr>
      </w:pPr>
      <w:bookmarkStart w:id="66" w:name="_Toc50297125"/>
      <w:bookmarkStart w:id="67" w:name="_Toc60697065"/>
      <w:bookmarkStart w:id="68" w:name="_Toc60911994"/>
      <w:proofErr w:type="gramStart"/>
      <w:r>
        <w:t>Gambar 3.</w:t>
      </w:r>
      <w:proofErr w:type="gramEnd"/>
      <w:r>
        <w:t xml:space="preserve"> </w:t>
      </w:r>
      <w:r w:rsidR="00536DF1">
        <w:rPr>
          <w:noProof/>
        </w:rPr>
        <w:fldChar w:fldCharType="begin"/>
      </w:r>
      <w:r w:rsidR="00536DF1">
        <w:rPr>
          <w:noProof/>
        </w:rPr>
        <w:instrText xml:space="preserve"> SEQ Gambar_3. \* ARABIC </w:instrText>
      </w:r>
      <w:r w:rsidR="00536DF1">
        <w:rPr>
          <w:noProof/>
        </w:rPr>
        <w:fldChar w:fldCharType="separate"/>
      </w:r>
      <w:r>
        <w:rPr>
          <w:noProof/>
        </w:rPr>
        <w:t>2</w:t>
      </w:r>
      <w:r w:rsidR="00536DF1">
        <w:rPr>
          <w:noProof/>
        </w:rPr>
        <w:fldChar w:fldCharType="end"/>
      </w:r>
      <w:r w:rsidR="007A6667" w:rsidRPr="003F6B3E">
        <w:rPr>
          <w:rFonts w:cs="Times New Roman"/>
        </w:rPr>
        <w:t xml:space="preserve"> </w:t>
      </w:r>
      <w:r w:rsidR="007A6667" w:rsidRPr="003F6B3E">
        <w:rPr>
          <w:rFonts w:cs="Times New Roman"/>
          <w:b w:val="0"/>
          <w:bCs/>
        </w:rPr>
        <w:t>Struktur Organisasi Umum</w:t>
      </w:r>
      <w:bookmarkEnd w:id="66"/>
      <w:bookmarkEnd w:id="67"/>
      <w:bookmarkEnd w:id="68"/>
    </w:p>
    <w:p w14:paraId="20AEE5AC" w14:textId="3652FEE2" w:rsidR="007A6667" w:rsidRDefault="00BA47B6" w:rsidP="007A6667">
      <w:pPr>
        <w:ind w:firstLine="851"/>
        <w:rPr>
          <w:rFonts w:cs="Times New Roman"/>
        </w:rPr>
      </w:pPr>
      <w:proofErr w:type="gramStart"/>
      <w:r>
        <w:rPr>
          <w:rFonts w:cs="Times New Roman"/>
        </w:rPr>
        <w:t>Gambar 3</w:t>
      </w:r>
      <w:r w:rsidR="007A6667" w:rsidRPr="001F49B6">
        <w:rPr>
          <w:rFonts w:cs="Times New Roman"/>
        </w:rPr>
        <w:t xml:space="preserve">.2 merupakan bagan struktur organisasi secara umum pada </w:t>
      </w:r>
      <w:r w:rsidR="007A6667" w:rsidRPr="00D53AB1">
        <w:rPr>
          <w:rFonts w:cs="Times New Roman"/>
          <w:szCs w:val="24"/>
        </w:rPr>
        <w:t xml:space="preserve">Dinas </w:t>
      </w:r>
      <w:r w:rsidR="007A6667" w:rsidRPr="007A6667">
        <w:rPr>
          <w:rStyle w:val="Emphasis"/>
          <w:rFonts w:cs="Times New Roman"/>
          <w:bCs/>
          <w:i w:val="0"/>
          <w:szCs w:val="24"/>
          <w:shd w:val="clear" w:color="auto" w:fill="FFFFFF"/>
        </w:rPr>
        <w:t>Komunikasi dan Informatika</w:t>
      </w:r>
      <w:r w:rsidR="007A6667" w:rsidRPr="007A6667">
        <w:rPr>
          <w:rFonts w:cs="Times New Roman"/>
          <w:szCs w:val="24"/>
        </w:rPr>
        <w:t xml:space="preserve"> Kabupaten Gianyar</w:t>
      </w:r>
      <w:r w:rsidR="007A6667" w:rsidRPr="007A6667">
        <w:rPr>
          <w:rFonts w:cs="Times New Roman"/>
        </w:rPr>
        <w:t>.</w:t>
      </w:r>
      <w:proofErr w:type="gramEnd"/>
      <w:r w:rsidR="007A6667" w:rsidRPr="007A6667">
        <w:rPr>
          <w:rFonts w:cs="Times New Roman"/>
        </w:rPr>
        <w:t xml:space="preserve"> Struktur organisasi </w:t>
      </w:r>
      <w:r w:rsidR="007A6667" w:rsidRPr="007A6667">
        <w:rPr>
          <w:rFonts w:cs="Times New Roman"/>
          <w:szCs w:val="24"/>
        </w:rPr>
        <w:t xml:space="preserve">Dinas </w:t>
      </w:r>
      <w:r w:rsidR="007A6667" w:rsidRPr="007A6667">
        <w:rPr>
          <w:rStyle w:val="Emphasis"/>
          <w:rFonts w:cs="Times New Roman"/>
          <w:bCs/>
          <w:i w:val="0"/>
          <w:szCs w:val="24"/>
          <w:shd w:val="clear" w:color="auto" w:fill="FFFFFF"/>
        </w:rPr>
        <w:t>Komunikasi dan Informatika</w:t>
      </w:r>
      <w:r w:rsidR="007A6667" w:rsidRPr="007A6667">
        <w:rPr>
          <w:rFonts w:cs="Times New Roman"/>
          <w:szCs w:val="24"/>
        </w:rPr>
        <w:t xml:space="preserve"> Kabupaten Gianyar</w:t>
      </w:r>
      <w:r w:rsidR="007A6667" w:rsidRPr="007A6667">
        <w:rPr>
          <w:rFonts w:cs="Times New Roman"/>
        </w:rPr>
        <w:t xml:space="preserve"> terdiri dari satu Kepala Dinas </w:t>
      </w:r>
      <w:r w:rsidR="007A6667" w:rsidRPr="001F49B6">
        <w:rPr>
          <w:rFonts w:cs="Times New Roman"/>
        </w:rPr>
        <w:t xml:space="preserve">yaitu </w:t>
      </w:r>
      <w:r w:rsidR="007A6667" w:rsidRPr="00D53EA5">
        <w:rPr>
          <w:rFonts w:cs="Times New Roman"/>
          <w:szCs w:val="24"/>
          <w:shd w:val="clear" w:color="auto" w:fill="FFFFFF"/>
        </w:rPr>
        <w:t>Cokorda Gde Rai Widiarsa P. SH</w:t>
      </w:r>
      <w:r w:rsidR="007A6667">
        <w:rPr>
          <w:rFonts w:cs="Times New Roman"/>
          <w:szCs w:val="24"/>
          <w:shd w:val="clear" w:color="auto" w:fill="FFFFFF"/>
        </w:rPr>
        <w:t xml:space="preserve"> yang berkoordinasi dengan 4 bidang</w:t>
      </w:r>
      <w:r w:rsidR="007A6667">
        <w:rPr>
          <w:rFonts w:cs="Times New Roman"/>
        </w:rPr>
        <w:t>, dibantu dengan Kelompok Jabatan Fungsional dan Sekretariat Dinas yang berkooordinasi dengan sub bagian Perencanaan, Keuangan, serta Umum dan Kepegawaian.</w:t>
      </w:r>
    </w:p>
    <w:p w14:paraId="32D4A658" w14:textId="77777777" w:rsidR="005D2B66" w:rsidRDefault="005D2B66" w:rsidP="00F74353">
      <w:pPr>
        <w:pStyle w:val="Heading1"/>
        <w:sectPr w:rsidR="005D2B66" w:rsidSect="00556435">
          <w:pgSz w:w="11906" w:h="16838" w:code="9"/>
          <w:pgMar w:top="1872" w:right="1872" w:bottom="1872" w:left="2016" w:header="567" w:footer="567" w:gutter="0"/>
          <w:cols w:space="720"/>
          <w:titlePg/>
          <w:docGrid w:linePitch="360"/>
        </w:sectPr>
      </w:pPr>
    </w:p>
    <w:p w14:paraId="3162F77C" w14:textId="172CF58B" w:rsidR="00F74353" w:rsidRPr="00766FB3" w:rsidRDefault="00F74353" w:rsidP="00F74353">
      <w:pPr>
        <w:pStyle w:val="Heading1"/>
      </w:pPr>
      <w:bookmarkStart w:id="69" w:name="_Toc60911840"/>
      <w:r>
        <w:lastRenderedPageBreak/>
        <w:t>BAB IV</w:t>
      </w:r>
      <w:r>
        <w:br/>
      </w:r>
      <w:r w:rsidRPr="00766FB3">
        <w:t>METODOLOGI MAGANG INDUSTRI TI</w:t>
      </w:r>
      <w:bookmarkEnd w:id="69"/>
    </w:p>
    <w:p w14:paraId="273B1A5B" w14:textId="71E96BAE" w:rsidR="00F74353" w:rsidRDefault="00F74353" w:rsidP="00F74353">
      <w:pPr>
        <w:rPr>
          <w:rFonts w:cs="Times New Roman"/>
          <w:szCs w:val="24"/>
          <w:lang w:val="id-ID"/>
        </w:rPr>
      </w:pPr>
    </w:p>
    <w:p w14:paraId="22D4ED3F" w14:textId="77777777" w:rsidR="00160BCF" w:rsidRPr="00F74353" w:rsidRDefault="00160BCF" w:rsidP="00F74353">
      <w:pPr>
        <w:rPr>
          <w:rFonts w:cs="Times New Roman"/>
          <w:szCs w:val="24"/>
          <w:lang w:val="id-ID"/>
        </w:rPr>
      </w:pPr>
    </w:p>
    <w:p w14:paraId="7BD431F4" w14:textId="5D048090" w:rsidR="00160BCF" w:rsidRDefault="00160BCF" w:rsidP="00160BCF">
      <w:pPr>
        <w:ind w:firstLine="851"/>
      </w:pPr>
      <w:r>
        <w:t>BAB IV ini memuat metode yang digunakan dalam penelitian beserta dengan proses pembuatan laporan yang meliputi sumber data dan metode pengumpulan.</w:t>
      </w:r>
    </w:p>
    <w:p w14:paraId="1DDC9CA6" w14:textId="60C3E549" w:rsidR="00160BCF" w:rsidRPr="00AA7104" w:rsidRDefault="00160BCF" w:rsidP="00160BCF"/>
    <w:p w14:paraId="33725BA8" w14:textId="77777777" w:rsidR="00160BCF" w:rsidRDefault="00160BCF" w:rsidP="00A0746C">
      <w:pPr>
        <w:pStyle w:val="Heading2"/>
        <w:numPr>
          <w:ilvl w:val="0"/>
          <w:numId w:val="31"/>
        </w:numPr>
        <w:spacing w:before="0"/>
        <w:ind w:left="851" w:hanging="851"/>
        <w:jc w:val="left"/>
      </w:pPr>
      <w:bookmarkStart w:id="70" w:name="_Toc59111507"/>
      <w:bookmarkStart w:id="71" w:name="_Toc60911841"/>
      <w:r>
        <w:t>Data</w:t>
      </w:r>
      <w:bookmarkEnd w:id="70"/>
      <w:bookmarkEnd w:id="71"/>
    </w:p>
    <w:p w14:paraId="4532FD38" w14:textId="77777777" w:rsidR="00160BCF" w:rsidRDefault="00160BCF" w:rsidP="00160BCF">
      <w:pPr>
        <w:ind w:firstLine="851"/>
      </w:pPr>
      <w:proofErr w:type="gramStart"/>
      <w:r w:rsidRPr="00DF425D">
        <w:t>Penelitian ini memerlukan data untuk mendukung keberhasilan dari sistem yang dihasilkan.</w:t>
      </w:r>
      <w:proofErr w:type="gramEnd"/>
      <w:r w:rsidRPr="00DF425D">
        <w:t xml:space="preserve"> </w:t>
      </w:r>
      <w:proofErr w:type="gramStart"/>
      <w:r w:rsidRPr="00DF425D">
        <w:t>Data tersebut dibagi menjadi beberapa jenis data yang diperoleh dari berbagai sumber dengan menggunakan beberapa metode pengumpulan data</w:t>
      </w:r>
      <w:r>
        <w:t>.</w:t>
      </w:r>
      <w:proofErr w:type="gramEnd"/>
    </w:p>
    <w:p w14:paraId="5029283B" w14:textId="77777777" w:rsidR="00160BCF" w:rsidRDefault="00160BCF" w:rsidP="00A0746C">
      <w:pPr>
        <w:pStyle w:val="Heading3"/>
        <w:numPr>
          <w:ilvl w:val="0"/>
          <w:numId w:val="32"/>
        </w:numPr>
        <w:ind w:left="851" w:hanging="851"/>
        <w:rPr>
          <w:rFonts w:cs="Times New Roman"/>
        </w:rPr>
      </w:pPr>
      <w:bookmarkStart w:id="72" w:name="_Toc59111508"/>
      <w:bookmarkStart w:id="73" w:name="_Toc60911842"/>
      <w:r>
        <w:rPr>
          <w:rFonts w:cs="Times New Roman"/>
        </w:rPr>
        <w:t>Sumber Data</w:t>
      </w:r>
      <w:bookmarkEnd w:id="72"/>
      <w:bookmarkEnd w:id="73"/>
    </w:p>
    <w:p w14:paraId="55F945EF" w14:textId="08CC67DF" w:rsidR="00160BCF" w:rsidRDefault="00160BCF" w:rsidP="00160BCF">
      <w:pPr>
        <w:ind w:firstLine="851"/>
      </w:pPr>
      <w:proofErr w:type="gramStart"/>
      <w:r w:rsidRPr="00DF425D">
        <w:t xml:space="preserve">Sumber data pada penelitian ini bersumber dari studi </w:t>
      </w:r>
      <w:r>
        <w:t xml:space="preserve">literatur, survei dan pengumpulan data langsung di lapangan yang dalam penelitian ini adalah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rsidRPr="00DF425D">
        <w:t>.</w:t>
      </w:r>
      <w:proofErr w:type="gramEnd"/>
      <w:r w:rsidRPr="00DF425D">
        <w:t xml:space="preserve"> </w:t>
      </w:r>
      <w:proofErr w:type="gramStart"/>
      <w:r w:rsidRPr="00DF425D">
        <w:t xml:space="preserve">Studi literatur yang digunakan diperoleh dari penelitian terdahulu, jurnal ilmiah, buku, </w:t>
      </w:r>
      <w:r w:rsidRPr="00AB06E0">
        <w:rPr>
          <w:i/>
        </w:rPr>
        <w:t>e-book</w:t>
      </w:r>
      <w:r w:rsidRPr="00DF425D">
        <w:t xml:space="preserve">, forum, dan </w:t>
      </w:r>
      <w:r w:rsidRPr="00133198">
        <w:rPr>
          <w:i/>
        </w:rPr>
        <w:t>paper</w:t>
      </w:r>
      <w:r w:rsidRPr="00DF425D">
        <w:t xml:space="preserve"> publikasi.</w:t>
      </w:r>
      <w:proofErr w:type="gramEnd"/>
    </w:p>
    <w:p w14:paraId="56FCCE3F" w14:textId="77777777" w:rsidR="00160BCF" w:rsidRDefault="00160BCF" w:rsidP="00160BCF">
      <w:pPr>
        <w:ind w:firstLine="851"/>
      </w:pPr>
    </w:p>
    <w:p w14:paraId="3B811A5C" w14:textId="77777777" w:rsidR="00160BCF" w:rsidRDefault="00160BCF" w:rsidP="00A0746C">
      <w:pPr>
        <w:pStyle w:val="Heading3"/>
        <w:numPr>
          <w:ilvl w:val="0"/>
          <w:numId w:val="32"/>
        </w:numPr>
        <w:ind w:left="851" w:hanging="851"/>
        <w:rPr>
          <w:rFonts w:cs="Times New Roman"/>
        </w:rPr>
      </w:pPr>
      <w:bookmarkStart w:id="74" w:name="_Toc59111509"/>
      <w:bookmarkStart w:id="75" w:name="_Toc60911843"/>
      <w:r>
        <w:rPr>
          <w:rFonts w:cs="Times New Roman"/>
        </w:rPr>
        <w:t>Jenis Data</w:t>
      </w:r>
      <w:bookmarkEnd w:id="74"/>
      <w:bookmarkEnd w:id="75"/>
    </w:p>
    <w:p w14:paraId="62DCFC3C" w14:textId="77777777" w:rsidR="00160BCF" w:rsidRDefault="00160BCF" w:rsidP="00160BCF">
      <w:pPr>
        <w:ind w:firstLine="851"/>
      </w:pPr>
      <w:proofErr w:type="gramStart"/>
      <w:r w:rsidRPr="00AB06E0">
        <w:t>Data yang digunakan pada penelitian ini terdiri dari dua jenis data yaitu data primer dan sekunder.</w:t>
      </w:r>
      <w:proofErr w:type="gramEnd"/>
      <w:r w:rsidRPr="00AB06E0">
        <w:t xml:space="preserve"> </w:t>
      </w:r>
      <w:proofErr w:type="gramStart"/>
      <w:r w:rsidRPr="00AB06E0">
        <w:t>Data primer merupakan jenis data yang didapatkan dari hasil</w:t>
      </w:r>
      <w:r>
        <w:t xml:space="preserve"> pengumpulan data di lapangan</w:t>
      </w:r>
      <w:r w:rsidRPr="00AB06E0">
        <w:t>.</w:t>
      </w:r>
      <w:proofErr w:type="gramEnd"/>
      <w:r w:rsidRPr="00AB06E0">
        <w:t xml:space="preserve"> </w:t>
      </w:r>
      <w:proofErr w:type="gramStart"/>
      <w:r w:rsidRPr="00AB06E0">
        <w:t xml:space="preserve">Data sekunder merupakan jenis data yang didapatkan dari penelitian terdahulu, jurnal ilmiah, buku, </w:t>
      </w:r>
      <w:r w:rsidRPr="00133198">
        <w:rPr>
          <w:i/>
        </w:rPr>
        <w:t>e-book</w:t>
      </w:r>
      <w:r w:rsidRPr="00AB06E0">
        <w:t xml:space="preserve">, forum, dan </w:t>
      </w:r>
      <w:r w:rsidRPr="00133198">
        <w:rPr>
          <w:i/>
        </w:rPr>
        <w:t>paper</w:t>
      </w:r>
      <w:r w:rsidRPr="00AB06E0">
        <w:t xml:space="preserve"> publikasi</w:t>
      </w:r>
      <w:r>
        <w:t>.</w:t>
      </w:r>
      <w:proofErr w:type="gramEnd"/>
    </w:p>
    <w:p w14:paraId="52C56835" w14:textId="77777777" w:rsidR="00160BCF" w:rsidRDefault="00160BCF" w:rsidP="00160BCF">
      <w:pPr>
        <w:ind w:firstLine="851"/>
      </w:pPr>
    </w:p>
    <w:p w14:paraId="7A3B8DFF" w14:textId="77777777" w:rsidR="00160BCF" w:rsidRDefault="00160BCF" w:rsidP="00A0746C">
      <w:pPr>
        <w:pStyle w:val="Heading3"/>
        <w:numPr>
          <w:ilvl w:val="0"/>
          <w:numId w:val="32"/>
        </w:numPr>
        <w:ind w:left="851" w:hanging="851"/>
        <w:rPr>
          <w:rFonts w:cs="Times New Roman"/>
        </w:rPr>
      </w:pPr>
      <w:bookmarkStart w:id="76" w:name="_Toc59111510"/>
      <w:bookmarkStart w:id="77" w:name="_Toc60911844"/>
      <w:r>
        <w:rPr>
          <w:rFonts w:cs="Times New Roman"/>
        </w:rPr>
        <w:t>Metode Pengumpulan Data</w:t>
      </w:r>
      <w:bookmarkEnd w:id="76"/>
      <w:bookmarkEnd w:id="77"/>
    </w:p>
    <w:p w14:paraId="59C35A2F" w14:textId="7BD8D1A5" w:rsidR="00160BCF" w:rsidRDefault="00160BCF" w:rsidP="00160BCF">
      <w:pPr>
        <w:ind w:firstLine="851"/>
      </w:pPr>
      <w:r>
        <w:t>Metode pengumpulan data yang digunakan</w:t>
      </w:r>
      <w:r w:rsidR="00763892">
        <w:t xml:space="preserve"> dalam penelitian ini</w:t>
      </w:r>
      <w:r>
        <w:t>, antara lain sebagai berikut:</w:t>
      </w:r>
    </w:p>
    <w:p w14:paraId="3667A24E" w14:textId="77777777" w:rsidR="00160BCF" w:rsidRDefault="00160BCF" w:rsidP="00A0746C">
      <w:pPr>
        <w:pStyle w:val="ListParagraph"/>
        <w:numPr>
          <w:ilvl w:val="0"/>
          <w:numId w:val="33"/>
        </w:numPr>
        <w:ind w:left="851" w:hanging="851"/>
      </w:pPr>
      <w:r>
        <w:t>Metode Kepustakaan</w:t>
      </w:r>
    </w:p>
    <w:p w14:paraId="40CA4D06" w14:textId="77777777" w:rsidR="00160BCF" w:rsidRDefault="00160BCF" w:rsidP="00160BCF">
      <w:pPr>
        <w:ind w:firstLine="851"/>
      </w:pPr>
      <w:proofErr w:type="gramStart"/>
      <w:r>
        <w:lastRenderedPageBreak/>
        <w:t xml:space="preserve">Metode kepustakaan merupakan suatu metode pengumpulan data yang bersumber pada penelitian terdahulu, jurnal ilmiah, buku, </w:t>
      </w:r>
      <w:r w:rsidRPr="00102CC4">
        <w:rPr>
          <w:i/>
        </w:rPr>
        <w:t>e-book</w:t>
      </w:r>
      <w:r>
        <w:t xml:space="preserve">, forum, dan </w:t>
      </w:r>
      <w:r w:rsidRPr="00102CC4">
        <w:rPr>
          <w:i/>
        </w:rPr>
        <w:t>paper</w:t>
      </w:r>
      <w:r>
        <w:t xml:space="preserve"> publikasi.</w:t>
      </w:r>
      <w:proofErr w:type="gramEnd"/>
    </w:p>
    <w:p w14:paraId="2BF9ABFC" w14:textId="77777777" w:rsidR="00160BCF" w:rsidRDefault="00160BCF" w:rsidP="00160BCF">
      <w:pPr>
        <w:ind w:firstLine="851"/>
      </w:pPr>
    </w:p>
    <w:p w14:paraId="24479CFE" w14:textId="77777777" w:rsidR="00160BCF" w:rsidRDefault="00160BCF" w:rsidP="00A0746C">
      <w:pPr>
        <w:pStyle w:val="ListParagraph"/>
        <w:numPr>
          <w:ilvl w:val="0"/>
          <w:numId w:val="33"/>
        </w:numPr>
        <w:ind w:left="851" w:hanging="851"/>
      </w:pPr>
      <w:r>
        <w:t>Metode Observasi Langsung</w:t>
      </w:r>
    </w:p>
    <w:p w14:paraId="6A5E89D2" w14:textId="6C2EAEF4" w:rsidR="00160BCF" w:rsidRDefault="00160BCF" w:rsidP="00160BCF">
      <w:pPr>
        <w:ind w:firstLine="851"/>
      </w:pPr>
      <w:proofErr w:type="gramStart"/>
      <w:r>
        <w:t xml:space="preserve">Metode observasi langsung yaitu dengan pengumpulan data yang dilakukan dengan pengumpulan secara langsung terkait pencarian data </w:t>
      </w:r>
      <w:r w:rsidR="00763892">
        <w:t xml:space="preserve">di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t>.</w:t>
      </w:r>
      <w:proofErr w:type="gramEnd"/>
    </w:p>
    <w:p w14:paraId="47DA3D6B" w14:textId="77777777" w:rsidR="00160BCF" w:rsidRDefault="00160BCF" w:rsidP="00160BCF">
      <w:pPr>
        <w:rPr>
          <w:lang w:val="id-ID"/>
        </w:rPr>
      </w:pPr>
    </w:p>
    <w:p w14:paraId="1A72FC94" w14:textId="77777777" w:rsidR="00160BCF" w:rsidRDefault="00160BCF" w:rsidP="00A0746C">
      <w:pPr>
        <w:pStyle w:val="Heading2"/>
        <w:numPr>
          <w:ilvl w:val="0"/>
          <w:numId w:val="31"/>
        </w:numPr>
        <w:spacing w:before="0"/>
        <w:ind w:left="851" w:hanging="851"/>
        <w:jc w:val="left"/>
      </w:pPr>
      <w:bookmarkStart w:id="78" w:name="_Toc59111511"/>
      <w:bookmarkStart w:id="79" w:name="_Toc60911845"/>
      <w:r>
        <w:t>Metode Penelitian</w:t>
      </w:r>
      <w:bookmarkEnd w:id="78"/>
      <w:bookmarkEnd w:id="79"/>
    </w:p>
    <w:p w14:paraId="485070EA" w14:textId="2FB6A48B" w:rsidR="00160BCF" w:rsidRDefault="00160BCF" w:rsidP="00160BCF">
      <w:pPr>
        <w:ind w:firstLine="851"/>
        <w:rPr>
          <w:color w:val="000000" w:themeColor="text1"/>
          <w:szCs w:val="24"/>
        </w:rPr>
      </w:pPr>
      <w:proofErr w:type="gramStart"/>
      <w:r w:rsidRPr="008D0698">
        <w:rPr>
          <w:color w:val="000000" w:themeColor="text1"/>
          <w:szCs w:val="24"/>
        </w:rPr>
        <w:t xml:space="preserve">Metode penelitian yang digunakan </w:t>
      </w:r>
      <w:r>
        <w:rPr>
          <w:color w:val="000000" w:themeColor="text1"/>
          <w:szCs w:val="24"/>
        </w:rPr>
        <w:t xml:space="preserve">pada </w:t>
      </w:r>
      <w:r w:rsidR="00763892">
        <w:rPr>
          <w:color w:val="000000" w:themeColor="text1"/>
          <w:szCs w:val="24"/>
        </w:rPr>
        <w:t xml:space="preserve">penelitian ini </w:t>
      </w:r>
      <w:r>
        <w:rPr>
          <w:color w:val="000000" w:themeColor="text1"/>
          <w:szCs w:val="24"/>
        </w:rPr>
        <w:t xml:space="preserve">menggunakan metode </w:t>
      </w:r>
      <w:r w:rsidRPr="008D0698">
        <w:rPr>
          <w:i/>
          <w:color w:val="000000" w:themeColor="text1"/>
          <w:szCs w:val="24"/>
        </w:rPr>
        <w:t>Waterfall</w:t>
      </w:r>
      <w:r>
        <w:rPr>
          <w:i/>
          <w:color w:val="000000" w:themeColor="text1"/>
          <w:szCs w:val="24"/>
        </w:rPr>
        <w:t>.</w:t>
      </w:r>
      <w:proofErr w:type="gramEnd"/>
      <w:r>
        <w:rPr>
          <w:i/>
          <w:color w:val="000000" w:themeColor="text1"/>
          <w:szCs w:val="24"/>
        </w:rPr>
        <w:t xml:space="preserve"> </w:t>
      </w:r>
      <w:proofErr w:type="gramStart"/>
      <w:r>
        <w:rPr>
          <w:color w:val="000000" w:themeColor="text1"/>
          <w:szCs w:val="24"/>
        </w:rPr>
        <w:t xml:space="preserve">Metode </w:t>
      </w:r>
      <w:r w:rsidRPr="005C1188">
        <w:rPr>
          <w:i/>
          <w:color w:val="000000" w:themeColor="text1"/>
          <w:szCs w:val="24"/>
        </w:rPr>
        <w:t>Waterfall</w:t>
      </w:r>
      <w:r>
        <w:rPr>
          <w:color w:val="000000" w:themeColor="text1"/>
          <w:szCs w:val="24"/>
        </w:rPr>
        <w:t xml:space="preserve"> pertama kali diperkenalkan pada tahun 1970 oleh Royce dengan 7 (tujuh) tahapan yang berurut </w:t>
      </w:r>
      <w:sdt>
        <w:sdtPr>
          <w:rPr>
            <w:color w:val="000000" w:themeColor="text1"/>
            <w:szCs w:val="24"/>
          </w:rPr>
          <w:id w:val="1675682576"/>
          <w:citation/>
        </w:sdtPr>
        <w:sdtContent>
          <w:r>
            <w:rPr>
              <w:color w:val="000000" w:themeColor="text1"/>
              <w:szCs w:val="24"/>
            </w:rPr>
            <w:fldChar w:fldCharType="begin"/>
          </w:r>
          <w:r>
            <w:rPr>
              <w:color w:val="000000" w:themeColor="text1"/>
              <w:szCs w:val="24"/>
            </w:rPr>
            <w:instrText xml:space="preserve"> CITATION Pet09 \l 1033 </w:instrText>
          </w:r>
          <w:r>
            <w:rPr>
              <w:color w:val="000000" w:themeColor="text1"/>
              <w:szCs w:val="24"/>
            </w:rPr>
            <w:fldChar w:fldCharType="separate"/>
          </w:r>
          <w:r w:rsidRPr="005F43C2">
            <w:rPr>
              <w:noProof/>
              <w:color w:val="000000" w:themeColor="text1"/>
              <w:szCs w:val="24"/>
            </w:rPr>
            <w:t>(Petersen, et al., 2009)</w:t>
          </w:r>
          <w:r>
            <w:rPr>
              <w:color w:val="000000" w:themeColor="text1"/>
              <w:szCs w:val="24"/>
            </w:rPr>
            <w:fldChar w:fldCharType="end"/>
          </w:r>
        </w:sdtContent>
      </w:sdt>
      <w:r>
        <w:rPr>
          <w:color w:val="000000" w:themeColor="text1"/>
          <w:szCs w:val="24"/>
        </w:rPr>
        <w:t>.</w:t>
      </w:r>
      <w:proofErr w:type="gramEnd"/>
      <w:r>
        <w:rPr>
          <w:color w:val="000000" w:themeColor="text1"/>
          <w:szCs w:val="24"/>
        </w:rPr>
        <w:t xml:space="preserve"> Kemudian pada tahun 2011 metode ini mengalami banyak perbaikan dan perubahan diantaranya pada langkah 7 (tujuh) dan menjadi 5 (</w:t>
      </w:r>
      <w:proofErr w:type="gramStart"/>
      <w:r>
        <w:rPr>
          <w:color w:val="000000" w:themeColor="text1"/>
          <w:szCs w:val="24"/>
        </w:rPr>
        <w:t>lima</w:t>
      </w:r>
      <w:proofErr w:type="gramEnd"/>
      <w:r>
        <w:rPr>
          <w:color w:val="000000" w:themeColor="text1"/>
          <w:szCs w:val="24"/>
        </w:rPr>
        <w:t xml:space="preserve">) tahapan </w:t>
      </w:r>
      <w:sdt>
        <w:sdtPr>
          <w:rPr>
            <w:color w:val="000000" w:themeColor="text1"/>
            <w:szCs w:val="24"/>
          </w:rPr>
          <w:id w:val="920297131"/>
          <w:citation/>
        </w:sdtPr>
        <w:sdtContent>
          <w:r>
            <w:rPr>
              <w:color w:val="000000" w:themeColor="text1"/>
              <w:szCs w:val="24"/>
            </w:rPr>
            <w:fldChar w:fldCharType="begin"/>
          </w:r>
          <w:r>
            <w:rPr>
              <w:color w:val="000000" w:themeColor="text1"/>
              <w:szCs w:val="24"/>
            </w:rPr>
            <w:instrText xml:space="preserve"> CITATION Som11 \l 1033 </w:instrText>
          </w:r>
          <w:r>
            <w:rPr>
              <w:color w:val="000000" w:themeColor="text1"/>
              <w:szCs w:val="24"/>
            </w:rPr>
            <w:fldChar w:fldCharType="separate"/>
          </w:r>
          <w:r w:rsidRPr="005F43C2">
            <w:rPr>
              <w:noProof/>
              <w:color w:val="000000" w:themeColor="text1"/>
              <w:szCs w:val="24"/>
            </w:rPr>
            <w:t>(Sommerville, 2011)</w:t>
          </w:r>
          <w:r>
            <w:rPr>
              <w:color w:val="000000" w:themeColor="text1"/>
              <w:szCs w:val="24"/>
            </w:rPr>
            <w:fldChar w:fldCharType="end"/>
          </w:r>
        </w:sdtContent>
      </w:sdt>
      <w:r>
        <w:rPr>
          <w:color w:val="000000" w:themeColor="text1"/>
          <w:szCs w:val="24"/>
        </w:rPr>
        <w:t xml:space="preserve">.  </w:t>
      </w:r>
      <w:proofErr w:type="gramStart"/>
      <w:r>
        <w:rPr>
          <w:color w:val="000000" w:themeColor="text1"/>
          <w:szCs w:val="24"/>
        </w:rPr>
        <w:t xml:space="preserve">Metode </w:t>
      </w:r>
      <w:r w:rsidRPr="005C1188">
        <w:rPr>
          <w:i/>
          <w:color w:val="000000" w:themeColor="text1"/>
          <w:szCs w:val="24"/>
        </w:rPr>
        <w:t>Waterfal</w:t>
      </w:r>
      <w:r>
        <w:rPr>
          <w:i/>
          <w:color w:val="000000" w:themeColor="text1"/>
          <w:szCs w:val="24"/>
        </w:rPr>
        <w:t>l</w:t>
      </w:r>
      <w:r>
        <w:rPr>
          <w:color w:val="000000" w:themeColor="text1"/>
          <w:szCs w:val="24"/>
        </w:rPr>
        <w:t xml:space="preserve"> mempunyai tahapan-tahapan </w:t>
      </w:r>
      <w:r w:rsidR="00763892">
        <w:rPr>
          <w:color w:val="000000" w:themeColor="text1"/>
          <w:szCs w:val="24"/>
        </w:rPr>
        <w:t>seperti pada Gambar 4</w:t>
      </w:r>
      <w:r>
        <w:rPr>
          <w:color w:val="000000" w:themeColor="text1"/>
          <w:szCs w:val="24"/>
        </w:rPr>
        <w:t>.1.</w:t>
      </w:r>
      <w:proofErr w:type="gramEnd"/>
    </w:p>
    <w:p w14:paraId="51088EDC" w14:textId="77777777" w:rsidR="00160BCF" w:rsidRDefault="00160BCF" w:rsidP="00160BCF">
      <w:pPr>
        <w:ind w:firstLine="851"/>
        <w:rPr>
          <w:color w:val="000000" w:themeColor="text1"/>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8"/>
      </w:tblGrid>
      <w:tr w:rsidR="00160BCF" w14:paraId="28CD27C0" w14:textId="77777777" w:rsidTr="00536DF1">
        <w:tc>
          <w:tcPr>
            <w:tcW w:w="7928" w:type="dxa"/>
          </w:tcPr>
          <w:p w14:paraId="505D5D32" w14:textId="7BF6DBE9" w:rsidR="00160BCF" w:rsidRDefault="00160BCF" w:rsidP="00763892">
            <w:pPr>
              <w:keepNext/>
              <w:spacing w:before="240"/>
              <w:rPr>
                <w:color w:val="000000" w:themeColor="text1"/>
                <w:szCs w:val="24"/>
              </w:rPr>
            </w:pPr>
            <w:r>
              <w:rPr>
                <w:noProof/>
                <w:color w:val="000000" w:themeColor="text1"/>
                <w:szCs w:val="24"/>
              </w:rPr>
              <w:drawing>
                <wp:inline distT="0" distB="0" distL="0" distR="0" wp14:anchorId="4081F02D" wp14:editId="55DC3555">
                  <wp:extent cx="4819650" cy="2095500"/>
                  <wp:effectExtent l="0" t="0" r="0" b="0"/>
                  <wp:docPr id="16" name="Picture 16" descr="metode waterf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19650" cy="2095500"/>
                          </a:xfrm>
                          <a:prstGeom prst="rect">
                            <a:avLst/>
                          </a:prstGeom>
                          <a:noFill/>
                          <a:ln>
                            <a:noFill/>
                          </a:ln>
                        </pic:spPr>
                      </pic:pic>
                    </a:graphicData>
                  </a:graphic>
                </wp:inline>
              </w:drawing>
            </w:r>
          </w:p>
        </w:tc>
      </w:tr>
    </w:tbl>
    <w:p w14:paraId="617AA965" w14:textId="5B8B2278" w:rsidR="00160BCF" w:rsidRDefault="00763892" w:rsidP="00160BCF">
      <w:pPr>
        <w:pStyle w:val="Caption"/>
        <w:rPr>
          <w:b w:val="0"/>
        </w:rPr>
      </w:pPr>
      <w:bookmarkStart w:id="80" w:name="_Gambar_3.1_Metode"/>
      <w:bookmarkStart w:id="81" w:name="_Toc56436871"/>
      <w:bookmarkStart w:id="82" w:name="_Toc59110965"/>
      <w:bookmarkStart w:id="83" w:name="_Toc60911982"/>
      <w:bookmarkEnd w:id="80"/>
      <w:proofErr w:type="gramStart"/>
      <w:r>
        <w:t>Gambar 4.</w:t>
      </w:r>
      <w:proofErr w:type="gramEnd"/>
      <w:r>
        <w:t xml:space="preserve"> </w:t>
      </w:r>
      <w:r w:rsidR="00536DF1">
        <w:rPr>
          <w:noProof/>
        </w:rPr>
        <w:fldChar w:fldCharType="begin"/>
      </w:r>
      <w:r w:rsidR="00536DF1">
        <w:rPr>
          <w:noProof/>
        </w:rPr>
        <w:instrText xml:space="preserve"> SEQ Gambar_4. \* ARABIC </w:instrText>
      </w:r>
      <w:r w:rsidR="00536DF1">
        <w:rPr>
          <w:noProof/>
        </w:rPr>
        <w:fldChar w:fldCharType="separate"/>
      </w:r>
      <w:r w:rsidR="000673FE">
        <w:rPr>
          <w:noProof/>
        </w:rPr>
        <w:t>1</w:t>
      </w:r>
      <w:r w:rsidR="00536DF1">
        <w:rPr>
          <w:noProof/>
        </w:rPr>
        <w:fldChar w:fldCharType="end"/>
      </w:r>
      <w:r w:rsidR="00160BCF">
        <w:t xml:space="preserve"> </w:t>
      </w:r>
      <w:r w:rsidR="00160BCF">
        <w:rPr>
          <w:b w:val="0"/>
        </w:rPr>
        <w:t>Metode Waterfall</w:t>
      </w:r>
      <w:bookmarkEnd w:id="81"/>
      <w:bookmarkEnd w:id="82"/>
      <w:bookmarkEnd w:id="83"/>
    </w:p>
    <w:p w14:paraId="39C16DD2" w14:textId="5D7E1984" w:rsidR="00160BCF" w:rsidRDefault="00763892" w:rsidP="00160BCF">
      <w:pPr>
        <w:ind w:firstLine="720"/>
        <w:rPr>
          <w:color w:val="000000" w:themeColor="text1"/>
          <w:szCs w:val="24"/>
        </w:rPr>
      </w:pPr>
      <w:r>
        <w:rPr>
          <w:color w:val="000000" w:themeColor="text1"/>
          <w:szCs w:val="24"/>
        </w:rPr>
        <w:t>Gambar 4</w:t>
      </w:r>
      <w:r w:rsidR="00160BCF">
        <w:rPr>
          <w:color w:val="000000" w:themeColor="text1"/>
          <w:szCs w:val="24"/>
        </w:rPr>
        <w:t xml:space="preserve">.1 merupakan gambaran tahapan dari metode </w:t>
      </w:r>
      <w:r w:rsidR="00160BCF" w:rsidRPr="00E639A2">
        <w:rPr>
          <w:i/>
          <w:color w:val="000000" w:themeColor="text1"/>
          <w:szCs w:val="24"/>
        </w:rPr>
        <w:t>waterfall</w:t>
      </w:r>
      <w:r w:rsidR="00160BCF">
        <w:rPr>
          <w:color w:val="000000" w:themeColor="text1"/>
          <w:szCs w:val="24"/>
        </w:rPr>
        <w:t xml:space="preserve"> yang </w:t>
      </w:r>
      <w:proofErr w:type="gramStart"/>
      <w:r w:rsidR="00160BCF">
        <w:rPr>
          <w:color w:val="000000" w:themeColor="text1"/>
          <w:szCs w:val="24"/>
        </w:rPr>
        <w:t>akan</w:t>
      </w:r>
      <w:proofErr w:type="gramEnd"/>
      <w:r w:rsidR="00160BCF">
        <w:rPr>
          <w:color w:val="000000" w:themeColor="text1"/>
          <w:szCs w:val="24"/>
        </w:rPr>
        <w:t xml:space="preserve"> digunakan dalam pengembangan </w:t>
      </w:r>
      <w:r w:rsidR="00160BCF" w:rsidRPr="00AB06E0">
        <w:t xml:space="preserve">Aplikasi </w:t>
      </w:r>
      <w:r>
        <w:t>Desa Digital</w:t>
      </w:r>
      <w:r w:rsidR="00160BCF">
        <w:rPr>
          <w:color w:val="000000" w:themeColor="text1"/>
          <w:szCs w:val="24"/>
        </w:rPr>
        <w:t>.</w:t>
      </w:r>
    </w:p>
    <w:p w14:paraId="4C9EDADE" w14:textId="77777777" w:rsidR="00160BCF" w:rsidRPr="00856867" w:rsidRDefault="00160BCF" w:rsidP="00A0746C">
      <w:pPr>
        <w:pStyle w:val="Heading3"/>
        <w:numPr>
          <w:ilvl w:val="0"/>
          <w:numId w:val="17"/>
        </w:numPr>
        <w:ind w:left="851" w:hanging="851"/>
        <w:rPr>
          <w:rFonts w:cs="Times New Roman"/>
        </w:rPr>
      </w:pPr>
      <w:bookmarkStart w:id="84" w:name="_Toc59111512"/>
      <w:bookmarkStart w:id="85" w:name="_Toc60911846"/>
      <w:r w:rsidRPr="00856867">
        <w:rPr>
          <w:rFonts w:cs="Times New Roman"/>
        </w:rPr>
        <w:lastRenderedPageBreak/>
        <w:t>Requirements Analysis and Definition</w:t>
      </w:r>
      <w:bookmarkEnd w:id="84"/>
      <w:bookmarkEnd w:id="85"/>
    </w:p>
    <w:p w14:paraId="053F5EBA" w14:textId="28A4740B" w:rsidR="00160BCF" w:rsidRDefault="00160BCF" w:rsidP="00160BCF">
      <w:pPr>
        <w:ind w:firstLine="851"/>
        <w:rPr>
          <w:color w:val="000000" w:themeColor="text1"/>
          <w:szCs w:val="24"/>
        </w:rPr>
      </w:pPr>
      <w:proofErr w:type="gramStart"/>
      <w:r w:rsidRPr="007743BA">
        <w:rPr>
          <w:color w:val="000000" w:themeColor="text1"/>
          <w:szCs w:val="24"/>
        </w:rPr>
        <w:t xml:space="preserve">Tahap </w:t>
      </w:r>
      <w:r w:rsidRPr="00856867">
        <w:rPr>
          <w:color w:val="000000" w:themeColor="text1"/>
          <w:szCs w:val="24"/>
        </w:rPr>
        <w:t>ini</w:t>
      </w:r>
      <w:r w:rsidRPr="007743BA">
        <w:rPr>
          <w:color w:val="000000" w:themeColor="text1"/>
          <w:szCs w:val="24"/>
        </w:rPr>
        <w:t xml:space="preserve"> melakuk</w:t>
      </w:r>
      <w:r>
        <w:rPr>
          <w:color w:val="000000" w:themeColor="text1"/>
          <w:szCs w:val="24"/>
        </w:rPr>
        <w:t>an pengumpulan dan analisa data.</w:t>
      </w:r>
      <w:proofErr w:type="gramEnd"/>
      <w:r>
        <w:rPr>
          <w:color w:val="000000" w:themeColor="text1"/>
          <w:szCs w:val="24"/>
        </w:rPr>
        <w:t xml:space="preserve"> </w:t>
      </w:r>
      <w:proofErr w:type="gramStart"/>
      <w:r w:rsidRPr="00AB0469">
        <w:rPr>
          <w:color w:val="000000" w:themeColor="text1"/>
          <w:szCs w:val="24"/>
        </w:rPr>
        <w:t>Studi</w:t>
      </w:r>
      <w:r>
        <w:rPr>
          <w:color w:val="000000" w:themeColor="text1"/>
          <w:szCs w:val="24"/>
        </w:rPr>
        <w:t xml:space="preserve"> literatur</w:t>
      </w:r>
      <w:r w:rsidRPr="00AB0469">
        <w:rPr>
          <w:color w:val="000000" w:themeColor="text1"/>
          <w:szCs w:val="24"/>
        </w:rPr>
        <w:t xml:space="preserve"> dilakukan terhadap jurnal penelitian internasional, tesis dan disertasi</w:t>
      </w:r>
      <w:r>
        <w:rPr>
          <w:color w:val="000000" w:themeColor="text1"/>
          <w:szCs w:val="24"/>
        </w:rPr>
        <w:t xml:space="preserve"> </w:t>
      </w:r>
      <w:r w:rsidRPr="00AB0469">
        <w:rPr>
          <w:color w:val="000000" w:themeColor="text1"/>
          <w:szCs w:val="24"/>
        </w:rPr>
        <w:t xml:space="preserve">nasional dan internasional, </w:t>
      </w:r>
      <w:r>
        <w:rPr>
          <w:color w:val="000000" w:themeColor="text1"/>
          <w:szCs w:val="24"/>
        </w:rPr>
        <w:t>serta</w:t>
      </w:r>
      <w:r w:rsidRPr="00AB0469">
        <w:rPr>
          <w:color w:val="000000" w:themeColor="text1"/>
          <w:szCs w:val="24"/>
        </w:rPr>
        <w:t xml:space="preserve"> buku-buku teori pendukung nasional dan</w:t>
      </w:r>
      <w:r>
        <w:rPr>
          <w:color w:val="000000" w:themeColor="text1"/>
          <w:szCs w:val="24"/>
        </w:rPr>
        <w:t xml:space="preserve"> </w:t>
      </w:r>
      <w:r w:rsidRPr="00AB0469">
        <w:rPr>
          <w:color w:val="000000" w:themeColor="text1"/>
          <w:szCs w:val="24"/>
        </w:rPr>
        <w:t>internasional.</w:t>
      </w:r>
      <w:proofErr w:type="gramEnd"/>
      <w:r w:rsidRPr="00AB0469">
        <w:rPr>
          <w:color w:val="000000" w:themeColor="text1"/>
          <w:szCs w:val="24"/>
        </w:rPr>
        <w:t xml:space="preserve"> </w:t>
      </w:r>
      <w:proofErr w:type="gramStart"/>
      <w:r w:rsidRPr="00AB0469">
        <w:rPr>
          <w:color w:val="000000" w:themeColor="text1"/>
          <w:szCs w:val="24"/>
        </w:rPr>
        <w:t>Peneliti melakukan analisis, interpretasi dan generalisasi fakta-fakta</w:t>
      </w:r>
      <w:r>
        <w:rPr>
          <w:color w:val="000000" w:themeColor="text1"/>
          <w:szCs w:val="24"/>
        </w:rPr>
        <w:t xml:space="preserve"> </w:t>
      </w:r>
      <w:r w:rsidRPr="00AB0469">
        <w:rPr>
          <w:color w:val="000000" w:themeColor="text1"/>
          <w:szCs w:val="24"/>
        </w:rPr>
        <w:t>dari literatur yang didapatkan.</w:t>
      </w:r>
      <w:proofErr w:type="gramEnd"/>
      <w:r w:rsidRPr="00AB0469">
        <w:rPr>
          <w:color w:val="000000" w:themeColor="text1"/>
          <w:szCs w:val="24"/>
        </w:rPr>
        <w:t xml:space="preserve"> </w:t>
      </w:r>
      <w:proofErr w:type="gramStart"/>
      <w:r w:rsidRPr="00AB0469">
        <w:rPr>
          <w:color w:val="000000" w:themeColor="text1"/>
          <w:szCs w:val="24"/>
        </w:rPr>
        <w:t>Studi juga dilakukan terhadap kondisi saat ini</w:t>
      </w:r>
      <w:r>
        <w:rPr>
          <w:color w:val="000000" w:themeColor="text1"/>
          <w:szCs w:val="24"/>
        </w:rPr>
        <w:t xml:space="preserve"> </w:t>
      </w:r>
      <w:r w:rsidRPr="00AB0469">
        <w:rPr>
          <w:color w:val="000000" w:themeColor="text1"/>
          <w:szCs w:val="24"/>
        </w:rPr>
        <w:t>melalui peng</w:t>
      </w:r>
      <w:r>
        <w:rPr>
          <w:color w:val="000000" w:themeColor="text1"/>
          <w:szCs w:val="24"/>
        </w:rPr>
        <w:t>umpulan data-data yang tersedia.</w:t>
      </w:r>
      <w:proofErr w:type="gramEnd"/>
      <w:r>
        <w:rPr>
          <w:color w:val="000000" w:themeColor="text1"/>
          <w:szCs w:val="24"/>
        </w:rPr>
        <w:t xml:space="preserve"> </w:t>
      </w:r>
      <w:proofErr w:type="gramStart"/>
      <w:r>
        <w:rPr>
          <w:color w:val="000000" w:themeColor="text1"/>
          <w:szCs w:val="24"/>
        </w:rPr>
        <w:t>Tahap pendefinisian dilakukan dengan mendefinisikan sistem yang dirancang untuk menjawab analisis kebutuhan.</w:t>
      </w:r>
      <w:proofErr w:type="gramEnd"/>
      <w:r>
        <w:rPr>
          <w:color w:val="000000" w:themeColor="text1"/>
          <w:szCs w:val="24"/>
        </w:rPr>
        <w:t xml:space="preserve"> </w:t>
      </w:r>
      <w:proofErr w:type="gramStart"/>
      <w:r>
        <w:rPr>
          <w:color w:val="000000" w:themeColor="text1"/>
          <w:szCs w:val="24"/>
        </w:rPr>
        <w:t xml:space="preserve">Pengumpulan data dilakukan secara langsung pada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rsidRPr="007743BA">
        <w:rPr>
          <w:color w:val="000000" w:themeColor="text1"/>
          <w:szCs w:val="24"/>
        </w:rPr>
        <w:t xml:space="preserve"> sebelum memulai pembuatan aplikasi.</w:t>
      </w:r>
      <w:proofErr w:type="gramEnd"/>
    </w:p>
    <w:p w14:paraId="6B21C482" w14:textId="77777777" w:rsidR="00160BCF" w:rsidRDefault="00160BCF" w:rsidP="00160BCF">
      <w:pPr>
        <w:ind w:firstLine="851"/>
        <w:rPr>
          <w:color w:val="000000" w:themeColor="text1"/>
          <w:szCs w:val="24"/>
        </w:rPr>
      </w:pPr>
    </w:p>
    <w:p w14:paraId="097C9F3F" w14:textId="77777777" w:rsidR="00160BCF" w:rsidRPr="00856867" w:rsidRDefault="00160BCF" w:rsidP="00A0746C">
      <w:pPr>
        <w:pStyle w:val="Heading3"/>
        <w:numPr>
          <w:ilvl w:val="0"/>
          <w:numId w:val="17"/>
        </w:numPr>
        <w:ind w:left="851" w:hanging="851"/>
        <w:rPr>
          <w:rFonts w:cs="Times New Roman"/>
        </w:rPr>
      </w:pPr>
      <w:bookmarkStart w:id="86" w:name="_Toc59111513"/>
      <w:bookmarkStart w:id="87" w:name="_Toc60911847"/>
      <w:r w:rsidRPr="00856867">
        <w:rPr>
          <w:rFonts w:cs="Times New Roman"/>
        </w:rPr>
        <w:t>System and Software Design</w:t>
      </w:r>
      <w:bookmarkEnd w:id="86"/>
      <w:bookmarkEnd w:id="87"/>
    </w:p>
    <w:p w14:paraId="0CF5FCA5" w14:textId="77777777" w:rsidR="00160BCF" w:rsidRDefault="00160BCF" w:rsidP="00160BCF">
      <w:pPr>
        <w:ind w:firstLine="851"/>
        <w:rPr>
          <w:color w:val="000000" w:themeColor="text1"/>
          <w:szCs w:val="24"/>
        </w:rPr>
      </w:pPr>
      <w:proofErr w:type="gramStart"/>
      <w:r w:rsidRPr="007743BA">
        <w:rPr>
          <w:color w:val="000000" w:themeColor="text1"/>
          <w:szCs w:val="24"/>
        </w:rPr>
        <w:t>Tahapan selanjutnya yaitu mengalokasikan kebutuhan-kebutuhan sistem seperti perangka</w:t>
      </w:r>
      <w:r>
        <w:rPr>
          <w:color w:val="000000" w:themeColor="text1"/>
          <w:szCs w:val="24"/>
        </w:rPr>
        <w:t>t keras maupun perangkat lunak serta melakukan identifikasi masalah untuk menentukan desain sistem.</w:t>
      </w:r>
      <w:proofErr w:type="gramEnd"/>
      <w:r>
        <w:rPr>
          <w:color w:val="000000" w:themeColor="text1"/>
          <w:szCs w:val="24"/>
        </w:rPr>
        <w:t xml:space="preserve"> </w:t>
      </w:r>
      <w:proofErr w:type="gramStart"/>
      <w:r w:rsidRPr="00AB0469">
        <w:rPr>
          <w:color w:val="000000" w:themeColor="text1"/>
          <w:szCs w:val="24"/>
        </w:rPr>
        <w:t xml:space="preserve">Identifikasi </w:t>
      </w:r>
      <w:r>
        <w:rPr>
          <w:color w:val="000000" w:themeColor="text1"/>
          <w:szCs w:val="24"/>
        </w:rPr>
        <w:t xml:space="preserve">dilakukan terhadap </w:t>
      </w:r>
      <w:r w:rsidRPr="00AB0469">
        <w:rPr>
          <w:color w:val="000000" w:themeColor="text1"/>
          <w:szCs w:val="24"/>
        </w:rPr>
        <w:t>masalah yang ada terutama berdasarkan teknologi dan kondisi</w:t>
      </w:r>
      <w:r>
        <w:rPr>
          <w:color w:val="000000" w:themeColor="text1"/>
          <w:szCs w:val="24"/>
        </w:rPr>
        <w:t xml:space="preserve"> </w:t>
      </w:r>
      <w:r w:rsidRPr="00AB0469">
        <w:rPr>
          <w:color w:val="000000" w:themeColor="text1"/>
          <w:szCs w:val="24"/>
        </w:rPr>
        <w:t>yang ada.</w:t>
      </w:r>
      <w:proofErr w:type="gramEnd"/>
      <w:r w:rsidRPr="00AB0469">
        <w:rPr>
          <w:color w:val="000000" w:themeColor="text1"/>
          <w:szCs w:val="24"/>
        </w:rPr>
        <w:t xml:space="preserve"> Proses ini dilakukan kajian untuk memahami dan menentukan masalah</w:t>
      </w:r>
      <w:r>
        <w:rPr>
          <w:color w:val="000000" w:themeColor="text1"/>
          <w:szCs w:val="24"/>
        </w:rPr>
        <w:t xml:space="preserve"> </w:t>
      </w:r>
      <w:r w:rsidRPr="00AB0469">
        <w:rPr>
          <w:color w:val="000000" w:themeColor="text1"/>
          <w:szCs w:val="24"/>
        </w:rPr>
        <w:t xml:space="preserve">yang </w:t>
      </w:r>
      <w:proofErr w:type="gramStart"/>
      <w:r w:rsidRPr="00AB0469">
        <w:rPr>
          <w:color w:val="000000" w:themeColor="text1"/>
          <w:szCs w:val="24"/>
        </w:rPr>
        <w:t>akan</w:t>
      </w:r>
      <w:proofErr w:type="gramEnd"/>
      <w:r w:rsidRPr="00AB0469">
        <w:rPr>
          <w:color w:val="000000" w:themeColor="text1"/>
          <w:szCs w:val="24"/>
        </w:rPr>
        <w:t xml:space="preserve"> diselesaikan berdasarkan hasil dari studi </w:t>
      </w:r>
      <w:r>
        <w:rPr>
          <w:color w:val="000000" w:themeColor="text1"/>
          <w:szCs w:val="24"/>
        </w:rPr>
        <w:t xml:space="preserve">literatur. </w:t>
      </w:r>
      <w:proofErr w:type="gramStart"/>
      <w:r w:rsidRPr="007743BA">
        <w:rPr>
          <w:color w:val="000000" w:themeColor="text1"/>
          <w:szCs w:val="24"/>
        </w:rPr>
        <w:t>Perancangan perangkat lunak melibatkan identifikasi dan penggambaran abstraksi sistem dasar perangkat lunak dan hubungannya.</w:t>
      </w:r>
      <w:proofErr w:type="gramEnd"/>
      <w:r>
        <w:rPr>
          <w:color w:val="000000" w:themeColor="text1"/>
          <w:szCs w:val="24"/>
        </w:rPr>
        <w:t xml:space="preserve"> </w:t>
      </w:r>
    </w:p>
    <w:p w14:paraId="53EA07BA" w14:textId="77777777" w:rsidR="00160BCF" w:rsidRDefault="00160BCF" w:rsidP="00160BCF">
      <w:pPr>
        <w:ind w:firstLine="851"/>
        <w:rPr>
          <w:color w:val="000000" w:themeColor="text1"/>
          <w:szCs w:val="24"/>
        </w:rPr>
      </w:pPr>
    </w:p>
    <w:p w14:paraId="543756D7" w14:textId="77777777" w:rsidR="00160BCF" w:rsidRPr="00856867" w:rsidRDefault="00160BCF" w:rsidP="00A0746C">
      <w:pPr>
        <w:pStyle w:val="Heading3"/>
        <w:numPr>
          <w:ilvl w:val="0"/>
          <w:numId w:val="17"/>
        </w:numPr>
        <w:ind w:left="851" w:hanging="851"/>
        <w:rPr>
          <w:color w:val="000000" w:themeColor="text1"/>
        </w:rPr>
      </w:pPr>
      <w:bookmarkStart w:id="88" w:name="_Toc59111514"/>
      <w:bookmarkStart w:id="89" w:name="_Toc60911848"/>
      <w:r w:rsidRPr="00856867">
        <w:rPr>
          <w:iCs/>
          <w:color w:val="1A1818"/>
        </w:rPr>
        <w:t>Implementation and Unit Testing</w:t>
      </w:r>
      <w:bookmarkEnd w:id="88"/>
      <w:bookmarkEnd w:id="89"/>
      <w:r w:rsidRPr="00856867">
        <w:rPr>
          <w:rFonts w:cs="Times New Roman"/>
        </w:rPr>
        <w:t xml:space="preserve"> </w:t>
      </w:r>
    </w:p>
    <w:p w14:paraId="6A0B6200" w14:textId="178CBDE0" w:rsidR="00160BCF" w:rsidRDefault="00160BCF" w:rsidP="00160BCF">
      <w:pPr>
        <w:ind w:firstLine="851"/>
        <w:rPr>
          <w:color w:val="1A1818"/>
          <w:szCs w:val="24"/>
        </w:rPr>
      </w:pPr>
      <w:proofErr w:type="gramStart"/>
      <w:r>
        <w:rPr>
          <w:color w:val="1A1818"/>
          <w:szCs w:val="24"/>
        </w:rPr>
        <w:t>T</w:t>
      </w:r>
      <w:r w:rsidRPr="007743BA">
        <w:rPr>
          <w:color w:val="1A1818"/>
          <w:szCs w:val="24"/>
        </w:rPr>
        <w:t xml:space="preserve">ahap ini dilakukan implementasi dengan </w:t>
      </w:r>
      <w:r w:rsidRPr="00EE314F">
        <w:rPr>
          <w:i/>
          <w:color w:val="1A1818"/>
          <w:szCs w:val="24"/>
        </w:rPr>
        <w:t>software</w:t>
      </w:r>
      <w:r w:rsidRPr="00EE314F">
        <w:rPr>
          <w:color w:val="1A1818"/>
          <w:szCs w:val="24"/>
        </w:rPr>
        <w:t xml:space="preserve"> </w:t>
      </w:r>
      <w:r w:rsidR="00EE314F">
        <w:rPr>
          <w:color w:val="1A1818"/>
          <w:szCs w:val="24"/>
        </w:rPr>
        <w:t>VS Code</w:t>
      </w:r>
      <w:r w:rsidRPr="007743BA">
        <w:rPr>
          <w:color w:val="1A1818"/>
          <w:szCs w:val="24"/>
        </w:rPr>
        <w:t xml:space="preserve"> untuk pembuatan aplikasi</w:t>
      </w:r>
      <w:r w:rsidRPr="007743BA">
        <w:rPr>
          <w:i/>
          <w:color w:val="1A1818"/>
          <w:szCs w:val="24"/>
        </w:rPr>
        <w:t>.</w:t>
      </w:r>
      <w:proofErr w:type="gramEnd"/>
      <w:r w:rsidRPr="007743BA">
        <w:rPr>
          <w:i/>
          <w:color w:val="1A1818"/>
          <w:szCs w:val="24"/>
        </w:rPr>
        <w:t xml:space="preserve"> </w:t>
      </w:r>
      <w:proofErr w:type="gramStart"/>
      <w:r w:rsidRPr="007743BA">
        <w:rPr>
          <w:color w:val="1A1818"/>
          <w:szCs w:val="24"/>
        </w:rPr>
        <w:t xml:space="preserve">Bahasa pemrograman yang digunakan </w:t>
      </w:r>
      <w:r w:rsidRPr="00EE314F">
        <w:rPr>
          <w:color w:val="1A1818"/>
          <w:szCs w:val="24"/>
        </w:rPr>
        <w:t xml:space="preserve">yaitu </w:t>
      </w:r>
      <w:r w:rsidR="00EE314F" w:rsidRPr="00EE314F">
        <w:rPr>
          <w:color w:val="1A1818"/>
          <w:szCs w:val="24"/>
        </w:rPr>
        <w:t>PHP dan Javascript</w:t>
      </w:r>
      <w:r w:rsidRPr="00EE314F">
        <w:rPr>
          <w:color w:val="1A1818"/>
          <w:szCs w:val="24"/>
        </w:rPr>
        <w:t>.</w:t>
      </w:r>
      <w:proofErr w:type="gramEnd"/>
    </w:p>
    <w:p w14:paraId="51BB896B" w14:textId="77777777" w:rsidR="00160BCF" w:rsidRDefault="00160BCF" w:rsidP="00160BCF">
      <w:pPr>
        <w:rPr>
          <w:color w:val="1A1818"/>
          <w:szCs w:val="24"/>
        </w:rPr>
      </w:pPr>
    </w:p>
    <w:p w14:paraId="2293AB89" w14:textId="77777777" w:rsidR="00160BCF" w:rsidRPr="00856867" w:rsidRDefault="00160BCF" w:rsidP="00A0746C">
      <w:pPr>
        <w:pStyle w:val="Heading3"/>
        <w:numPr>
          <w:ilvl w:val="0"/>
          <w:numId w:val="17"/>
        </w:numPr>
        <w:ind w:left="851" w:hanging="851"/>
        <w:rPr>
          <w:color w:val="000000" w:themeColor="text1"/>
        </w:rPr>
      </w:pPr>
      <w:bookmarkStart w:id="90" w:name="_Toc59111515"/>
      <w:bookmarkStart w:id="91" w:name="_Toc60911849"/>
      <w:r w:rsidRPr="00856867">
        <w:rPr>
          <w:color w:val="000000" w:themeColor="text1"/>
        </w:rPr>
        <w:t>Integration and System Testing</w:t>
      </w:r>
      <w:bookmarkEnd w:id="90"/>
      <w:bookmarkEnd w:id="91"/>
    </w:p>
    <w:p w14:paraId="16285C32" w14:textId="135C9F38" w:rsidR="00160BCF" w:rsidRPr="00856867" w:rsidRDefault="00160BCF" w:rsidP="00160BCF">
      <w:pPr>
        <w:ind w:firstLine="851"/>
        <w:rPr>
          <w:color w:val="000000" w:themeColor="text1"/>
          <w:szCs w:val="24"/>
        </w:rPr>
      </w:pPr>
      <w:r w:rsidRPr="007743BA">
        <w:rPr>
          <w:color w:val="000000" w:themeColor="text1"/>
          <w:szCs w:val="24"/>
        </w:rPr>
        <w:t xml:space="preserve">Langkah terakhir pada proses pengembangan </w:t>
      </w:r>
      <w:r w:rsidRPr="00AB06E0">
        <w:t xml:space="preserve">Aplikasi </w:t>
      </w:r>
      <w:r w:rsidR="00763892">
        <w:t>Desa Digital</w:t>
      </w:r>
      <w:r w:rsidRPr="007743BA">
        <w:rPr>
          <w:color w:val="000000" w:themeColor="text1"/>
          <w:szCs w:val="24"/>
        </w:rPr>
        <w:t xml:space="preserve"> ini adalah pengujian aplikasi. </w:t>
      </w:r>
      <w:proofErr w:type="gramStart"/>
      <w:r w:rsidRPr="007743BA">
        <w:rPr>
          <w:i/>
          <w:color w:val="000000" w:themeColor="text1"/>
          <w:szCs w:val="24"/>
        </w:rPr>
        <w:t>Testing</w:t>
      </w:r>
      <w:r w:rsidRPr="007743BA">
        <w:rPr>
          <w:color w:val="000000" w:themeColor="text1"/>
          <w:szCs w:val="24"/>
        </w:rPr>
        <w:t xml:space="preserve"> Aplikasi langsung </w:t>
      </w:r>
      <w:r w:rsidR="00EE314F" w:rsidRPr="00EE314F">
        <w:rPr>
          <w:color w:val="000000" w:themeColor="text1"/>
          <w:szCs w:val="24"/>
        </w:rPr>
        <w:t xml:space="preserve">dilakukan dengan melakukan </w:t>
      </w:r>
      <w:r w:rsidR="00EE314F" w:rsidRPr="00B56E63">
        <w:rPr>
          <w:i/>
          <w:color w:val="000000" w:themeColor="text1"/>
          <w:szCs w:val="24"/>
        </w:rPr>
        <w:t>hosting</w:t>
      </w:r>
      <w:r w:rsidR="00EE314F" w:rsidRPr="00EE314F">
        <w:rPr>
          <w:color w:val="000000" w:themeColor="text1"/>
          <w:szCs w:val="24"/>
        </w:rPr>
        <w:t xml:space="preserve"> aplikasi pada alamat http://cekingx.my.id/desa-digital/</w:t>
      </w:r>
      <w:r w:rsidRPr="00EE314F">
        <w:rPr>
          <w:color w:val="000000" w:themeColor="text1"/>
          <w:szCs w:val="24"/>
        </w:rPr>
        <w:t>.</w:t>
      </w:r>
      <w:proofErr w:type="gramEnd"/>
    </w:p>
    <w:p w14:paraId="2565B133" w14:textId="77777777" w:rsidR="00160BCF" w:rsidRDefault="00160BCF" w:rsidP="00160BCF">
      <w:pPr>
        <w:rPr>
          <w:color w:val="000000" w:themeColor="text1"/>
          <w:szCs w:val="24"/>
        </w:rPr>
      </w:pPr>
    </w:p>
    <w:p w14:paraId="494BAC7F" w14:textId="77777777" w:rsidR="00160BCF" w:rsidRPr="00856867" w:rsidRDefault="00160BCF" w:rsidP="00A0746C">
      <w:pPr>
        <w:pStyle w:val="Heading3"/>
        <w:numPr>
          <w:ilvl w:val="0"/>
          <w:numId w:val="17"/>
        </w:numPr>
        <w:ind w:left="851" w:hanging="851"/>
        <w:rPr>
          <w:color w:val="000000" w:themeColor="text1"/>
        </w:rPr>
      </w:pPr>
      <w:bookmarkStart w:id="92" w:name="_Toc59111516"/>
      <w:bookmarkStart w:id="93" w:name="_Toc60911850"/>
      <w:r w:rsidRPr="00856867">
        <w:rPr>
          <w:color w:val="000000" w:themeColor="text1"/>
        </w:rPr>
        <w:lastRenderedPageBreak/>
        <w:t>Operation and Maintenance</w:t>
      </w:r>
      <w:bookmarkEnd w:id="92"/>
      <w:bookmarkEnd w:id="93"/>
    </w:p>
    <w:p w14:paraId="6F4B34B9" w14:textId="29A84AC0" w:rsidR="00160BCF" w:rsidRDefault="00160BCF" w:rsidP="00160BCF">
      <w:pPr>
        <w:ind w:firstLine="851"/>
        <w:rPr>
          <w:sz w:val="23"/>
          <w:szCs w:val="23"/>
        </w:rPr>
      </w:pPr>
      <w:proofErr w:type="gramStart"/>
      <w:r w:rsidRPr="007743BA">
        <w:rPr>
          <w:color w:val="000000" w:themeColor="text1"/>
          <w:szCs w:val="24"/>
        </w:rPr>
        <w:t>Tahapan ini merupakan tahapan yang paling panjang.</w:t>
      </w:r>
      <w:proofErr w:type="gramEnd"/>
      <w:r w:rsidRPr="007743BA">
        <w:rPr>
          <w:color w:val="000000" w:themeColor="text1"/>
          <w:szCs w:val="24"/>
        </w:rPr>
        <w:t xml:space="preserve"> </w:t>
      </w:r>
      <w:proofErr w:type="gramStart"/>
      <w:r>
        <w:rPr>
          <w:color w:val="000000" w:themeColor="text1"/>
          <w:szCs w:val="24"/>
        </w:rPr>
        <w:t xml:space="preserve">Sistem </w:t>
      </w:r>
      <w:r w:rsidR="00763892">
        <w:rPr>
          <w:color w:val="000000" w:themeColor="text1"/>
          <w:szCs w:val="24"/>
        </w:rPr>
        <w:t>dibangun</w:t>
      </w:r>
      <w:r>
        <w:rPr>
          <w:color w:val="000000" w:themeColor="text1"/>
          <w:szCs w:val="24"/>
        </w:rPr>
        <w:t xml:space="preserve"> dan dila</w:t>
      </w:r>
      <w:r w:rsidR="00763892">
        <w:rPr>
          <w:color w:val="000000" w:themeColor="text1"/>
          <w:szCs w:val="24"/>
        </w:rPr>
        <w:t>kukan pengujian secara langsung.</w:t>
      </w:r>
      <w:proofErr w:type="gramEnd"/>
      <w:r w:rsidR="00763892">
        <w:rPr>
          <w:color w:val="000000" w:themeColor="text1"/>
          <w:szCs w:val="24"/>
        </w:rPr>
        <w:t xml:space="preserve"> </w:t>
      </w:r>
      <w:proofErr w:type="gramStart"/>
      <w:r>
        <w:rPr>
          <w:sz w:val="23"/>
          <w:szCs w:val="23"/>
        </w:rPr>
        <w:t xml:space="preserve">Setelah rancangan dan demonstrasi/simulasi didapatkan, pengujian terhadap aplikasi dilakukan dengan melakukan </w:t>
      </w:r>
      <w:r>
        <w:rPr>
          <w:i/>
          <w:iCs/>
          <w:sz w:val="23"/>
          <w:szCs w:val="23"/>
        </w:rPr>
        <w:t xml:space="preserve">debugging </w:t>
      </w:r>
      <w:r>
        <w:rPr>
          <w:sz w:val="23"/>
          <w:szCs w:val="23"/>
        </w:rPr>
        <w:t xml:space="preserve">terhadap aplikasi menggunakan metode </w:t>
      </w:r>
      <w:r>
        <w:rPr>
          <w:i/>
          <w:iCs/>
          <w:sz w:val="23"/>
          <w:szCs w:val="23"/>
        </w:rPr>
        <w:t>blackbox</w:t>
      </w:r>
      <w:r>
        <w:rPr>
          <w:sz w:val="23"/>
          <w:szCs w:val="23"/>
        </w:rPr>
        <w:t>.</w:t>
      </w:r>
      <w:proofErr w:type="gramEnd"/>
      <w:r>
        <w:rPr>
          <w:sz w:val="23"/>
          <w:szCs w:val="23"/>
        </w:rPr>
        <w:t xml:space="preserve"> </w:t>
      </w:r>
    </w:p>
    <w:p w14:paraId="333290F9" w14:textId="77777777" w:rsidR="00160BCF" w:rsidRDefault="00160BCF" w:rsidP="00160BCF">
      <w:pPr>
        <w:ind w:firstLine="851"/>
        <w:rPr>
          <w:lang w:val="id-ID"/>
        </w:rPr>
      </w:pPr>
      <w:proofErr w:type="gramStart"/>
      <w:r w:rsidRPr="007743BA">
        <w:rPr>
          <w:i/>
          <w:color w:val="000000" w:themeColor="text1"/>
          <w:szCs w:val="24"/>
        </w:rPr>
        <w:t>Maintenance</w:t>
      </w:r>
      <w:r w:rsidRPr="007743BA">
        <w:rPr>
          <w:color w:val="000000" w:themeColor="text1"/>
          <w:szCs w:val="24"/>
        </w:rPr>
        <w:t xml:space="preserve"> melibatkan </w:t>
      </w:r>
      <w:r>
        <w:rPr>
          <w:color w:val="000000" w:themeColor="text1"/>
          <w:szCs w:val="24"/>
        </w:rPr>
        <w:t>perbaikan</w:t>
      </w:r>
      <w:r w:rsidRPr="007743BA">
        <w:rPr>
          <w:color w:val="000000" w:themeColor="text1"/>
          <w:szCs w:val="24"/>
        </w:rPr>
        <w:t xml:space="preserve"> kesalahan yang tidak ditemukan pada tahapan-tahapan sebelumnya, meningkatkan implementasi dari unit sistem, dan meningkatkan informasi sebagai kebutuhan baru.</w:t>
      </w:r>
      <w:proofErr w:type="gramEnd"/>
    </w:p>
    <w:p w14:paraId="2DB3582A" w14:textId="77777777" w:rsidR="00160BCF" w:rsidRDefault="00160BCF" w:rsidP="00160BCF"/>
    <w:p w14:paraId="1B4E5DCE" w14:textId="2C984939" w:rsidR="000673FE" w:rsidRPr="009316EB" w:rsidRDefault="000673FE" w:rsidP="00A0746C">
      <w:pPr>
        <w:pStyle w:val="Heading2"/>
        <w:numPr>
          <w:ilvl w:val="0"/>
          <w:numId w:val="31"/>
        </w:numPr>
        <w:spacing w:before="0"/>
        <w:ind w:left="851" w:hanging="851"/>
        <w:jc w:val="left"/>
      </w:pPr>
      <w:bookmarkStart w:id="94" w:name="_Toc59111523"/>
      <w:bookmarkStart w:id="95" w:name="_Toc60911851"/>
      <w:r w:rsidRPr="009316EB">
        <w:t>Rancangan Basis Data</w:t>
      </w:r>
      <w:bookmarkEnd w:id="94"/>
      <w:bookmarkEnd w:id="95"/>
    </w:p>
    <w:p w14:paraId="287174CA" w14:textId="77777777" w:rsidR="000673FE" w:rsidRPr="00D71DFC" w:rsidRDefault="000673FE" w:rsidP="000673FE">
      <w:pPr>
        <w:ind w:firstLine="851"/>
        <w:rPr>
          <w:szCs w:val="24"/>
          <w:highlight w:val="yellow"/>
        </w:rPr>
      </w:pPr>
      <w:r w:rsidRPr="00D71DFC">
        <w:rPr>
          <w:szCs w:val="24"/>
        </w:rPr>
        <w:t xml:space="preserve">Perancangan basis data merupakan suatu langkah dalam merancang basis data yang </w:t>
      </w:r>
      <w:proofErr w:type="gramStart"/>
      <w:r w:rsidRPr="00D71DFC">
        <w:rPr>
          <w:szCs w:val="24"/>
        </w:rPr>
        <w:t>akan</w:t>
      </w:r>
      <w:proofErr w:type="gramEnd"/>
      <w:r w:rsidRPr="00D71DFC">
        <w:rPr>
          <w:szCs w:val="24"/>
        </w:rPr>
        <w:t xml:space="preserve"> digunakan pada sistem. Perancangan basis data digunakan sebagai pendekatan struktur dengan menggunakan prosedur, teknik, alat serta bantuan dokumen untuk membantu dan memudahkan dalam proses perancangan</w:t>
      </w:r>
      <w:r>
        <w:rPr>
          <w:szCs w:val="24"/>
        </w:rPr>
        <w:t>.</w:t>
      </w:r>
    </w:p>
    <w:p w14:paraId="239A31C4" w14:textId="77777777" w:rsidR="000673FE" w:rsidRDefault="000673FE" w:rsidP="00A0746C">
      <w:pPr>
        <w:pStyle w:val="Heading3"/>
        <w:numPr>
          <w:ilvl w:val="0"/>
          <w:numId w:val="34"/>
        </w:numPr>
        <w:ind w:left="851" w:hanging="851"/>
        <w:rPr>
          <w:rFonts w:cs="Times New Roman"/>
        </w:rPr>
      </w:pPr>
      <w:bookmarkStart w:id="96" w:name="_Toc59111524"/>
      <w:bookmarkStart w:id="97" w:name="_Toc60911852"/>
      <w:r>
        <w:rPr>
          <w:rFonts w:cs="Times New Roman"/>
        </w:rPr>
        <w:t>Implementasi Basis Data</w:t>
      </w:r>
      <w:bookmarkEnd w:id="96"/>
      <w:bookmarkEnd w:id="97"/>
    </w:p>
    <w:p w14:paraId="1405091B" w14:textId="700F1985" w:rsidR="000673FE" w:rsidRDefault="000673FE" w:rsidP="000673FE">
      <w:pPr>
        <w:ind w:firstLine="851"/>
        <w:rPr>
          <w:szCs w:val="24"/>
        </w:rPr>
      </w:pPr>
      <w:proofErr w:type="gramStart"/>
      <w:r w:rsidRPr="00217744">
        <w:rPr>
          <w:szCs w:val="24"/>
        </w:rPr>
        <w:t>Implementasi basis data diambil berdasarkan perancangan basis data yang dibuat sebelumnya, secara fisik, implementasi basis data diimplementasikan menggunakan pe</w:t>
      </w:r>
      <w:r>
        <w:rPr>
          <w:szCs w:val="24"/>
        </w:rPr>
        <w:t>rangkat lunak MySQL.</w:t>
      </w:r>
      <w:proofErr w:type="gramEnd"/>
      <w:r>
        <w:rPr>
          <w:szCs w:val="24"/>
        </w:rPr>
        <w:t xml:space="preserve"> </w:t>
      </w:r>
      <w:proofErr w:type="gramStart"/>
      <w:r>
        <w:rPr>
          <w:szCs w:val="24"/>
        </w:rPr>
        <w:t>Struktur tabel basis data dapat dilihat pada Gambar 4.2.</w:t>
      </w:r>
      <w:proofErr w:type="gramEnd"/>
    </w:p>
    <w:p w14:paraId="0E52EBD8" w14:textId="77777777" w:rsidR="000673FE" w:rsidRDefault="000673FE" w:rsidP="000673FE">
      <w:pPr>
        <w:ind w:firstLine="851"/>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41"/>
      </w:tblGrid>
      <w:tr w:rsidR="000673FE" w14:paraId="158D1A43" w14:textId="77777777" w:rsidTr="00536DF1">
        <w:tc>
          <w:tcPr>
            <w:tcW w:w="7928" w:type="dxa"/>
          </w:tcPr>
          <w:p w14:paraId="203B1479" w14:textId="24C46A48" w:rsidR="000673FE" w:rsidRDefault="000673FE" w:rsidP="000673FE">
            <w:pPr>
              <w:keepNext/>
              <w:spacing w:before="120"/>
              <w:jc w:val="center"/>
              <w:rPr>
                <w:szCs w:val="24"/>
              </w:rPr>
            </w:pPr>
            <w:r w:rsidRPr="000673FE">
              <w:rPr>
                <w:noProof/>
                <w:szCs w:val="24"/>
              </w:rPr>
              <w:drawing>
                <wp:inline distT="0" distB="0" distL="0" distR="0" wp14:anchorId="0365E5E1" wp14:editId="50633F45">
                  <wp:extent cx="4905375" cy="2423945"/>
                  <wp:effectExtent l="0" t="0" r="0" b="0"/>
                  <wp:docPr id="17" name="Picture 17" descr="C:\Users\sarah\Downloads\Telegram Desktop\photo_2021-01-07_11-22-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arah\Downloads\Telegram Desktop\photo_2021-01-07_11-22-34.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20685" cy="2431510"/>
                          </a:xfrm>
                          <a:prstGeom prst="rect">
                            <a:avLst/>
                          </a:prstGeom>
                          <a:noFill/>
                          <a:ln>
                            <a:noFill/>
                          </a:ln>
                        </pic:spPr>
                      </pic:pic>
                    </a:graphicData>
                  </a:graphic>
                </wp:inline>
              </w:drawing>
            </w:r>
          </w:p>
        </w:tc>
      </w:tr>
    </w:tbl>
    <w:p w14:paraId="61352792" w14:textId="373DF1F0" w:rsidR="000673FE" w:rsidRPr="000673FE" w:rsidRDefault="000673FE" w:rsidP="000673FE">
      <w:pPr>
        <w:pStyle w:val="Caption"/>
      </w:pPr>
      <w:bookmarkStart w:id="98" w:name="_Toc56436884"/>
      <w:bookmarkStart w:id="99" w:name="_Toc59110978"/>
      <w:bookmarkStart w:id="100" w:name="_Toc60911983"/>
      <w:proofErr w:type="gramStart"/>
      <w:r>
        <w:t>Gambar 4.</w:t>
      </w:r>
      <w:proofErr w:type="gramEnd"/>
      <w:r>
        <w:t xml:space="preserve"> </w:t>
      </w:r>
      <w:r w:rsidR="00536DF1">
        <w:rPr>
          <w:noProof/>
        </w:rPr>
        <w:fldChar w:fldCharType="begin"/>
      </w:r>
      <w:r w:rsidR="00536DF1">
        <w:rPr>
          <w:noProof/>
        </w:rPr>
        <w:instrText xml:space="preserve"> SEQ Gambar_4. \* ARABIC </w:instrText>
      </w:r>
      <w:r w:rsidR="00536DF1">
        <w:rPr>
          <w:noProof/>
        </w:rPr>
        <w:fldChar w:fldCharType="separate"/>
      </w:r>
      <w:r>
        <w:rPr>
          <w:noProof/>
        </w:rPr>
        <w:t>2</w:t>
      </w:r>
      <w:r w:rsidR="00536DF1">
        <w:rPr>
          <w:noProof/>
        </w:rPr>
        <w:fldChar w:fldCharType="end"/>
      </w:r>
      <w:r>
        <w:t xml:space="preserve"> </w:t>
      </w:r>
      <w:r>
        <w:rPr>
          <w:b w:val="0"/>
        </w:rPr>
        <w:t>Implementasi Basis Data</w:t>
      </w:r>
      <w:bookmarkEnd w:id="98"/>
      <w:bookmarkEnd w:id="99"/>
      <w:bookmarkEnd w:id="100"/>
    </w:p>
    <w:p w14:paraId="126D1285" w14:textId="31B4121B" w:rsidR="005D2B66" w:rsidRDefault="00570686" w:rsidP="000673FE">
      <w:pPr>
        <w:ind w:firstLine="851"/>
        <w:rPr>
          <w:szCs w:val="24"/>
        </w:rPr>
      </w:pPr>
      <w:proofErr w:type="gramStart"/>
      <w:r>
        <w:rPr>
          <w:szCs w:val="24"/>
        </w:rPr>
        <w:lastRenderedPageBreak/>
        <w:t>Gambar 4.2</w:t>
      </w:r>
      <w:r w:rsidR="000673FE" w:rsidRPr="00217744">
        <w:rPr>
          <w:szCs w:val="24"/>
        </w:rPr>
        <w:t xml:space="preserve"> merupakan implementasi basis data dari aplikasi </w:t>
      </w:r>
      <w:r w:rsidR="000673FE" w:rsidRPr="000673FE">
        <w:rPr>
          <w:iCs/>
          <w:szCs w:val="24"/>
        </w:rPr>
        <w:t>Desa</w:t>
      </w:r>
      <w:r w:rsidR="000673FE">
        <w:rPr>
          <w:iCs/>
          <w:szCs w:val="24"/>
        </w:rPr>
        <w:t xml:space="preserve"> Digital</w:t>
      </w:r>
      <w:r w:rsidR="000673FE" w:rsidRPr="00217744">
        <w:rPr>
          <w:szCs w:val="24"/>
        </w:rPr>
        <w:t>.</w:t>
      </w:r>
      <w:proofErr w:type="gramEnd"/>
      <w:r w:rsidR="000673FE" w:rsidRPr="00217744">
        <w:rPr>
          <w:szCs w:val="24"/>
        </w:rPr>
        <w:t xml:space="preserve"> </w:t>
      </w:r>
      <w:proofErr w:type="gramStart"/>
      <w:r w:rsidR="000673FE" w:rsidRPr="00217744">
        <w:rPr>
          <w:szCs w:val="24"/>
        </w:rPr>
        <w:t>Basis data</w:t>
      </w:r>
      <w:r w:rsidR="000673FE">
        <w:rPr>
          <w:szCs w:val="24"/>
        </w:rPr>
        <w:t xml:space="preserve"> tersebut</w:t>
      </w:r>
      <w:r w:rsidR="000673FE" w:rsidRPr="00217744">
        <w:rPr>
          <w:szCs w:val="24"/>
        </w:rPr>
        <w:t xml:space="preserve"> digunakan sebagai media penyimpanan informasi data pada sistem </w:t>
      </w:r>
      <w:r w:rsidR="000673FE">
        <w:rPr>
          <w:szCs w:val="24"/>
        </w:rPr>
        <w:t xml:space="preserve">dan </w:t>
      </w:r>
      <w:r w:rsidR="000673FE" w:rsidRPr="00217744">
        <w:rPr>
          <w:szCs w:val="24"/>
        </w:rPr>
        <w:t>dapat dimanipulasi oleh admin.</w:t>
      </w:r>
      <w:proofErr w:type="gramEnd"/>
    </w:p>
    <w:p w14:paraId="07924AF9" w14:textId="77777777" w:rsidR="000673FE" w:rsidRPr="00160BCF" w:rsidRDefault="000673FE" w:rsidP="000673FE">
      <w:pPr>
        <w:ind w:firstLine="851"/>
        <w:rPr>
          <w:rFonts w:cs="Times New Roman"/>
          <w:szCs w:val="24"/>
        </w:rPr>
        <w:sectPr w:rsidR="000673FE" w:rsidRPr="00160BCF" w:rsidSect="00556435">
          <w:pgSz w:w="11906" w:h="16838" w:code="9"/>
          <w:pgMar w:top="1872" w:right="1872" w:bottom="1872" w:left="2016" w:header="567" w:footer="567" w:gutter="0"/>
          <w:cols w:space="720"/>
          <w:titlePg/>
          <w:docGrid w:linePitch="360"/>
        </w:sectPr>
      </w:pPr>
    </w:p>
    <w:p w14:paraId="7AC1FE91" w14:textId="22FE576F" w:rsidR="00E525BA" w:rsidRDefault="00FC4216" w:rsidP="00E525BA">
      <w:pPr>
        <w:pStyle w:val="Heading1"/>
      </w:pPr>
      <w:bookmarkStart w:id="101" w:name="_Toc60911853"/>
      <w:r>
        <w:lastRenderedPageBreak/>
        <w:t xml:space="preserve">BAB </w:t>
      </w:r>
      <w:r w:rsidR="00F74353">
        <w:rPr>
          <w:lang w:val="id-ID"/>
        </w:rPr>
        <w:t>V</w:t>
      </w:r>
      <w:r w:rsidR="007A6667">
        <w:br/>
        <w:t>HASIL DAN PEMBAHASAN</w:t>
      </w:r>
      <w:bookmarkEnd w:id="101"/>
    </w:p>
    <w:p w14:paraId="2B045003" w14:textId="09A2851C" w:rsidR="00037785" w:rsidRDefault="00037785" w:rsidP="00037785">
      <w:pPr>
        <w:spacing w:line="480" w:lineRule="auto"/>
      </w:pPr>
    </w:p>
    <w:p w14:paraId="3AD9385F" w14:textId="77777777" w:rsidR="00BA47B6" w:rsidRPr="00037785" w:rsidRDefault="00BA47B6" w:rsidP="00037785">
      <w:pPr>
        <w:spacing w:line="480" w:lineRule="auto"/>
      </w:pPr>
    </w:p>
    <w:p w14:paraId="63B89400" w14:textId="4A46262D" w:rsidR="00E525BA" w:rsidRDefault="00357495" w:rsidP="00E525BA">
      <w:r>
        <w:tab/>
        <w:t xml:space="preserve">Bab </w:t>
      </w:r>
      <w:r w:rsidR="00BA47B6">
        <w:t xml:space="preserve">V </w:t>
      </w:r>
      <w:proofErr w:type="gramStart"/>
      <w:r>
        <w:t>akan</w:t>
      </w:r>
      <w:proofErr w:type="gramEnd"/>
      <w:r>
        <w:t xml:space="preserve"> menjelaskan tentang hasil dan pembahasan dari projek yang dikerjakan di Dinas Komunikasi Dan Informatika Kabupaten Gianyar. Projek yang dibuat adalah aplikasi </w:t>
      </w:r>
      <w:proofErr w:type="gramStart"/>
      <w:r>
        <w:t>SIDILAN(</w:t>
      </w:r>
      <w:proofErr w:type="gramEnd"/>
      <w:r>
        <w:t>Sistem Informasi Digital Melayani) yang bertujuan untuk memudahkan masyarakat desa dalam melakukan pengajuan berkas-berkas catatan sipil.</w:t>
      </w:r>
    </w:p>
    <w:p w14:paraId="5469E494" w14:textId="77777777" w:rsidR="00BA47B6" w:rsidRPr="00E525BA" w:rsidRDefault="00BA47B6" w:rsidP="00E525BA"/>
    <w:p w14:paraId="061C4637" w14:textId="5B33C642" w:rsidR="008654D1" w:rsidRDefault="00357495" w:rsidP="00A0746C">
      <w:pPr>
        <w:pStyle w:val="Heading2"/>
        <w:numPr>
          <w:ilvl w:val="0"/>
          <w:numId w:val="16"/>
        </w:numPr>
        <w:ind w:left="851" w:hanging="851"/>
        <w:rPr>
          <w:rFonts w:eastAsia="Times New Roman" w:cs="Times New Roman"/>
          <w:szCs w:val="24"/>
        </w:rPr>
      </w:pPr>
      <w:bookmarkStart w:id="102" w:name="_Toc60911854"/>
      <w:r>
        <w:rPr>
          <w:rFonts w:eastAsia="Times New Roman" w:cs="Times New Roman"/>
          <w:szCs w:val="24"/>
        </w:rPr>
        <w:t>Modul Capil</w:t>
      </w:r>
      <w:bookmarkEnd w:id="102"/>
    </w:p>
    <w:p w14:paraId="0F04F4AE" w14:textId="2DA6D47E" w:rsidR="009B5B8E" w:rsidRPr="009B5B8E" w:rsidRDefault="009B5B8E" w:rsidP="009B5B8E">
      <w:pPr>
        <w:ind w:firstLine="851"/>
      </w:pPr>
      <w:proofErr w:type="gramStart"/>
      <w:r>
        <w:t>Modul Capil adal</w:t>
      </w:r>
      <w:r w:rsidR="00D00BE5">
        <w:t>ah bagian sistem yang hanya bisa</w:t>
      </w:r>
      <w:r>
        <w:t xml:space="preserve"> di akses oleh petugas di Dinas Pencatatan Sipil.</w:t>
      </w:r>
      <w:proofErr w:type="gramEnd"/>
      <w:r>
        <w:t xml:space="preserve"> Jadi secara umum petugas capil dapat melihat pengajuan yang telah dibuat oleh masyarakat serta memberikan status proses pengajuan</w:t>
      </w:r>
    </w:p>
    <w:p w14:paraId="083DB96D" w14:textId="6AB72A1E" w:rsidR="007522D0" w:rsidRDefault="0057532D" w:rsidP="00A0746C">
      <w:pPr>
        <w:pStyle w:val="Heading3"/>
        <w:numPr>
          <w:ilvl w:val="0"/>
          <w:numId w:val="18"/>
        </w:numPr>
        <w:ind w:left="851" w:hanging="851"/>
        <w:rPr>
          <w:rFonts w:eastAsia="Times New Roman"/>
        </w:rPr>
      </w:pPr>
      <w:bookmarkStart w:id="103" w:name="_Toc60911855"/>
      <w:r>
        <w:rPr>
          <w:rFonts w:eastAsia="Times New Roman"/>
        </w:rPr>
        <w:t>Melihat Pengajuan</w:t>
      </w:r>
      <w:bookmarkEnd w:id="103"/>
    </w:p>
    <w:p w14:paraId="3F838EBB" w14:textId="5CEE7E3A" w:rsidR="0057532D" w:rsidRDefault="00AA33EE" w:rsidP="009B5B8E">
      <w:pPr>
        <w:ind w:firstLine="851"/>
      </w:pPr>
      <w:proofErr w:type="gramStart"/>
      <w:r>
        <w:t xml:space="preserve">Petugas Capil dapat melihat </w:t>
      </w:r>
      <w:r w:rsidR="00AE56C9">
        <w:t>pengajuan yang telah dibuat oleh masyarakat.</w:t>
      </w:r>
      <w:proofErr w:type="gramEnd"/>
      <w:r w:rsidR="00AE56C9">
        <w:t xml:space="preserve"> </w:t>
      </w:r>
      <w:proofErr w:type="gramStart"/>
      <w:r w:rsidR="00AE56C9">
        <w:t>Pengajuan dikelompokkan berdasarkan jenis berkas yang dimohon yaitu Pengajuan KTP dan Pengajuan KK.</w:t>
      </w:r>
      <w:proofErr w:type="gramEnd"/>
    </w:p>
    <w:p w14:paraId="75A1D828" w14:textId="6651D10C" w:rsidR="00AE56C9" w:rsidRDefault="004479F0" w:rsidP="00A0746C">
      <w:pPr>
        <w:pStyle w:val="ListParagraph"/>
        <w:numPr>
          <w:ilvl w:val="0"/>
          <w:numId w:val="23"/>
        </w:numPr>
        <w:ind w:left="851" w:hanging="851"/>
      </w:pPr>
      <w:r>
        <w:t>Model Penerbitan KK</w:t>
      </w:r>
    </w:p>
    <w:p w14:paraId="1CE1A339" w14:textId="07309079" w:rsidR="00AE56C9" w:rsidRDefault="00AD78A9" w:rsidP="00AE56C9">
      <w:pPr>
        <w:pStyle w:val="ListParagraph"/>
        <w:ind w:left="0" w:firstLine="851"/>
      </w:pPr>
      <w:proofErr w:type="gramStart"/>
      <w:r>
        <w:t xml:space="preserve">Model Penerbitan KK adalah model yang digunakan untuk mendapatkan data pengajuan KK dari </w:t>
      </w:r>
      <w:r w:rsidRPr="00F16E6B">
        <w:rPr>
          <w:i/>
        </w:rPr>
        <w:t>database</w:t>
      </w:r>
      <w:r>
        <w:t>.</w:t>
      </w:r>
      <w:proofErr w:type="gramEnd"/>
    </w:p>
    <w:p w14:paraId="2DB916B0" w14:textId="77777777" w:rsidR="00AD78A9" w:rsidRDefault="00AD78A9" w:rsidP="00AD78A9"/>
    <w:tbl>
      <w:tblPr>
        <w:tblStyle w:val="TableGrid"/>
        <w:tblW w:w="0" w:type="auto"/>
        <w:tblLook w:val="04A0" w:firstRow="1" w:lastRow="0" w:firstColumn="1" w:lastColumn="0" w:noHBand="0" w:noVBand="1"/>
      </w:tblPr>
      <w:tblGrid>
        <w:gridCol w:w="8234"/>
      </w:tblGrid>
      <w:tr w:rsidR="00AD78A9" w:rsidRPr="00AD78A9" w14:paraId="435031B2" w14:textId="77777777" w:rsidTr="00AD78A9">
        <w:tc>
          <w:tcPr>
            <w:tcW w:w="8234" w:type="dxa"/>
          </w:tcPr>
          <w:p w14:paraId="200A5188"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class Penerbitan_kk_model extends CI_Model</w:t>
            </w:r>
          </w:p>
          <w:p w14:paraId="46E681E2"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w:t>
            </w:r>
          </w:p>
          <w:p w14:paraId="14118CC7"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ublic function __construct()</w:t>
            </w:r>
          </w:p>
          <w:p w14:paraId="0052615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36C550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arent::__construct();</w:t>
            </w:r>
          </w:p>
          <w:p w14:paraId="7E3D07F4" w14:textId="77777777" w:rsid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1D793C8" w14:textId="77777777" w:rsidR="00B43A4F" w:rsidRDefault="00B43A4F" w:rsidP="00AD78A9">
            <w:pPr>
              <w:spacing w:line="240" w:lineRule="auto"/>
              <w:rPr>
                <w:rFonts w:ascii="Courier New" w:hAnsi="Courier New" w:cs="Courier New"/>
                <w:sz w:val="20"/>
              </w:rPr>
            </w:pPr>
          </w:p>
          <w:p w14:paraId="338D2BE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all_penerbitan_kk_baru()</w:t>
            </w:r>
          </w:p>
          <w:p w14:paraId="49D95B8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3298855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this-&gt;db-&gt;select('</w:t>
            </w:r>
          </w:p>
          <w:p w14:paraId="203FF86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ta_pengajuan.*, </w:t>
            </w:r>
          </w:p>
          <w:p w14:paraId="512A52A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f_wilayah.NAMA_KEL as pengajuan_wilayah,</w:t>
            </w:r>
          </w:p>
          <w:p w14:paraId="5FB291F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r w:rsidRPr="00B43A4F">
              <w:rPr>
                <w:rFonts w:ascii="Courier New" w:hAnsi="Courier New" w:cs="Courier New"/>
                <w:sz w:val="20"/>
              </w:rPr>
              <w:lastRenderedPageBreak/>
              <w:t>ref_status_pengajuan.status_pengajuan_deskripsi as pengajuan_status_pengajuan</w:t>
            </w:r>
          </w:p>
          <w:p w14:paraId="60965F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3D71F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6ED4E2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wilayah', 'ta_pengajuan.pengajuan_wilayah_id = ref_wilayah.id')</w:t>
            </w:r>
          </w:p>
          <w:p w14:paraId="78018B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status_pengajuan', 'ta_pengajuan.pengajuan_status_pengajuan_id = ref_status_pengajuan.status_pengajuan_id')</w:t>
            </w:r>
          </w:p>
          <w:p w14:paraId="6E57995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jenis_layanan', 1)</w:t>
            </w:r>
          </w:p>
          <w:p w14:paraId="31A2EC2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249B7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7110CF6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CF2C8CA" w14:textId="77777777" w:rsidR="00B43A4F" w:rsidRPr="00B43A4F" w:rsidRDefault="00B43A4F" w:rsidP="00B43A4F">
            <w:pPr>
              <w:spacing w:line="240" w:lineRule="auto"/>
              <w:rPr>
                <w:rFonts w:ascii="Courier New" w:hAnsi="Courier New" w:cs="Courier New"/>
                <w:sz w:val="20"/>
              </w:rPr>
            </w:pPr>
          </w:p>
          <w:p w14:paraId="790DC3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pengajuan_by_id($id_pengajuan)</w:t>
            </w:r>
          </w:p>
          <w:p w14:paraId="201C6D5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7D9B06A7"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pengajuan = $this-&gt;db-&gt;select('*')</w:t>
            </w:r>
          </w:p>
          <w:p w14:paraId="3F5B3E6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2A7530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id', $id_pengajuan)</w:t>
            </w:r>
          </w:p>
          <w:p w14:paraId="6CCEFAD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B79197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4FD3AA19" w14:textId="77777777" w:rsidR="00B43A4F" w:rsidRPr="00B43A4F" w:rsidRDefault="00B43A4F" w:rsidP="00B43A4F">
            <w:pPr>
              <w:spacing w:line="240" w:lineRule="auto"/>
              <w:rPr>
                <w:rFonts w:ascii="Courier New" w:hAnsi="Courier New" w:cs="Courier New"/>
                <w:sz w:val="20"/>
              </w:rPr>
            </w:pPr>
          </w:p>
          <w:p w14:paraId="06316B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form_pengajuan = $this-&gt;db-&gt;select('*')</w:t>
            </w:r>
          </w:p>
          <w:p w14:paraId="30E9A55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form')</w:t>
            </w:r>
          </w:p>
          <w:p w14:paraId="0E78EE7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jenis_form', 'ta_detail_pengajuan_form.detail_pengajuan_form_jenis_form_id = ref_jenis_form.jenis_form_id')</w:t>
            </w:r>
          </w:p>
          <w:p w14:paraId="50605E3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form_pengajuan_id', $id_pengajuan)</w:t>
            </w:r>
          </w:p>
          <w:p w14:paraId="1C0B0C7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6EE928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01B78AD0" w14:textId="77777777" w:rsidR="00B43A4F" w:rsidRPr="00B43A4F" w:rsidRDefault="00B43A4F" w:rsidP="00B43A4F">
            <w:pPr>
              <w:spacing w:line="240" w:lineRule="auto"/>
              <w:rPr>
                <w:rFonts w:ascii="Courier New" w:hAnsi="Courier New" w:cs="Courier New"/>
                <w:sz w:val="20"/>
              </w:rPr>
            </w:pPr>
          </w:p>
          <w:p w14:paraId="79550B3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lampiran_pengajuan = $this-&gt;db-&gt;select('*')</w:t>
            </w:r>
          </w:p>
          <w:p w14:paraId="4E9C9CB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lampiran')</w:t>
            </w:r>
          </w:p>
          <w:p w14:paraId="69351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lampiran_pengajuan_id', $id_pengajuan)</w:t>
            </w:r>
          </w:p>
          <w:p w14:paraId="34E4048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2A8EFE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4AC14CFD" w14:textId="77777777" w:rsidR="00B43A4F" w:rsidRPr="00B43A4F" w:rsidRDefault="00B43A4F" w:rsidP="00B43A4F">
            <w:pPr>
              <w:spacing w:line="240" w:lineRule="auto"/>
              <w:rPr>
                <w:rFonts w:ascii="Courier New" w:hAnsi="Courier New" w:cs="Courier New"/>
                <w:sz w:val="20"/>
              </w:rPr>
            </w:pPr>
          </w:p>
          <w:p w14:paraId="74B374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pengajuan = array();</w:t>
            </w:r>
          </w:p>
          <w:p w14:paraId="2397B5F4"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each($data_form_pengajuan as $form) {</w:t>
            </w:r>
          </w:p>
          <w:p w14:paraId="0E2C1FC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tabel = $form-&gt;jenis_form_nama_tabel;</w:t>
            </w:r>
          </w:p>
          <w:p w14:paraId="4DCC738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id</w:t>
            </w:r>
          </w:p>
          <w:p w14:paraId="3778F88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id = str_</w:t>
            </w:r>
            <w:proofErr w:type="gramStart"/>
            <w:r w:rsidRPr="00B43A4F">
              <w:rPr>
                <w:rFonts w:ascii="Courier New" w:hAnsi="Courier New" w:cs="Courier New"/>
                <w:sz w:val="20"/>
              </w:rPr>
              <w:t>replace(</w:t>
            </w:r>
            <w:proofErr w:type="gramEnd"/>
            <w:r w:rsidRPr="00B43A4F">
              <w:rPr>
                <w:rFonts w:ascii="Courier New" w:hAnsi="Courier New" w:cs="Courier New"/>
                <w:sz w:val="20"/>
              </w:rPr>
              <w:t>'ta_f', 'f', $nama_tabel) . '_id';</w:t>
            </w:r>
          </w:p>
          <w:p w14:paraId="36E24D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pengajuan_id</w:t>
            </w:r>
          </w:p>
          <w:p w14:paraId="22BF0D8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pengajuan_id = str_</w:t>
            </w:r>
            <w:proofErr w:type="gramStart"/>
            <w:r w:rsidRPr="00B43A4F">
              <w:rPr>
                <w:rFonts w:ascii="Courier New" w:hAnsi="Courier New" w:cs="Courier New"/>
                <w:sz w:val="20"/>
              </w:rPr>
              <w:t>replace(</w:t>
            </w:r>
            <w:proofErr w:type="gramEnd"/>
            <w:r w:rsidRPr="00B43A4F">
              <w:rPr>
                <w:rFonts w:ascii="Courier New" w:hAnsi="Courier New" w:cs="Courier New"/>
                <w:sz w:val="20"/>
              </w:rPr>
              <w:t>'ta_f', 'f', $nama_tabel) . '_pengajuan_id';</w:t>
            </w:r>
          </w:p>
          <w:p w14:paraId="1677C47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sed_form = $this-&gt;db-&gt;select($field_id)</w:t>
            </w:r>
          </w:p>
          <w:p w14:paraId="0BB91F2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nama_tabel)</w:t>
            </w:r>
          </w:p>
          <w:p w14:paraId="57ED537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field_pengajuan_id, $id_pengajuan)</w:t>
            </w:r>
          </w:p>
          <w:p w14:paraId="46A8DC5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718FD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74C4A453" w14:textId="77777777" w:rsidR="00B43A4F" w:rsidRPr="00B43A4F" w:rsidRDefault="00B43A4F" w:rsidP="00B43A4F">
            <w:pPr>
              <w:spacing w:line="240" w:lineRule="auto"/>
              <w:rPr>
                <w:rFonts w:ascii="Courier New" w:hAnsi="Courier New" w:cs="Courier New"/>
                <w:sz w:val="20"/>
              </w:rPr>
            </w:pPr>
          </w:p>
          <w:p w14:paraId="36E0FFA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array_push($form_pengajuan, array(</w:t>
            </w:r>
          </w:p>
          <w:p w14:paraId="70BBD0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form' =&gt; $form-&gt;jenis_form_nama,</w:t>
            </w:r>
          </w:p>
          <w:p w14:paraId="704918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id'   =&gt; $used_form-&gt;$field_id,</w:t>
            </w:r>
          </w:p>
          <w:p w14:paraId="3F32ACC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rl'       =&gt; $form-&gt;jenis_form_url</w:t>
            </w:r>
          </w:p>
          <w:p w14:paraId="161A399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71F0DC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w:t>
            </w:r>
          </w:p>
          <w:p w14:paraId="4D6125B2" w14:textId="77777777" w:rsidR="00B43A4F" w:rsidRPr="00B43A4F" w:rsidRDefault="00B43A4F" w:rsidP="00B43A4F">
            <w:pPr>
              <w:spacing w:line="240" w:lineRule="auto"/>
              <w:rPr>
                <w:rFonts w:ascii="Courier New" w:hAnsi="Courier New" w:cs="Courier New"/>
                <w:sz w:val="20"/>
              </w:rPr>
            </w:pPr>
          </w:p>
          <w:p w14:paraId="22F00E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 = array(</w:t>
            </w:r>
          </w:p>
          <w:p w14:paraId="6E6F19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engajuan'             =&gt; $data_pengajuan,</w:t>
            </w:r>
          </w:p>
          <w:p w14:paraId="3734EE60" w14:textId="77777777" w:rsidR="00B43A4F" w:rsidRPr="00B43A4F" w:rsidRDefault="00B43A4F" w:rsidP="00F16E6B">
            <w:pPr>
              <w:pStyle w:val="KodeProgram"/>
            </w:pPr>
            <w:r w:rsidRPr="00B43A4F">
              <w:t xml:space="preserve">            'form_pengajuan'        =&gt; $form_pengajuan,</w:t>
            </w:r>
          </w:p>
          <w:p w14:paraId="04A9A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lampiran_pengajuan'    =&gt; $data_lampiran_pengajuan</w:t>
            </w:r>
          </w:p>
          <w:p w14:paraId="7B9BFA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9F0694E" w14:textId="77777777" w:rsidR="00B43A4F" w:rsidRPr="00B43A4F" w:rsidRDefault="00B43A4F" w:rsidP="00B43A4F">
            <w:pPr>
              <w:spacing w:line="240" w:lineRule="auto"/>
              <w:rPr>
                <w:rFonts w:ascii="Courier New" w:hAnsi="Courier New" w:cs="Courier New"/>
                <w:sz w:val="20"/>
              </w:rPr>
            </w:pPr>
          </w:p>
          <w:p w14:paraId="0704940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data;</w:t>
            </w:r>
          </w:p>
          <w:p w14:paraId="3B5F2DE8" w14:textId="55B091D6" w:rsidR="00AD78A9"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5862046A" w14:textId="06671361" w:rsidR="00AD78A9" w:rsidRPr="00AD78A9" w:rsidRDefault="00AD78A9" w:rsidP="003A5B61">
            <w:pPr>
              <w:keepNext/>
              <w:spacing w:line="240" w:lineRule="auto"/>
              <w:rPr>
                <w:rFonts w:ascii="Courier New" w:hAnsi="Courier New" w:cs="Courier New"/>
                <w:sz w:val="20"/>
              </w:rPr>
            </w:pPr>
            <w:r>
              <w:rPr>
                <w:rFonts w:ascii="Courier New" w:hAnsi="Courier New" w:cs="Courier New"/>
                <w:sz w:val="20"/>
              </w:rPr>
              <w:t>}</w:t>
            </w:r>
          </w:p>
        </w:tc>
      </w:tr>
    </w:tbl>
    <w:p w14:paraId="72605F89" w14:textId="45A9AE36" w:rsidR="00AD78A9" w:rsidRPr="003A5B61" w:rsidRDefault="003A5B61" w:rsidP="003A5B61">
      <w:pPr>
        <w:pStyle w:val="Caption"/>
      </w:pPr>
      <w:bookmarkStart w:id="104" w:name="_Toc60912036"/>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w:t>
      </w:r>
      <w:r w:rsidR="00D93194">
        <w:rPr>
          <w:noProof/>
        </w:rPr>
        <w:fldChar w:fldCharType="end"/>
      </w:r>
      <w:r>
        <w:t xml:space="preserve"> </w:t>
      </w:r>
      <w:r w:rsidR="00A03CFE">
        <w:rPr>
          <w:b w:val="0"/>
        </w:rPr>
        <w:t>Penerbitan</w:t>
      </w:r>
      <w:r w:rsidR="00B43A4F">
        <w:rPr>
          <w:b w:val="0"/>
        </w:rPr>
        <w:t>_kk_model.php</w:t>
      </w:r>
      <w:bookmarkEnd w:id="104"/>
    </w:p>
    <w:p w14:paraId="7D47E6A6" w14:textId="208286B9" w:rsidR="00AE56C9" w:rsidRDefault="003A5B61" w:rsidP="00B43A4F">
      <w:pPr>
        <w:ind w:firstLine="851"/>
      </w:pPr>
      <w:proofErr w:type="gramStart"/>
      <w:r>
        <w:t>Kode Program 5</w:t>
      </w:r>
      <w:r w:rsidR="00B43A4F">
        <w:t>.1 merupakan kode program dari untuk mendapatkan semua data pengajuan KK atau penga</w:t>
      </w:r>
      <w:r w:rsidR="00EA5F5A">
        <w:t xml:space="preserve">juan KK berdasarkan </w:t>
      </w:r>
      <w:r w:rsidR="00EA5F5A" w:rsidRPr="00F16E6B">
        <w:rPr>
          <w:rFonts w:ascii="Courier New" w:hAnsi="Courier New" w:cs="Courier New"/>
          <w:sz w:val="20"/>
        </w:rPr>
        <w:t>id_pengajuan</w:t>
      </w:r>
      <w:r w:rsidR="00EA5F5A">
        <w:t>.</w:t>
      </w:r>
      <w:proofErr w:type="gramEnd"/>
      <w:r w:rsidR="00F16E6B">
        <w:t xml:space="preserve"> Data </w:t>
      </w:r>
      <w:proofErr w:type="gramStart"/>
      <w:r w:rsidR="00F16E6B">
        <w:t>akan</w:t>
      </w:r>
      <w:proofErr w:type="gramEnd"/>
      <w:r w:rsidR="00F16E6B">
        <w:t xml:space="preserve"> didapatkan dari tabel </w:t>
      </w:r>
      <w:r w:rsidR="00F16E6B" w:rsidRPr="00F16E6B">
        <w:rPr>
          <w:rFonts w:ascii="Courier New" w:hAnsi="Courier New" w:cs="Courier New"/>
          <w:sz w:val="20"/>
        </w:rPr>
        <w:t>ta_pengajuan</w:t>
      </w:r>
      <w:r w:rsidR="00F16E6B">
        <w:t xml:space="preserve">, </w:t>
      </w:r>
      <w:r w:rsidR="00F16E6B" w:rsidRPr="00F16E6B">
        <w:rPr>
          <w:rFonts w:ascii="Courier New" w:hAnsi="Courier New" w:cs="Courier New"/>
          <w:sz w:val="20"/>
        </w:rPr>
        <w:t>ta_detail_pengajuan_form</w:t>
      </w:r>
      <w:r w:rsidR="00F16E6B">
        <w:t xml:space="preserve"> dan </w:t>
      </w:r>
      <w:r w:rsidR="00F16E6B" w:rsidRPr="00F16E6B">
        <w:rPr>
          <w:rFonts w:ascii="Courier New" w:hAnsi="Courier New" w:cs="Courier New"/>
          <w:sz w:val="20"/>
        </w:rPr>
        <w:t>ta_detail_pengajuan_lampiran</w:t>
      </w:r>
      <w:r w:rsidR="00F16E6B">
        <w:rPr>
          <w:rFonts w:ascii="Courier New" w:hAnsi="Courier New" w:cs="Courier New"/>
          <w:sz w:val="20"/>
        </w:rPr>
        <w:t>.</w:t>
      </w:r>
    </w:p>
    <w:p w14:paraId="7B95F33A" w14:textId="5A68D249" w:rsidR="00B43A4F" w:rsidRDefault="00B43A4F" w:rsidP="00AE56C9"/>
    <w:p w14:paraId="319A0FEC" w14:textId="7EEDA894" w:rsidR="00AE56C9" w:rsidRDefault="004479F0" w:rsidP="00A0746C">
      <w:pPr>
        <w:pStyle w:val="ListParagraph"/>
        <w:numPr>
          <w:ilvl w:val="0"/>
          <w:numId w:val="23"/>
        </w:numPr>
        <w:ind w:left="851" w:hanging="851"/>
      </w:pPr>
      <w:r>
        <w:t>Model Penerbitan KTP</w:t>
      </w:r>
    </w:p>
    <w:p w14:paraId="4A687733" w14:textId="3F345723" w:rsidR="00AE56C9" w:rsidRDefault="00F16E6B" w:rsidP="00AE56C9">
      <w:pPr>
        <w:pStyle w:val="ListParagraph"/>
        <w:ind w:left="0" w:firstLine="851"/>
      </w:pPr>
      <w:proofErr w:type="gramStart"/>
      <w:r>
        <w:t xml:space="preserve">Model Penerbitan KTP adalah model yang digunakan untuk medapatkan data pengajuan KTP dari </w:t>
      </w:r>
      <w:r>
        <w:rPr>
          <w:i/>
        </w:rPr>
        <w:t>database</w:t>
      </w:r>
      <w:r>
        <w:t>.</w:t>
      </w:r>
      <w:proofErr w:type="gramEnd"/>
    </w:p>
    <w:p w14:paraId="55FFA4CB" w14:textId="77777777" w:rsidR="00F16E6B" w:rsidRDefault="00F16E6B" w:rsidP="00F16E6B"/>
    <w:tbl>
      <w:tblPr>
        <w:tblStyle w:val="TableGrid"/>
        <w:tblW w:w="0" w:type="auto"/>
        <w:tblLook w:val="04A0" w:firstRow="1" w:lastRow="0" w:firstColumn="1" w:lastColumn="0" w:noHBand="0" w:noVBand="1"/>
      </w:tblPr>
      <w:tblGrid>
        <w:gridCol w:w="8234"/>
      </w:tblGrid>
      <w:tr w:rsidR="00F16E6B" w14:paraId="0FF89DD8" w14:textId="77777777" w:rsidTr="00F16E6B">
        <w:tc>
          <w:tcPr>
            <w:tcW w:w="8234" w:type="dxa"/>
          </w:tcPr>
          <w:p w14:paraId="393C39F2" w14:textId="77777777" w:rsidR="00F16E6B" w:rsidRDefault="00F16E6B" w:rsidP="00F16E6B">
            <w:pPr>
              <w:pStyle w:val="KodeProgram"/>
            </w:pPr>
            <w:r>
              <w:t>&lt;?php</w:t>
            </w:r>
          </w:p>
          <w:p w14:paraId="5687D6A6" w14:textId="77777777" w:rsidR="00F16E6B" w:rsidRDefault="00F16E6B" w:rsidP="00F16E6B">
            <w:pPr>
              <w:pStyle w:val="KodeProgram"/>
            </w:pPr>
          </w:p>
          <w:p w14:paraId="34428110" w14:textId="77777777" w:rsidR="00F16E6B" w:rsidRDefault="00F16E6B" w:rsidP="00F16E6B">
            <w:pPr>
              <w:pStyle w:val="KodeProgram"/>
            </w:pPr>
            <w:r>
              <w:t>class Penerbitan_ktp_model extends CI_Model</w:t>
            </w:r>
          </w:p>
          <w:p w14:paraId="765E05B8" w14:textId="77777777" w:rsidR="00F16E6B" w:rsidRDefault="00F16E6B" w:rsidP="00F16E6B">
            <w:pPr>
              <w:pStyle w:val="KodeProgram"/>
            </w:pPr>
            <w:r>
              <w:t>{</w:t>
            </w:r>
          </w:p>
          <w:p w14:paraId="100E6BEB" w14:textId="77777777" w:rsidR="00F16E6B" w:rsidRDefault="00F16E6B" w:rsidP="00F16E6B">
            <w:pPr>
              <w:pStyle w:val="KodeProgram"/>
            </w:pPr>
            <w:r>
              <w:t xml:space="preserve">    public function __construct()</w:t>
            </w:r>
          </w:p>
          <w:p w14:paraId="144EC474" w14:textId="77777777" w:rsidR="00F16E6B" w:rsidRDefault="00F16E6B" w:rsidP="00F16E6B">
            <w:pPr>
              <w:pStyle w:val="KodeProgram"/>
            </w:pPr>
            <w:r>
              <w:t xml:space="preserve">    {</w:t>
            </w:r>
          </w:p>
          <w:p w14:paraId="2CD364D1" w14:textId="77777777" w:rsidR="00F16E6B" w:rsidRDefault="00F16E6B" w:rsidP="00F16E6B">
            <w:pPr>
              <w:pStyle w:val="KodeProgram"/>
            </w:pPr>
            <w:r>
              <w:t xml:space="preserve">        parent::__construct();</w:t>
            </w:r>
          </w:p>
          <w:p w14:paraId="65CD263D" w14:textId="77777777" w:rsidR="00F16E6B" w:rsidRDefault="00F16E6B" w:rsidP="00F16E6B">
            <w:pPr>
              <w:pStyle w:val="KodeProgram"/>
            </w:pPr>
            <w:r>
              <w:t xml:space="preserve">    }</w:t>
            </w:r>
          </w:p>
          <w:p w14:paraId="4F6E41D4" w14:textId="77777777" w:rsidR="00F16E6B" w:rsidRDefault="00F16E6B" w:rsidP="00F16E6B">
            <w:pPr>
              <w:pStyle w:val="KodeProgram"/>
            </w:pPr>
            <w:r>
              <w:t xml:space="preserve">    public function get_all_penerbitan_ktp_baru()</w:t>
            </w:r>
          </w:p>
          <w:p w14:paraId="53E03436" w14:textId="77777777" w:rsidR="00F16E6B" w:rsidRDefault="00F16E6B" w:rsidP="00F16E6B">
            <w:pPr>
              <w:pStyle w:val="KodeProgram"/>
            </w:pPr>
            <w:r>
              <w:t xml:space="preserve">    {</w:t>
            </w:r>
          </w:p>
          <w:p w14:paraId="5B3FDF6C" w14:textId="77777777" w:rsidR="00F16E6B" w:rsidRDefault="00F16E6B" w:rsidP="00F16E6B">
            <w:pPr>
              <w:pStyle w:val="KodeProgram"/>
            </w:pPr>
            <w:r>
              <w:t xml:space="preserve">        return $this-&gt;db-&gt;select('</w:t>
            </w:r>
          </w:p>
          <w:p w14:paraId="3C6B09FA" w14:textId="77777777" w:rsidR="00F16E6B" w:rsidRDefault="00F16E6B" w:rsidP="00F16E6B">
            <w:pPr>
              <w:pStyle w:val="KodeProgram"/>
            </w:pPr>
            <w:r>
              <w:t xml:space="preserve">                                    ta_pengajuan.*, </w:t>
            </w:r>
          </w:p>
          <w:p w14:paraId="716A8A31" w14:textId="77777777" w:rsidR="00F16E6B" w:rsidRDefault="00F16E6B" w:rsidP="00F16E6B">
            <w:pPr>
              <w:pStyle w:val="KodeProgram"/>
            </w:pPr>
            <w:r>
              <w:t xml:space="preserve">                                    ref_wilayah.NAMA_KEL as pengajuan_wilayah,</w:t>
            </w:r>
          </w:p>
          <w:p w14:paraId="1F4479DB" w14:textId="77777777" w:rsidR="00F16E6B" w:rsidRDefault="00F16E6B" w:rsidP="00F16E6B">
            <w:pPr>
              <w:pStyle w:val="KodeProgram"/>
            </w:pPr>
            <w:r>
              <w:t xml:space="preserve">                                    ref_status_pengajuan.status_pengajuan_deskripsi as pengajuan_status_pengajuan</w:t>
            </w:r>
          </w:p>
          <w:p w14:paraId="21038A5F" w14:textId="77777777" w:rsidR="00F16E6B" w:rsidRDefault="00F16E6B" w:rsidP="00F16E6B">
            <w:pPr>
              <w:pStyle w:val="KodeProgram"/>
            </w:pPr>
            <w:r>
              <w:t xml:space="preserve">                                ')</w:t>
            </w:r>
          </w:p>
          <w:p w14:paraId="1FE020C0" w14:textId="77777777" w:rsidR="00F16E6B" w:rsidRDefault="00F16E6B" w:rsidP="00F16E6B">
            <w:pPr>
              <w:pStyle w:val="KodeProgram"/>
            </w:pPr>
            <w:r>
              <w:t xml:space="preserve">                        -&gt;from('ta_pengajuan')</w:t>
            </w:r>
          </w:p>
          <w:p w14:paraId="74552F1A" w14:textId="77777777" w:rsidR="00F16E6B" w:rsidRDefault="00F16E6B" w:rsidP="00F16E6B">
            <w:pPr>
              <w:pStyle w:val="KodeProgram"/>
            </w:pPr>
            <w:r>
              <w:t xml:space="preserve">                        -&gt;join('ref_wilayah', 'ta_pengajuan.pengajuan_wilayah_id = ref_wilayah.id')</w:t>
            </w:r>
          </w:p>
          <w:p w14:paraId="02FCF1FC" w14:textId="77777777" w:rsidR="00F16E6B" w:rsidRDefault="00F16E6B" w:rsidP="00F16E6B">
            <w:pPr>
              <w:pStyle w:val="KodeProgram"/>
            </w:pPr>
            <w:r>
              <w:t xml:space="preserve">                        -&gt;join('ref_status_pengajuan', </w:t>
            </w:r>
            <w:r>
              <w:lastRenderedPageBreak/>
              <w:t>'ta_pengajuan.pengajuan_status_pengajuan_id = ref_status_pengajuan.status_pengajuan_id')</w:t>
            </w:r>
          </w:p>
          <w:p w14:paraId="3CDBF5A3" w14:textId="77777777" w:rsidR="00F16E6B" w:rsidRDefault="00F16E6B" w:rsidP="00F16E6B">
            <w:pPr>
              <w:pStyle w:val="KodeProgram"/>
            </w:pPr>
            <w:r>
              <w:t xml:space="preserve">                        -&gt;where('pengajuan_jenis_layanan', 2)</w:t>
            </w:r>
          </w:p>
          <w:p w14:paraId="5D6B44AF" w14:textId="77777777" w:rsidR="00F16E6B" w:rsidRDefault="00F16E6B" w:rsidP="00F16E6B">
            <w:pPr>
              <w:pStyle w:val="KodeProgram"/>
            </w:pPr>
            <w:r>
              <w:t xml:space="preserve">                        -&gt;get()</w:t>
            </w:r>
          </w:p>
          <w:p w14:paraId="7736CF94" w14:textId="77777777" w:rsidR="00F16E6B" w:rsidRDefault="00F16E6B" w:rsidP="00F16E6B">
            <w:pPr>
              <w:pStyle w:val="KodeProgram"/>
            </w:pPr>
            <w:r>
              <w:t xml:space="preserve">                        -&gt;result();</w:t>
            </w:r>
          </w:p>
          <w:p w14:paraId="0CC65116" w14:textId="77777777" w:rsidR="00F16E6B" w:rsidRDefault="00F16E6B" w:rsidP="00F16E6B">
            <w:pPr>
              <w:pStyle w:val="KodeProgram"/>
            </w:pPr>
            <w:r>
              <w:t xml:space="preserve">    }</w:t>
            </w:r>
          </w:p>
          <w:p w14:paraId="2F217742" w14:textId="77777777" w:rsidR="00F16E6B" w:rsidRDefault="00F16E6B" w:rsidP="00F16E6B">
            <w:pPr>
              <w:pStyle w:val="KodeProgram"/>
            </w:pPr>
          </w:p>
          <w:p w14:paraId="31E8F6A5" w14:textId="77777777" w:rsidR="00F16E6B" w:rsidRDefault="00F16E6B" w:rsidP="00F16E6B">
            <w:pPr>
              <w:pStyle w:val="KodeProgram"/>
            </w:pPr>
            <w:r>
              <w:t xml:space="preserve">    public function get_pengajuan_by_id($id_pengajuan)</w:t>
            </w:r>
          </w:p>
          <w:p w14:paraId="514ADF59" w14:textId="77777777" w:rsidR="00F16E6B" w:rsidRDefault="00F16E6B" w:rsidP="00F16E6B">
            <w:pPr>
              <w:pStyle w:val="KodeProgram"/>
            </w:pPr>
            <w:r>
              <w:t xml:space="preserve">    {</w:t>
            </w:r>
          </w:p>
          <w:p w14:paraId="40673724" w14:textId="77777777" w:rsidR="00F16E6B" w:rsidRDefault="00F16E6B" w:rsidP="00F16E6B">
            <w:pPr>
              <w:pStyle w:val="KodeProgram"/>
            </w:pPr>
            <w:r>
              <w:t xml:space="preserve">        $data_pengajuan = $this-&gt;db-&gt;select('*')</w:t>
            </w:r>
          </w:p>
          <w:p w14:paraId="52BB49CD" w14:textId="77777777" w:rsidR="00F16E6B" w:rsidRDefault="00F16E6B" w:rsidP="00F16E6B">
            <w:pPr>
              <w:pStyle w:val="KodeProgram"/>
            </w:pPr>
            <w:r>
              <w:t xml:space="preserve">                                -&gt;from('ta_pengajuan')</w:t>
            </w:r>
          </w:p>
          <w:p w14:paraId="760B229F" w14:textId="77777777" w:rsidR="00F16E6B" w:rsidRDefault="00F16E6B" w:rsidP="00F16E6B">
            <w:pPr>
              <w:pStyle w:val="KodeProgram"/>
            </w:pPr>
            <w:r>
              <w:t xml:space="preserve">                                -&gt;where('pengajuan_id', $id_pengajuan)</w:t>
            </w:r>
          </w:p>
          <w:p w14:paraId="243C3635" w14:textId="77777777" w:rsidR="00F16E6B" w:rsidRDefault="00F16E6B" w:rsidP="00F16E6B">
            <w:pPr>
              <w:pStyle w:val="KodeProgram"/>
            </w:pPr>
            <w:r>
              <w:t xml:space="preserve">                                -&gt;get()</w:t>
            </w:r>
          </w:p>
          <w:p w14:paraId="34F86041" w14:textId="77777777" w:rsidR="00F16E6B" w:rsidRDefault="00F16E6B" w:rsidP="00F16E6B">
            <w:pPr>
              <w:pStyle w:val="KodeProgram"/>
            </w:pPr>
            <w:r>
              <w:t xml:space="preserve">                                -&gt;row();</w:t>
            </w:r>
          </w:p>
          <w:p w14:paraId="37915EA7" w14:textId="77777777" w:rsidR="00F16E6B" w:rsidRDefault="00F16E6B" w:rsidP="00F16E6B">
            <w:pPr>
              <w:pStyle w:val="KodeProgram"/>
            </w:pPr>
          </w:p>
          <w:p w14:paraId="5EE8F99E" w14:textId="77777777" w:rsidR="00F16E6B" w:rsidRDefault="00F16E6B" w:rsidP="00F16E6B">
            <w:pPr>
              <w:pStyle w:val="KodeProgram"/>
            </w:pPr>
            <w:r>
              <w:t xml:space="preserve">        $data_form_pengajuan = $this-&gt;db-&gt;select('*')</w:t>
            </w:r>
          </w:p>
          <w:p w14:paraId="2ABD1125" w14:textId="77777777" w:rsidR="00F16E6B" w:rsidRDefault="00F16E6B" w:rsidP="00F16E6B">
            <w:pPr>
              <w:pStyle w:val="KodeProgram"/>
            </w:pPr>
            <w:r>
              <w:t xml:space="preserve">                                        -&gt;from('ta_detail_pengajuan_form')</w:t>
            </w:r>
          </w:p>
          <w:p w14:paraId="32477DC0" w14:textId="77777777" w:rsidR="00F16E6B" w:rsidRDefault="00F16E6B" w:rsidP="00F16E6B">
            <w:pPr>
              <w:pStyle w:val="KodeProgram"/>
            </w:pPr>
            <w:r>
              <w:t xml:space="preserve">                                        -&gt;join('ref_jenis_form', 'ta_detail_pengajuan_form.detail_pengajuan_form_jenis_form_id = ref_jenis_form.jenis_form_id')</w:t>
            </w:r>
          </w:p>
          <w:p w14:paraId="7BB00943" w14:textId="77777777" w:rsidR="00F16E6B" w:rsidRDefault="00F16E6B" w:rsidP="00F16E6B">
            <w:pPr>
              <w:pStyle w:val="KodeProgram"/>
            </w:pPr>
            <w:r>
              <w:t xml:space="preserve">                                        -&gt;where('detail_pengajuan_form_pengajuan_id', $id_pengajuan)</w:t>
            </w:r>
          </w:p>
          <w:p w14:paraId="2B60395D" w14:textId="77777777" w:rsidR="00F16E6B" w:rsidRDefault="00F16E6B" w:rsidP="00F16E6B">
            <w:pPr>
              <w:pStyle w:val="KodeProgram"/>
            </w:pPr>
            <w:r>
              <w:t xml:space="preserve">                                        -&gt;get()</w:t>
            </w:r>
          </w:p>
          <w:p w14:paraId="25857F86" w14:textId="77777777" w:rsidR="00F16E6B" w:rsidRDefault="00F16E6B" w:rsidP="00F16E6B">
            <w:pPr>
              <w:pStyle w:val="KodeProgram"/>
            </w:pPr>
            <w:r>
              <w:t xml:space="preserve">                                        -&gt;result();</w:t>
            </w:r>
          </w:p>
          <w:p w14:paraId="0D7A1040" w14:textId="77777777" w:rsidR="00F16E6B" w:rsidRDefault="00F16E6B" w:rsidP="00F16E6B">
            <w:pPr>
              <w:pStyle w:val="KodeProgram"/>
            </w:pPr>
          </w:p>
          <w:p w14:paraId="1ECE0F30" w14:textId="77777777" w:rsidR="00F16E6B" w:rsidRDefault="00F16E6B" w:rsidP="00F16E6B">
            <w:pPr>
              <w:pStyle w:val="KodeProgram"/>
            </w:pPr>
            <w:r>
              <w:t xml:space="preserve">        $data_lampiran_pengajuan = $this-&gt;db-&gt;select('*')</w:t>
            </w:r>
          </w:p>
          <w:p w14:paraId="62297728" w14:textId="77777777" w:rsidR="00F16E6B" w:rsidRDefault="00F16E6B" w:rsidP="00F16E6B">
            <w:pPr>
              <w:pStyle w:val="KodeProgram"/>
            </w:pPr>
            <w:r>
              <w:t xml:space="preserve">                                            -&gt;from('ta_detail_pengajuan_lampiran')</w:t>
            </w:r>
          </w:p>
          <w:p w14:paraId="6BCD27C0" w14:textId="77777777" w:rsidR="00F16E6B" w:rsidRDefault="00F16E6B" w:rsidP="00F16E6B">
            <w:pPr>
              <w:pStyle w:val="KodeProgram"/>
            </w:pPr>
            <w:r>
              <w:t xml:space="preserve">                                            -&gt;where('detail_pengajuan_lampiran_pengajuan_id', $id_pengajuan)</w:t>
            </w:r>
          </w:p>
          <w:p w14:paraId="387AD202" w14:textId="77777777" w:rsidR="00F16E6B" w:rsidRDefault="00F16E6B" w:rsidP="00F16E6B">
            <w:pPr>
              <w:pStyle w:val="KodeProgram"/>
            </w:pPr>
            <w:r>
              <w:t xml:space="preserve">                                            -&gt;get()</w:t>
            </w:r>
          </w:p>
          <w:p w14:paraId="5AD767DF" w14:textId="77777777" w:rsidR="00F16E6B" w:rsidRDefault="00F16E6B" w:rsidP="00F16E6B">
            <w:pPr>
              <w:pStyle w:val="KodeProgram"/>
            </w:pPr>
            <w:r>
              <w:t xml:space="preserve">                                            -&gt;result();</w:t>
            </w:r>
          </w:p>
          <w:p w14:paraId="14B8CB5A" w14:textId="77777777" w:rsidR="00F16E6B" w:rsidRDefault="00F16E6B" w:rsidP="00F16E6B">
            <w:pPr>
              <w:pStyle w:val="KodeProgram"/>
            </w:pPr>
          </w:p>
          <w:p w14:paraId="105E0068" w14:textId="77777777" w:rsidR="00F16E6B" w:rsidRDefault="00F16E6B" w:rsidP="00F16E6B">
            <w:pPr>
              <w:pStyle w:val="KodeProgram"/>
            </w:pPr>
            <w:r>
              <w:t xml:space="preserve">        $form_pengajuan = array();</w:t>
            </w:r>
          </w:p>
          <w:p w14:paraId="01425EEA" w14:textId="77777777" w:rsidR="00F16E6B" w:rsidRDefault="00F16E6B" w:rsidP="00F16E6B">
            <w:pPr>
              <w:pStyle w:val="KodeProgram"/>
            </w:pPr>
            <w:r>
              <w:t xml:space="preserve">        foreach($data_form_pengajuan as $form) {</w:t>
            </w:r>
          </w:p>
          <w:p w14:paraId="6A3FF545" w14:textId="77777777" w:rsidR="00F16E6B" w:rsidRDefault="00F16E6B" w:rsidP="00F16E6B">
            <w:pPr>
              <w:pStyle w:val="KodeProgram"/>
            </w:pPr>
            <w:r>
              <w:t xml:space="preserve">            $nama_tabel = $form-&gt;jenis_form_nama_tabel;</w:t>
            </w:r>
          </w:p>
          <w:p w14:paraId="32B15619" w14:textId="77777777" w:rsidR="00F16E6B" w:rsidRDefault="00F16E6B" w:rsidP="00F16E6B">
            <w:pPr>
              <w:pStyle w:val="KodeProgram"/>
            </w:pPr>
            <w:r>
              <w:t xml:space="preserve">            // mengubah dari ta_f* ke f*_id</w:t>
            </w:r>
          </w:p>
          <w:p w14:paraId="5840CFF4" w14:textId="77777777" w:rsidR="00F16E6B" w:rsidRDefault="00F16E6B" w:rsidP="00F16E6B">
            <w:pPr>
              <w:pStyle w:val="KodeProgram"/>
            </w:pPr>
            <w:r>
              <w:t xml:space="preserve">            $field_id = str_</w:t>
            </w:r>
            <w:proofErr w:type="gramStart"/>
            <w:r>
              <w:t>replace(</w:t>
            </w:r>
            <w:proofErr w:type="gramEnd"/>
            <w:r>
              <w:t>'ta_f', 'f', $nama_tabel) . '_id';</w:t>
            </w:r>
          </w:p>
          <w:p w14:paraId="4976996F" w14:textId="77777777" w:rsidR="00F16E6B" w:rsidRDefault="00F16E6B" w:rsidP="00F16E6B">
            <w:pPr>
              <w:pStyle w:val="KodeProgram"/>
            </w:pPr>
            <w:r>
              <w:t xml:space="preserve">            // mengubah dari ta_f* ke f*_pengajuan_id</w:t>
            </w:r>
          </w:p>
          <w:p w14:paraId="65E91056" w14:textId="77777777" w:rsidR="00F16E6B" w:rsidRDefault="00F16E6B" w:rsidP="00F16E6B">
            <w:pPr>
              <w:pStyle w:val="KodeProgram"/>
            </w:pPr>
            <w:r>
              <w:t xml:space="preserve">            $field_pengajuan_id = str_</w:t>
            </w:r>
            <w:proofErr w:type="gramStart"/>
            <w:r>
              <w:t>replace(</w:t>
            </w:r>
            <w:proofErr w:type="gramEnd"/>
            <w:r>
              <w:t>'ta_f', 'f', $nama_tabel) . '_pengajuan_id';</w:t>
            </w:r>
          </w:p>
          <w:p w14:paraId="3924AB5A" w14:textId="77777777" w:rsidR="00F16E6B" w:rsidRDefault="00F16E6B" w:rsidP="00F16E6B">
            <w:pPr>
              <w:pStyle w:val="KodeProgram"/>
            </w:pPr>
            <w:r>
              <w:t xml:space="preserve">            $used_form = $this-&gt;db-&gt;select($field_id)</w:t>
            </w:r>
          </w:p>
          <w:p w14:paraId="4ECE7C0D" w14:textId="77777777" w:rsidR="00F16E6B" w:rsidRDefault="00F16E6B" w:rsidP="00F16E6B">
            <w:pPr>
              <w:pStyle w:val="KodeProgram"/>
            </w:pPr>
            <w:r>
              <w:t xml:space="preserve">                            -&gt;from($nama_tabel)</w:t>
            </w:r>
          </w:p>
          <w:p w14:paraId="6279EF30" w14:textId="77777777" w:rsidR="00F16E6B" w:rsidRDefault="00F16E6B" w:rsidP="00F16E6B">
            <w:pPr>
              <w:pStyle w:val="KodeProgram"/>
            </w:pPr>
            <w:r>
              <w:t xml:space="preserve">                            -&gt;where($field_pengajuan_id, $id_pengajuan)</w:t>
            </w:r>
          </w:p>
          <w:p w14:paraId="7AD9F6ED" w14:textId="77777777" w:rsidR="00F16E6B" w:rsidRDefault="00F16E6B" w:rsidP="00F16E6B">
            <w:pPr>
              <w:pStyle w:val="KodeProgram"/>
            </w:pPr>
            <w:r>
              <w:t xml:space="preserve">                            -&gt;get()</w:t>
            </w:r>
          </w:p>
          <w:p w14:paraId="16E2D0EB" w14:textId="77777777" w:rsidR="00F16E6B" w:rsidRDefault="00F16E6B" w:rsidP="00F16E6B">
            <w:pPr>
              <w:pStyle w:val="KodeProgram"/>
            </w:pPr>
            <w:r>
              <w:t xml:space="preserve">                            -&gt;row();</w:t>
            </w:r>
          </w:p>
          <w:p w14:paraId="167593BA" w14:textId="77777777" w:rsidR="00F16E6B" w:rsidRDefault="00F16E6B" w:rsidP="00F16E6B">
            <w:pPr>
              <w:pStyle w:val="KodeProgram"/>
            </w:pPr>
          </w:p>
          <w:p w14:paraId="37B0FD92" w14:textId="77777777" w:rsidR="00F16E6B" w:rsidRDefault="00F16E6B" w:rsidP="00F16E6B">
            <w:pPr>
              <w:pStyle w:val="KodeProgram"/>
            </w:pPr>
            <w:r>
              <w:t xml:space="preserve">            array_push($form_pengajuan, array(</w:t>
            </w:r>
          </w:p>
          <w:p w14:paraId="1BFC89F5" w14:textId="77777777" w:rsidR="00F16E6B" w:rsidRDefault="00F16E6B" w:rsidP="00F16E6B">
            <w:pPr>
              <w:pStyle w:val="KodeProgram"/>
            </w:pPr>
            <w:r>
              <w:t xml:space="preserve">                'nama_form' =&gt; $form-&gt;jenis_form_nama,</w:t>
            </w:r>
          </w:p>
          <w:p w14:paraId="42452D28" w14:textId="77777777" w:rsidR="00F16E6B" w:rsidRDefault="00F16E6B" w:rsidP="00F16E6B">
            <w:pPr>
              <w:pStyle w:val="KodeProgram"/>
            </w:pPr>
            <w:r>
              <w:t xml:space="preserve">                'form_id'   =&gt; $used_form-&gt;$field_id,</w:t>
            </w:r>
          </w:p>
          <w:p w14:paraId="72E2375D" w14:textId="77777777" w:rsidR="00F16E6B" w:rsidRDefault="00F16E6B" w:rsidP="00F16E6B">
            <w:pPr>
              <w:pStyle w:val="KodeProgram"/>
            </w:pPr>
            <w:r>
              <w:t xml:space="preserve">                'url'       =&gt; $form-&gt;jenis_form_url</w:t>
            </w:r>
          </w:p>
          <w:p w14:paraId="6B72D0D6" w14:textId="77777777" w:rsidR="00F16E6B" w:rsidRDefault="00F16E6B" w:rsidP="00F16E6B">
            <w:pPr>
              <w:pStyle w:val="KodeProgram"/>
            </w:pPr>
            <w:r>
              <w:t xml:space="preserve">            ));</w:t>
            </w:r>
          </w:p>
          <w:p w14:paraId="2EC28ADE" w14:textId="77777777" w:rsidR="00F16E6B" w:rsidRDefault="00F16E6B" w:rsidP="00F16E6B">
            <w:pPr>
              <w:pStyle w:val="KodeProgram"/>
            </w:pPr>
            <w:r>
              <w:t xml:space="preserve">        } </w:t>
            </w:r>
          </w:p>
          <w:p w14:paraId="78563A7D" w14:textId="77777777" w:rsidR="00F16E6B" w:rsidRDefault="00F16E6B" w:rsidP="00F16E6B">
            <w:pPr>
              <w:pStyle w:val="KodeProgram"/>
            </w:pPr>
          </w:p>
          <w:p w14:paraId="1F0ED76E" w14:textId="77777777" w:rsidR="00F16E6B" w:rsidRDefault="00F16E6B" w:rsidP="00F16E6B">
            <w:pPr>
              <w:pStyle w:val="KodeProgram"/>
            </w:pPr>
            <w:r>
              <w:t xml:space="preserve">        $data = array(</w:t>
            </w:r>
          </w:p>
          <w:p w14:paraId="176B60EB" w14:textId="77777777" w:rsidR="00F16E6B" w:rsidRDefault="00F16E6B" w:rsidP="00F16E6B">
            <w:pPr>
              <w:pStyle w:val="KodeProgram"/>
            </w:pPr>
            <w:r>
              <w:t xml:space="preserve">            'pengajuan'             =&gt; $data_pengajuan,</w:t>
            </w:r>
          </w:p>
          <w:p w14:paraId="0D71D591" w14:textId="77777777" w:rsidR="00F16E6B" w:rsidRDefault="00F16E6B" w:rsidP="00F16E6B">
            <w:pPr>
              <w:pStyle w:val="KodeProgram"/>
            </w:pPr>
            <w:r>
              <w:t xml:space="preserve">            'form_pengajuan'        =&gt; $form_pengajuan,</w:t>
            </w:r>
          </w:p>
          <w:p w14:paraId="631AC602" w14:textId="77777777" w:rsidR="00F16E6B" w:rsidRDefault="00F16E6B" w:rsidP="00F16E6B">
            <w:pPr>
              <w:pStyle w:val="KodeProgram"/>
            </w:pPr>
            <w:r>
              <w:t xml:space="preserve">            'lampiran_pengajuan'    =&gt; $data_lampiran_pengajuan</w:t>
            </w:r>
          </w:p>
          <w:p w14:paraId="152B2C9F" w14:textId="77777777" w:rsidR="00F16E6B" w:rsidRDefault="00F16E6B" w:rsidP="00F16E6B">
            <w:pPr>
              <w:pStyle w:val="KodeProgram"/>
            </w:pPr>
            <w:r>
              <w:t xml:space="preserve">        );</w:t>
            </w:r>
          </w:p>
          <w:p w14:paraId="345B86D6" w14:textId="77777777" w:rsidR="00F16E6B" w:rsidRDefault="00F16E6B" w:rsidP="00F16E6B">
            <w:pPr>
              <w:pStyle w:val="KodeProgram"/>
            </w:pPr>
          </w:p>
          <w:p w14:paraId="365086A0" w14:textId="77777777" w:rsidR="00F16E6B" w:rsidRDefault="00F16E6B" w:rsidP="00F16E6B">
            <w:pPr>
              <w:pStyle w:val="KodeProgram"/>
            </w:pPr>
            <w:r>
              <w:t xml:space="preserve">        return $data;</w:t>
            </w:r>
          </w:p>
          <w:p w14:paraId="74435DA2" w14:textId="4A497B85" w:rsidR="00F16E6B" w:rsidRDefault="00F16E6B" w:rsidP="00F16E6B">
            <w:pPr>
              <w:pStyle w:val="KodeProgram"/>
            </w:pPr>
            <w:r>
              <w:t xml:space="preserve">    }</w:t>
            </w:r>
          </w:p>
          <w:p w14:paraId="576C0351" w14:textId="77777777" w:rsidR="00F16E6B" w:rsidRDefault="00F16E6B" w:rsidP="00F16E6B">
            <w:pPr>
              <w:pStyle w:val="KodeProgram"/>
            </w:pPr>
          </w:p>
          <w:p w14:paraId="52332AAA" w14:textId="0A40D54B" w:rsidR="00F16E6B" w:rsidRDefault="00F16E6B" w:rsidP="003A5B61">
            <w:pPr>
              <w:pStyle w:val="KodeProgram"/>
              <w:keepNext/>
            </w:pPr>
            <w:r>
              <w:t>}</w:t>
            </w:r>
          </w:p>
        </w:tc>
      </w:tr>
    </w:tbl>
    <w:p w14:paraId="0D7D12B0" w14:textId="682BF5D3" w:rsidR="00F16E6B" w:rsidRDefault="003A5B61" w:rsidP="00F16E6B">
      <w:pPr>
        <w:pStyle w:val="Caption"/>
        <w:rPr>
          <w:b w:val="0"/>
        </w:rPr>
      </w:pPr>
      <w:bookmarkStart w:id="105" w:name="_Toc60912037"/>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2</w:t>
      </w:r>
      <w:r w:rsidR="00D93194">
        <w:rPr>
          <w:noProof/>
        </w:rPr>
        <w:fldChar w:fldCharType="end"/>
      </w:r>
      <w:r w:rsidR="00A03CFE">
        <w:rPr>
          <w:b w:val="0"/>
        </w:rPr>
        <w:t xml:space="preserve"> Penerbitan</w:t>
      </w:r>
      <w:r w:rsidR="00F16E6B">
        <w:rPr>
          <w:b w:val="0"/>
        </w:rPr>
        <w:t>_ktp_model.php</w:t>
      </w:r>
      <w:bookmarkEnd w:id="105"/>
      <w:proofErr w:type="gramEnd"/>
    </w:p>
    <w:p w14:paraId="52584ECD" w14:textId="33AB7B4A" w:rsidR="00F16E6B" w:rsidRPr="00F16E6B" w:rsidRDefault="00F16E6B" w:rsidP="00F16E6B">
      <w:pPr>
        <w:ind w:firstLine="851"/>
      </w:pPr>
      <w:proofErr w:type="gramStart"/>
      <w:r>
        <w:t xml:space="preserve">Kode Program </w:t>
      </w:r>
      <w:r w:rsidR="003A5B61">
        <w:t>5</w:t>
      </w:r>
      <w:r>
        <w:t>.2 merupakan kode program untuk mendapatkan semua data pengajuan KTP atau</w:t>
      </w:r>
      <w:r w:rsidR="00270885">
        <w:t xml:space="preserve"> data pengajuan KTP berdasarkan </w:t>
      </w:r>
      <w:r w:rsidR="00270885" w:rsidRPr="00270885">
        <w:rPr>
          <w:rStyle w:val="KodeProgramChar"/>
        </w:rPr>
        <w:t>id_pengajuan</w:t>
      </w:r>
      <w:r w:rsidR="00270885">
        <w:t>.</w:t>
      </w:r>
      <w:proofErr w:type="gramEnd"/>
      <w:r w:rsidR="00270885">
        <w:t xml:space="preserve"> Data </w:t>
      </w:r>
      <w:proofErr w:type="gramStart"/>
      <w:r w:rsidR="00270885">
        <w:t>akan</w:t>
      </w:r>
      <w:proofErr w:type="gramEnd"/>
      <w:r w:rsidR="00270885">
        <w:t xml:space="preserve"> didapatkan dari tabel </w:t>
      </w:r>
      <w:r w:rsidR="00270885" w:rsidRPr="00F16E6B">
        <w:rPr>
          <w:rFonts w:ascii="Courier New" w:hAnsi="Courier New" w:cs="Courier New"/>
          <w:sz w:val="20"/>
        </w:rPr>
        <w:t>ta_pengajuan</w:t>
      </w:r>
      <w:r w:rsidR="00270885">
        <w:t xml:space="preserve">, </w:t>
      </w:r>
      <w:r w:rsidR="00270885" w:rsidRPr="00F16E6B">
        <w:rPr>
          <w:rFonts w:ascii="Courier New" w:hAnsi="Courier New" w:cs="Courier New"/>
          <w:sz w:val="20"/>
        </w:rPr>
        <w:t>ta_detail_pengajuan_form</w:t>
      </w:r>
      <w:r w:rsidR="00270885">
        <w:t xml:space="preserve"> dan </w:t>
      </w:r>
      <w:r w:rsidR="00270885" w:rsidRPr="00F16E6B">
        <w:rPr>
          <w:rFonts w:ascii="Courier New" w:hAnsi="Courier New" w:cs="Courier New"/>
          <w:sz w:val="20"/>
        </w:rPr>
        <w:t>ta_detail_pengajuan_lampiran</w:t>
      </w:r>
      <w:r w:rsidR="00270885">
        <w:rPr>
          <w:rFonts w:ascii="Courier New" w:hAnsi="Courier New" w:cs="Courier New"/>
          <w:sz w:val="20"/>
        </w:rPr>
        <w:t>.</w:t>
      </w:r>
    </w:p>
    <w:p w14:paraId="24B1B3F9" w14:textId="19D97998" w:rsidR="00AE56C9" w:rsidRDefault="00AE56C9" w:rsidP="00AE56C9"/>
    <w:p w14:paraId="02EDE5AF" w14:textId="50916D48" w:rsidR="00AE56C9" w:rsidRDefault="004479F0" w:rsidP="00A0746C">
      <w:pPr>
        <w:pStyle w:val="ListParagraph"/>
        <w:numPr>
          <w:ilvl w:val="0"/>
          <w:numId w:val="23"/>
        </w:numPr>
        <w:ind w:left="851" w:hanging="851"/>
      </w:pPr>
      <w:r>
        <w:t>Controller Penerbitan KK</w:t>
      </w:r>
    </w:p>
    <w:p w14:paraId="7061F6B6" w14:textId="436FE8BC" w:rsidR="00AE56C9" w:rsidRDefault="00270885" w:rsidP="00270885">
      <w:pPr>
        <w:pStyle w:val="ListParagraph"/>
        <w:ind w:left="0" w:firstLine="851"/>
      </w:pPr>
      <w:proofErr w:type="gramStart"/>
      <w:r>
        <w:t xml:space="preserve">Controller Penerbitan KK adalah controller yang digunakan untuk menerima </w:t>
      </w:r>
      <w:r w:rsidRPr="00270885">
        <w:rPr>
          <w:i/>
        </w:rPr>
        <w:t>request</w:t>
      </w:r>
      <w:r>
        <w:t xml:space="preserve"> </w:t>
      </w:r>
      <w:r w:rsidR="006D67F4">
        <w:t xml:space="preserve">data penerbitan KK </w:t>
      </w:r>
      <w:r>
        <w:t xml:space="preserve">dan memberikan </w:t>
      </w:r>
      <w:r w:rsidRPr="00270885">
        <w:rPr>
          <w:i/>
        </w:rPr>
        <w:t>response</w:t>
      </w:r>
      <w:r>
        <w:t xml:space="preserve"> berdasarkan data yang diminta.</w:t>
      </w:r>
      <w:proofErr w:type="gramEnd"/>
    </w:p>
    <w:p w14:paraId="3265060F" w14:textId="77777777" w:rsidR="00270885" w:rsidRDefault="00270885" w:rsidP="00270885"/>
    <w:tbl>
      <w:tblPr>
        <w:tblStyle w:val="TableGrid"/>
        <w:tblW w:w="0" w:type="auto"/>
        <w:tblLook w:val="04A0" w:firstRow="1" w:lastRow="0" w:firstColumn="1" w:lastColumn="0" w:noHBand="0" w:noVBand="1"/>
      </w:tblPr>
      <w:tblGrid>
        <w:gridCol w:w="8234"/>
      </w:tblGrid>
      <w:tr w:rsidR="00270885" w14:paraId="073D967B" w14:textId="77777777" w:rsidTr="00270885">
        <w:tc>
          <w:tcPr>
            <w:tcW w:w="8234" w:type="dxa"/>
          </w:tcPr>
          <w:p w14:paraId="7F098533" w14:textId="77777777" w:rsidR="00270885" w:rsidRDefault="00270885" w:rsidP="00270885">
            <w:pPr>
              <w:pStyle w:val="KodeProgram"/>
            </w:pPr>
            <w:r>
              <w:t>&lt;?php</w:t>
            </w:r>
          </w:p>
          <w:p w14:paraId="2B47E014" w14:textId="77777777" w:rsidR="00270885" w:rsidRDefault="00270885" w:rsidP="00270885">
            <w:pPr>
              <w:pStyle w:val="KodeProgram"/>
            </w:pPr>
            <w:r>
              <w:t>defined('BASEPATH') or exit('No direct script access allowed');</w:t>
            </w:r>
          </w:p>
          <w:p w14:paraId="7F6C1E20" w14:textId="77777777" w:rsidR="00270885" w:rsidRDefault="00270885" w:rsidP="00270885">
            <w:pPr>
              <w:pStyle w:val="KodeProgram"/>
            </w:pPr>
          </w:p>
          <w:p w14:paraId="71CCC109" w14:textId="77777777" w:rsidR="00270885" w:rsidRDefault="00270885" w:rsidP="00270885">
            <w:pPr>
              <w:pStyle w:val="KodeProgram"/>
            </w:pPr>
            <w:r>
              <w:t>class Penerbitan_kk extends CI_Controller</w:t>
            </w:r>
          </w:p>
          <w:p w14:paraId="57166995" w14:textId="77777777" w:rsidR="00270885" w:rsidRDefault="00270885" w:rsidP="00270885">
            <w:pPr>
              <w:pStyle w:val="KodeProgram"/>
            </w:pPr>
            <w:r>
              <w:t>{</w:t>
            </w:r>
          </w:p>
          <w:p w14:paraId="11DD67F3" w14:textId="77777777" w:rsidR="00270885" w:rsidRDefault="00270885" w:rsidP="00270885">
            <w:pPr>
              <w:pStyle w:val="KodeProgram"/>
            </w:pPr>
            <w:r>
              <w:t xml:space="preserve">    public function __construct()</w:t>
            </w:r>
          </w:p>
          <w:p w14:paraId="75E9A18D" w14:textId="77777777" w:rsidR="00270885" w:rsidRDefault="00270885" w:rsidP="00270885">
            <w:pPr>
              <w:pStyle w:val="KodeProgram"/>
            </w:pPr>
            <w:r>
              <w:t xml:space="preserve">    {</w:t>
            </w:r>
          </w:p>
          <w:p w14:paraId="1EE79AFB" w14:textId="77777777" w:rsidR="00270885" w:rsidRDefault="00270885" w:rsidP="00270885">
            <w:pPr>
              <w:pStyle w:val="KodeProgram"/>
            </w:pPr>
            <w:r>
              <w:t xml:space="preserve">        parent::__construct();</w:t>
            </w:r>
          </w:p>
          <w:p w14:paraId="3631534B" w14:textId="77777777" w:rsidR="00270885" w:rsidRDefault="00270885" w:rsidP="00270885">
            <w:pPr>
              <w:pStyle w:val="KodeProgram"/>
            </w:pPr>
            <w:r>
              <w:t xml:space="preserve">        $this-&gt;load-&gt;model('Capil/Penerbitan_kk_model', 'penerbitan_kk_model');</w:t>
            </w:r>
          </w:p>
          <w:p w14:paraId="1D55425C" w14:textId="77777777" w:rsidR="00270885" w:rsidRDefault="00270885" w:rsidP="00270885">
            <w:pPr>
              <w:pStyle w:val="KodeProgram"/>
            </w:pPr>
            <w:r>
              <w:t xml:space="preserve">        $this-&gt;load-&gt;model('Ref_model');</w:t>
            </w:r>
          </w:p>
          <w:p w14:paraId="6ADF7C4A" w14:textId="77777777" w:rsidR="00270885" w:rsidRDefault="00270885" w:rsidP="00270885">
            <w:pPr>
              <w:pStyle w:val="KodeProgram"/>
            </w:pPr>
            <w:r>
              <w:t xml:space="preserve">        $this-&gt;load-&gt;helper('check_login_helper');</w:t>
            </w:r>
          </w:p>
          <w:p w14:paraId="1AB01DEB" w14:textId="77777777" w:rsidR="00270885" w:rsidRDefault="00270885" w:rsidP="00270885">
            <w:pPr>
              <w:pStyle w:val="KodeProgram"/>
            </w:pPr>
            <w:r>
              <w:t xml:space="preserve">        check_login($this-&gt;session);</w:t>
            </w:r>
          </w:p>
          <w:p w14:paraId="71787DBC" w14:textId="77777777" w:rsidR="00270885" w:rsidRDefault="00270885" w:rsidP="00270885">
            <w:pPr>
              <w:pStyle w:val="KodeProgram"/>
            </w:pPr>
            <w:r>
              <w:t xml:space="preserve">    }</w:t>
            </w:r>
          </w:p>
          <w:p w14:paraId="367C8C6F" w14:textId="77777777" w:rsidR="00270885" w:rsidRDefault="00270885" w:rsidP="00270885">
            <w:pPr>
              <w:pStyle w:val="KodeProgram"/>
            </w:pPr>
          </w:p>
          <w:p w14:paraId="632450F8" w14:textId="77777777" w:rsidR="00270885" w:rsidRDefault="00270885" w:rsidP="00270885">
            <w:pPr>
              <w:pStyle w:val="KodeProgram"/>
            </w:pPr>
            <w:r>
              <w:t xml:space="preserve">    public function index()</w:t>
            </w:r>
          </w:p>
          <w:p w14:paraId="03432159" w14:textId="77777777" w:rsidR="00270885" w:rsidRDefault="00270885" w:rsidP="00270885">
            <w:pPr>
              <w:pStyle w:val="KodeProgram"/>
            </w:pPr>
            <w:r>
              <w:t xml:space="preserve">    {</w:t>
            </w:r>
          </w:p>
          <w:p w14:paraId="41631259" w14:textId="77777777" w:rsidR="00270885" w:rsidRDefault="00270885" w:rsidP="00270885">
            <w:pPr>
              <w:pStyle w:val="KodeProgram"/>
            </w:pPr>
            <w:r>
              <w:t xml:space="preserve">        $data['content']    = 'backend/capil/penerbitan_kk/index';</w:t>
            </w:r>
          </w:p>
          <w:p w14:paraId="10C3B0F6" w14:textId="77777777" w:rsidR="00270885" w:rsidRDefault="00270885" w:rsidP="00270885">
            <w:pPr>
              <w:pStyle w:val="KodeProgram"/>
            </w:pPr>
            <w:r>
              <w:t xml:space="preserve">        $data['title']      = 'Penerbitan KK';</w:t>
            </w:r>
          </w:p>
          <w:p w14:paraId="3E688291" w14:textId="77777777" w:rsidR="00270885" w:rsidRDefault="00270885" w:rsidP="00270885">
            <w:pPr>
              <w:pStyle w:val="KodeProgram"/>
            </w:pPr>
            <w:r>
              <w:t xml:space="preserve">        $data['wilayah']    = $this-&gt;penerbitan_kk_model-&gt;get_all_wilayah();</w:t>
            </w:r>
          </w:p>
          <w:p w14:paraId="4A65CD2A" w14:textId="77777777" w:rsidR="00270885" w:rsidRDefault="00270885" w:rsidP="00270885">
            <w:pPr>
              <w:pStyle w:val="KodeProgram"/>
            </w:pPr>
            <w:r>
              <w:t xml:space="preserve">        $data['status_pengajuan'] = $this-&gt;penerbitan_kk_model-&gt;get_all_status_pengajuan();</w:t>
            </w:r>
          </w:p>
          <w:p w14:paraId="3E7CB1F4" w14:textId="77777777" w:rsidR="00270885" w:rsidRDefault="00270885" w:rsidP="00270885">
            <w:pPr>
              <w:pStyle w:val="KodeProgram"/>
            </w:pPr>
            <w:r>
              <w:t xml:space="preserve">        $data['breadcrumbs'] = array(</w:t>
            </w:r>
          </w:p>
          <w:p w14:paraId="50C3B47B" w14:textId="77777777" w:rsidR="00270885" w:rsidRDefault="00270885" w:rsidP="00270885">
            <w:pPr>
              <w:pStyle w:val="KodeProgram"/>
            </w:pPr>
            <w:r>
              <w:t xml:space="preserve">            array(</w:t>
            </w:r>
          </w:p>
          <w:p w14:paraId="7EEFC086" w14:textId="77777777" w:rsidR="00270885" w:rsidRDefault="00270885" w:rsidP="00270885">
            <w:pPr>
              <w:pStyle w:val="KodeProgram"/>
            </w:pPr>
            <w:r>
              <w:t xml:space="preserve">                'url' =&gt; 'capil/pengajuan/penerbitan-kk-baru',</w:t>
            </w:r>
          </w:p>
          <w:p w14:paraId="4EB9DFD2" w14:textId="77777777" w:rsidR="00270885" w:rsidRDefault="00270885" w:rsidP="00270885">
            <w:pPr>
              <w:pStyle w:val="KodeProgram"/>
            </w:pPr>
            <w:r>
              <w:lastRenderedPageBreak/>
              <w:t xml:space="preserve">                'title' =&gt; 'Pengajuan'</w:t>
            </w:r>
          </w:p>
          <w:p w14:paraId="4BCC60F7" w14:textId="77777777" w:rsidR="00270885" w:rsidRDefault="00270885" w:rsidP="00270885">
            <w:pPr>
              <w:pStyle w:val="KodeProgram"/>
            </w:pPr>
            <w:r>
              <w:t xml:space="preserve">            ),</w:t>
            </w:r>
          </w:p>
          <w:p w14:paraId="7AB0D039" w14:textId="77777777" w:rsidR="00270885" w:rsidRDefault="00270885" w:rsidP="00270885">
            <w:pPr>
              <w:pStyle w:val="KodeProgram"/>
            </w:pPr>
            <w:r>
              <w:t xml:space="preserve">        );</w:t>
            </w:r>
          </w:p>
          <w:p w14:paraId="6C311B82" w14:textId="77777777" w:rsidR="00270885" w:rsidRDefault="00270885" w:rsidP="00270885">
            <w:pPr>
              <w:pStyle w:val="KodeProgram"/>
            </w:pPr>
          </w:p>
          <w:p w14:paraId="32F92D5C" w14:textId="77777777" w:rsidR="00270885" w:rsidRDefault="00270885" w:rsidP="00270885">
            <w:pPr>
              <w:pStyle w:val="KodeProgram"/>
            </w:pPr>
            <w:r>
              <w:t xml:space="preserve">        $this-&gt;load-&gt;view('layouts/master_capil', $data);</w:t>
            </w:r>
          </w:p>
          <w:p w14:paraId="72DF9588" w14:textId="77777777" w:rsidR="00270885" w:rsidRDefault="00270885" w:rsidP="00270885">
            <w:pPr>
              <w:pStyle w:val="KodeProgram"/>
            </w:pPr>
            <w:r>
              <w:t xml:space="preserve">    }</w:t>
            </w:r>
          </w:p>
          <w:p w14:paraId="0314C0CB" w14:textId="77777777" w:rsidR="00270885" w:rsidRDefault="00270885" w:rsidP="00270885">
            <w:pPr>
              <w:pStyle w:val="KodeProgram"/>
            </w:pPr>
          </w:p>
          <w:p w14:paraId="6B86A88B" w14:textId="77777777" w:rsidR="00270885" w:rsidRDefault="00270885" w:rsidP="00270885">
            <w:pPr>
              <w:pStyle w:val="KodeProgram"/>
            </w:pPr>
            <w:r>
              <w:t xml:space="preserve">    public function show($pengajuan_id)</w:t>
            </w:r>
          </w:p>
          <w:p w14:paraId="27FCC120" w14:textId="77777777" w:rsidR="00270885" w:rsidRDefault="00270885" w:rsidP="00270885">
            <w:pPr>
              <w:pStyle w:val="KodeProgram"/>
            </w:pPr>
            <w:r>
              <w:t xml:space="preserve">    {</w:t>
            </w:r>
          </w:p>
          <w:p w14:paraId="2689C05E" w14:textId="77777777" w:rsidR="00270885" w:rsidRDefault="00270885" w:rsidP="00270885">
            <w:pPr>
              <w:pStyle w:val="KodeProgram"/>
            </w:pPr>
            <w:r>
              <w:t xml:space="preserve">        $data['content']                = 'backend/capil/penerbitan_kk/show';</w:t>
            </w:r>
          </w:p>
          <w:p w14:paraId="0DA5A487" w14:textId="77777777" w:rsidR="00270885" w:rsidRDefault="00270885" w:rsidP="00270885">
            <w:pPr>
              <w:pStyle w:val="KodeProgram"/>
            </w:pPr>
            <w:r>
              <w:t xml:space="preserve">        $data['title']                  = 'Penerbitan KK';</w:t>
            </w:r>
          </w:p>
          <w:p w14:paraId="26A5825F" w14:textId="77777777" w:rsidR="00270885" w:rsidRDefault="00270885" w:rsidP="00270885">
            <w:pPr>
              <w:pStyle w:val="KodeProgram"/>
            </w:pPr>
            <w:r>
              <w:t xml:space="preserve">        $data['pengajuan']              = $this-&gt;penerbitan_kk_model-&gt;get_pengajuan_by_id($pengajuan_id);</w:t>
            </w:r>
          </w:p>
          <w:p w14:paraId="36873A3F" w14:textId="77777777" w:rsidR="00270885" w:rsidRDefault="00270885" w:rsidP="00270885">
            <w:pPr>
              <w:pStyle w:val="KodeProgram"/>
            </w:pPr>
            <w:r>
              <w:t xml:space="preserve">        $data['jenis_layanan']          = $this-&gt;Ref_model-&gt;get_jenis_layanan();</w:t>
            </w:r>
          </w:p>
          <w:p w14:paraId="7CD26484" w14:textId="77777777" w:rsidR="00270885" w:rsidRDefault="00270885" w:rsidP="00270885">
            <w:pPr>
              <w:pStyle w:val="KodeProgram"/>
            </w:pPr>
            <w:r>
              <w:t xml:space="preserve">        $data['status_pengajuan']       = $this-&gt;Ref_model-&gt;get_status_pengajuan();</w:t>
            </w:r>
          </w:p>
          <w:p w14:paraId="2E670FCB" w14:textId="77777777" w:rsidR="00270885" w:rsidRDefault="00270885" w:rsidP="00270885">
            <w:pPr>
              <w:pStyle w:val="KodeProgram"/>
            </w:pPr>
            <w:r>
              <w:t xml:space="preserve">        $data['jenis_layanan_json']     = json_encode($data['jenis_layanan']);</w:t>
            </w:r>
          </w:p>
          <w:p w14:paraId="42D5B1B1" w14:textId="77777777" w:rsidR="00270885" w:rsidRDefault="00270885" w:rsidP="00270885">
            <w:pPr>
              <w:pStyle w:val="KodeProgram"/>
            </w:pPr>
            <w:r>
              <w:t xml:space="preserve">        $data['status_pengajuan_json']  = json_encode($data['status_pengajuan']);</w:t>
            </w:r>
          </w:p>
          <w:p w14:paraId="1B0EB011" w14:textId="77777777" w:rsidR="00270885" w:rsidRDefault="00270885" w:rsidP="00270885">
            <w:pPr>
              <w:pStyle w:val="KodeProgram"/>
            </w:pPr>
            <w:r>
              <w:t xml:space="preserve">        $data['breadcrumbs'] = array(</w:t>
            </w:r>
          </w:p>
          <w:p w14:paraId="1D852AB5" w14:textId="77777777" w:rsidR="00270885" w:rsidRDefault="00270885" w:rsidP="00270885">
            <w:pPr>
              <w:pStyle w:val="KodeProgram"/>
            </w:pPr>
            <w:r>
              <w:t xml:space="preserve">            array(</w:t>
            </w:r>
          </w:p>
          <w:p w14:paraId="18C433E1" w14:textId="77777777" w:rsidR="00270885" w:rsidRDefault="00270885" w:rsidP="00270885">
            <w:pPr>
              <w:pStyle w:val="KodeProgram"/>
            </w:pPr>
            <w:r>
              <w:t xml:space="preserve">                'url' =&gt; 'capil/pengajuan/penerbitan-kk-baru',</w:t>
            </w:r>
          </w:p>
          <w:p w14:paraId="3A06F536" w14:textId="77777777" w:rsidR="00270885" w:rsidRDefault="00270885" w:rsidP="00270885">
            <w:pPr>
              <w:pStyle w:val="KodeProgram"/>
            </w:pPr>
            <w:r>
              <w:t xml:space="preserve">                'title' =&gt; 'Pengajuan'</w:t>
            </w:r>
          </w:p>
          <w:p w14:paraId="37F9F47B" w14:textId="77777777" w:rsidR="00270885" w:rsidRDefault="00270885" w:rsidP="00270885">
            <w:pPr>
              <w:pStyle w:val="KodeProgram"/>
            </w:pPr>
            <w:r>
              <w:t xml:space="preserve">            ),</w:t>
            </w:r>
          </w:p>
          <w:p w14:paraId="0B24E0B0" w14:textId="77777777" w:rsidR="00270885" w:rsidRDefault="00270885" w:rsidP="00270885">
            <w:pPr>
              <w:pStyle w:val="KodeProgram"/>
            </w:pPr>
            <w:r>
              <w:t xml:space="preserve">            array(</w:t>
            </w:r>
          </w:p>
          <w:p w14:paraId="20CC76CA" w14:textId="77777777" w:rsidR="00270885" w:rsidRDefault="00270885" w:rsidP="00270885">
            <w:pPr>
              <w:pStyle w:val="KodeProgram"/>
            </w:pPr>
            <w:r>
              <w:t xml:space="preserve">                '</w:t>
            </w:r>
            <w:proofErr w:type="gramStart"/>
            <w:r>
              <w:t>url</w:t>
            </w:r>
            <w:proofErr w:type="gramEnd"/>
            <w:r>
              <w:t>' =&gt; 'capil/pengajuan/penerbitan-kk-baru/show/' . $pengajuan_id,</w:t>
            </w:r>
          </w:p>
          <w:p w14:paraId="5EF5D55C" w14:textId="77777777" w:rsidR="00270885" w:rsidRDefault="00270885" w:rsidP="00270885">
            <w:pPr>
              <w:pStyle w:val="KodeProgram"/>
            </w:pPr>
            <w:r>
              <w:t xml:space="preserve">                'title' =&gt; 'Penerbitan KK'</w:t>
            </w:r>
          </w:p>
          <w:p w14:paraId="18070A2F" w14:textId="77777777" w:rsidR="00270885" w:rsidRDefault="00270885" w:rsidP="00270885">
            <w:pPr>
              <w:pStyle w:val="KodeProgram"/>
            </w:pPr>
            <w:r>
              <w:t xml:space="preserve">            )</w:t>
            </w:r>
          </w:p>
          <w:p w14:paraId="611E65CB" w14:textId="77777777" w:rsidR="00270885" w:rsidRDefault="00270885" w:rsidP="00270885">
            <w:pPr>
              <w:pStyle w:val="KodeProgram"/>
            </w:pPr>
            <w:r>
              <w:t xml:space="preserve">        );</w:t>
            </w:r>
          </w:p>
          <w:p w14:paraId="663409D7" w14:textId="77777777" w:rsidR="00270885" w:rsidRDefault="00270885" w:rsidP="00270885">
            <w:pPr>
              <w:pStyle w:val="KodeProgram"/>
            </w:pPr>
          </w:p>
          <w:p w14:paraId="756A68ED" w14:textId="77777777" w:rsidR="00270885" w:rsidRDefault="00270885" w:rsidP="00270885">
            <w:pPr>
              <w:pStyle w:val="KodeProgram"/>
            </w:pPr>
            <w:r>
              <w:t xml:space="preserve">        $this-&gt;load-&gt;view('layouts/master_capil', $data);</w:t>
            </w:r>
          </w:p>
          <w:p w14:paraId="07EBA2C0" w14:textId="0E48348D" w:rsidR="00270885" w:rsidRDefault="00270885" w:rsidP="00270885">
            <w:pPr>
              <w:pStyle w:val="KodeProgram"/>
            </w:pPr>
            <w:r>
              <w:t xml:space="preserve">    }</w:t>
            </w:r>
          </w:p>
          <w:p w14:paraId="40653F63" w14:textId="06787AF8" w:rsidR="00270885" w:rsidRDefault="00270885" w:rsidP="003A5B61">
            <w:pPr>
              <w:pStyle w:val="KodeProgram"/>
              <w:keepNext/>
            </w:pPr>
            <w:r>
              <w:t>}</w:t>
            </w:r>
          </w:p>
        </w:tc>
      </w:tr>
    </w:tbl>
    <w:p w14:paraId="0FFE159E" w14:textId="6970063B" w:rsidR="00270885" w:rsidRPr="003A5B61" w:rsidRDefault="003A5B61" w:rsidP="003A5B61">
      <w:pPr>
        <w:pStyle w:val="Caption"/>
      </w:pPr>
      <w:bookmarkStart w:id="106" w:name="_Toc60912038"/>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3</w:t>
      </w:r>
      <w:r w:rsidR="00D93194">
        <w:rPr>
          <w:noProof/>
        </w:rPr>
        <w:fldChar w:fldCharType="end"/>
      </w:r>
      <w:r>
        <w:t xml:space="preserve"> </w:t>
      </w:r>
      <w:r w:rsidR="00A03CFE">
        <w:rPr>
          <w:b w:val="0"/>
        </w:rPr>
        <w:t>Penerbitan</w:t>
      </w:r>
      <w:r w:rsidR="00270885">
        <w:rPr>
          <w:b w:val="0"/>
        </w:rPr>
        <w:t>_kk.php</w:t>
      </w:r>
      <w:bookmarkEnd w:id="106"/>
      <w:proofErr w:type="gramEnd"/>
    </w:p>
    <w:p w14:paraId="37ACD4F4" w14:textId="0DD1748E" w:rsidR="00270885" w:rsidRPr="00270885" w:rsidRDefault="003A5B61" w:rsidP="00270885">
      <w:pPr>
        <w:ind w:firstLine="851"/>
      </w:pPr>
      <w:proofErr w:type="gramStart"/>
      <w:r>
        <w:t>Kode Program 5</w:t>
      </w:r>
      <w:r w:rsidR="00270885">
        <w:t xml:space="preserve">.3 adalah kode program yang digunakan untuk menerima </w:t>
      </w:r>
      <w:r w:rsidR="00270885" w:rsidRPr="006D67F4">
        <w:rPr>
          <w:i/>
        </w:rPr>
        <w:t>request</w:t>
      </w:r>
      <w:r w:rsidR="00270885">
        <w:t xml:space="preserve"> berdasarkan </w:t>
      </w:r>
      <w:r w:rsidR="00270885" w:rsidRPr="006D67F4">
        <w:rPr>
          <w:i/>
        </w:rPr>
        <w:t>route mapping</w:t>
      </w:r>
      <w:r w:rsidR="00270885">
        <w:t xml:space="preserve"> untuk pengajuan KK dan melakukan </w:t>
      </w:r>
      <w:r w:rsidR="00270885" w:rsidRPr="006D67F4">
        <w:rPr>
          <w:i/>
        </w:rPr>
        <w:t>load view</w:t>
      </w:r>
      <w:r w:rsidR="006D67F4">
        <w:t xml:space="preserve"> dengan data yang telah didapatkan dari model.</w:t>
      </w:r>
      <w:proofErr w:type="gramEnd"/>
    </w:p>
    <w:p w14:paraId="79429CAC" w14:textId="366A48CB" w:rsidR="00AE56C9" w:rsidRDefault="00AE56C9" w:rsidP="00AE56C9"/>
    <w:p w14:paraId="080FB7DA" w14:textId="3978D9DF" w:rsidR="00AE56C9" w:rsidRDefault="004479F0" w:rsidP="00A0746C">
      <w:pPr>
        <w:pStyle w:val="ListParagraph"/>
        <w:numPr>
          <w:ilvl w:val="0"/>
          <w:numId w:val="23"/>
        </w:numPr>
        <w:ind w:left="851" w:hanging="851"/>
      </w:pPr>
      <w:r>
        <w:t>Controller Penerbitan KTP</w:t>
      </w:r>
    </w:p>
    <w:p w14:paraId="2291914B" w14:textId="151947B5" w:rsidR="00AE56C9" w:rsidRDefault="006D67F4" w:rsidP="006D67F4">
      <w:pPr>
        <w:pStyle w:val="ListParagraph"/>
        <w:ind w:left="0" w:firstLine="851"/>
      </w:pPr>
      <w:proofErr w:type="gramStart"/>
      <w:r>
        <w:t xml:space="preserve">Controller Penerbitan KTP adalah controller yang digunakan untuk menerima </w:t>
      </w:r>
      <w:r w:rsidRPr="006D67F4">
        <w:rPr>
          <w:i/>
        </w:rPr>
        <w:t>request</w:t>
      </w:r>
      <w:r>
        <w:t xml:space="preserve"> data penerbitan KTP dan memberikan </w:t>
      </w:r>
      <w:r w:rsidRPr="006D67F4">
        <w:rPr>
          <w:i/>
        </w:rPr>
        <w:t>response</w:t>
      </w:r>
      <w:r>
        <w:t xml:space="preserve"> berdasarkan data yang diminta.</w:t>
      </w:r>
      <w:proofErr w:type="gramEnd"/>
    </w:p>
    <w:p w14:paraId="05E0A0EE" w14:textId="77777777" w:rsidR="006D67F4" w:rsidRDefault="006D67F4" w:rsidP="006D67F4"/>
    <w:tbl>
      <w:tblPr>
        <w:tblStyle w:val="TableGrid"/>
        <w:tblW w:w="0" w:type="auto"/>
        <w:tblLook w:val="04A0" w:firstRow="1" w:lastRow="0" w:firstColumn="1" w:lastColumn="0" w:noHBand="0" w:noVBand="1"/>
      </w:tblPr>
      <w:tblGrid>
        <w:gridCol w:w="8234"/>
      </w:tblGrid>
      <w:tr w:rsidR="006D67F4" w14:paraId="17B67CCC" w14:textId="77777777" w:rsidTr="006D67F4">
        <w:tc>
          <w:tcPr>
            <w:tcW w:w="8234" w:type="dxa"/>
          </w:tcPr>
          <w:p w14:paraId="206025BF" w14:textId="77777777" w:rsidR="006D67F4" w:rsidRDefault="006D67F4" w:rsidP="006D67F4">
            <w:pPr>
              <w:pStyle w:val="KodeProgram"/>
            </w:pPr>
            <w:r>
              <w:t>&lt;?php</w:t>
            </w:r>
          </w:p>
          <w:p w14:paraId="2394D10D" w14:textId="77777777" w:rsidR="006D67F4" w:rsidRDefault="006D67F4" w:rsidP="006D67F4">
            <w:pPr>
              <w:pStyle w:val="KodeProgram"/>
            </w:pPr>
            <w:r>
              <w:t>defined('BASEPATH') or exit('No direct script access allowed');</w:t>
            </w:r>
          </w:p>
          <w:p w14:paraId="1F24B033" w14:textId="77777777" w:rsidR="006D67F4" w:rsidRDefault="006D67F4" w:rsidP="006D67F4">
            <w:pPr>
              <w:pStyle w:val="KodeProgram"/>
            </w:pPr>
          </w:p>
          <w:p w14:paraId="5D884B26" w14:textId="77777777" w:rsidR="006D67F4" w:rsidRDefault="006D67F4" w:rsidP="006D67F4">
            <w:pPr>
              <w:pStyle w:val="KodeProgram"/>
            </w:pPr>
            <w:r>
              <w:t>class Penerbitan_ktp extends CI_Controller</w:t>
            </w:r>
          </w:p>
          <w:p w14:paraId="50B7DA9A" w14:textId="77777777" w:rsidR="006D67F4" w:rsidRDefault="006D67F4" w:rsidP="006D67F4">
            <w:pPr>
              <w:pStyle w:val="KodeProgram"/>
            </w:pPr>
            <w:r>
              <w:t>{</w:t>
            </w:r>
          </w:p>
          <w:p w14:paraId="384A3211" w14:textId="77777777" w:rsidR="006D67F4" w:rsidRDefault="006D67F4" w:rsidP="006D67F4">
            <w:pPr>
              <w:pStyle w:val="KodeProgram"/>
            </w:pPr>
            <w:r>
              <w:t xml:space="preserve">    public function __construct()</w:t>
            </w:r>
          </w:p>
          <w:p w14:paraId="116F9424" w14:textId="77777777" w:rsidR="006D67F4" w:rsidRDefault="006D67F4" w:rsidP="006D67F4">
            <w:pPr>
              <w:pStyle w:val="KodeProgram"/>
            </w:pPr>
            <w:r>
              <w:t xml:space="preserve">    {</w:t>
            </w:r>
          </w:p>
          <w:p w14:paraId="0092D404" w14:textId="77777777" w:rsidR="006D67F4" w:rsidRDefault="006D67F4" w:rsidP="006D67F4">
            <w:pPr>
              <w:pStyle w:val="KodeProgram"/>
            </w:pPr>
            <w:r>
              <w:t xml:space="preserve">        parent::__construct();</w:t>
            </w:r>
          </w:p>
          <w:p w14:paraId="1BDC5401" w14:textId="77777777" w:rsidR="006D67F4" w:rsidRDefault="006D67F4" w:rsidP="006D67F4">
            <w:pPr>
              <w:pStyle w:val="KodeProgram"/>
            </w:pPr>
            <w:r>
              <w:t xml:space="preserve">        $this-&gt;load-&gt;model('Capil/Penerbitan_ktp_model', 'penerbitan_ktp_model');</w:t>
            </w:r>
          </w:p>
          <w:p w14:paraId="6E8F66D4" w14:textId="77777777" w:rsidR="006D67F4" w:rsidRDefault="006D67F4" w:rsidP="006D67F4">
            <w:pPr>
              <w:pStyle w:val="KodeProgram"/>
            </w:pPr>
            <w:r>
              <w:t xml:space="preserve">        $this-&gt;load-&gt;model('Ref_model');</w:t>
            </w:r>
          </w:p>
          <w:p w14:paraId="0E68CEC3" w14:textId="77777777" w:rsidR="006D67F4" w:rsidRDefault="006D67F4" w:rsidP="006D67F4">
            <w:pPr>
              <w:pStyle w:val="KodeProgram"/>
            </w:pPr>
            <w:r>
              <w:t xml:space="preserve">        $this-&gt;load-&gt;helper('check_login_helper');</w:t>
            </w:r>
          </w:p>
          <w:p w14:paraId="65D0D4BF" w14:textId="77777777" w:rsidR="006D67F4" w:rsidRDefault="006D67F4" w:rsidP="006D67F4">
            <w:pPr>
              <w:pStyle w:val="KodeProgram"/>
            </w:pPr>
            <w:r>
              <w:t xml:space="preserve">        check_login($this-&gt;session);</w:t>
            </w:r>
          </w:p>
          <w:p w14:paraId="177E8F49" w14:textId="77777777" w:rsidR="006D67F4" w:rsidRDefault="006D67F4" w:rsidP="006D67F4">
            <w:pPr>
              <w:pStyle w:val="KodeProgram"/>
            </w:pPr>
            <w:r>
              <w:t xml:space="preserve">    }</w:t>
            </w:r>
          </w:p>
          <w:p w14:paraId="6D4BAC92" w14:textId="77777777" w:rsidR="006D67F4" w:rsidRDefault="006D67F4" w:rsidP="006D67F4">
            <w:pPr>
              <w:pStyle w:val="KodeProgram"/>
            </w:pPr>
          </w:p>
          <w:p w14:paraId="0B286111" w14:textId="77777777" w:rsidR="006D67F4" w:rsidRDefault="006D67F4" w:rsidP="006D67F4">
            <w:pPr>
              <w:pStyle w:val="KodeProgram"/>
            </w:pPr>
            <w:r>
              <w:t xml:space="preserve">    public function index()</w:t>
            </w:r>
          </w:p>
          <w:p w14:paraId="27207EC0" w14:textId="77777777" w:rsidR="006D67F4" w:rsidRDefault="006D67F4" w:rsidP="006D67F4">
            <w:pPr>
              <w:pStyle w:val="KodeProgram"/>
            </w:pPr>
            <w:r>
              <w:t xml:space="preserve">    {</w:t>
            </w:r>
          </w:p>
          <w:p w14:paraId="24AB60B8" w14:textId="77777777" w:rsidR="006D67F4" w:rsidRDefault="006D67F4" w:rsidP="006D67F4">
            <w:pPr>
              <w:pStyle w:val="KodeProgram"/>
            </w:pPr>
            <w:r>
              <w:t xml:space="preserve">        $data['content']    = 'backend/capil/penerbitan_ktp/index';</w:t>
            </w:r>
          </w:p>
          <w:p w14:paraId="5DAA4BEF" w14:textId="77777777" w:rsidR="006D67F4" w:rsidRDefault="006D67F4" w:rsidP="006D67F4">
            <w:pPr>
              <w:pStyle w:val="KodeProgram"/>
            </w:pPr>
            <w:r>
              <w:t xml:space="preserve">        $data['title']      = 'Penerbitan KTP';</w:t>
            </w:r>
          </w:p>
          <w:p w14:paraId="692FE88A" w14:textId="77777777" w:rsidR="006D67F4" w:rsidRDefault="006D67F4" w:rsidP="006D67F4">
            <w:pPr>
              <w:pStyle w:val="KodeProgram"/>
            </w:pPr>
            <w:r>
              <w:t xml:space="preserve">        $data['wilayah']    = $this-&gt;penerbitan_ktp_model-&gt;get_all_wilayah();</w:t>
            </w:r>
          </w:p>
          <w:p w14:paraId="6DF8D25E" w14:textId="77777777" w:rsidR="006D67F4" w:rsidRDefault="006D67F4" w:rsidP="006D67F4">
            <w:pPr>
              <w:pStyle w:val="KodeProgram"/>
            </w:pPr>
            <w:r>
              <w:t xml:space="preserve">        $data['status_pengajuan'] = $this-&gt;penerbitan_ktp_model-&gt;get_all_status_pengajuan();</w:t>
            </w:r>
          </w:p>
          <w:p w14:paraId="7DAB50FD" w14:textId="77777777" w:rsidR="006D67F4" w:rsidRDefault="006D67F4" w:rsidP="006D67F4">
            <w:pPr>
              <w:pStyle w:val="KodeProgram"/>
            </w:pPr>
            <w:r>
              <w:t xml:space="preserve">        $data['breadcrumbs'] = array(</w:t>
            </w:r>
          </w:p>
          <w:p w14:paraId="304EE908" w14:textId="77777777" w:rsidR="006D67F4" w:rsidRDefault="006D67F4" w:rsidP="006D67F4">
            <w:pPr>
              <w:pStyle w:val="KodeProgram"/>
            </w:pPr>
            <w:r>
              <w:t xml:space="preserve">            array(</w:t>
            </w:r>
          </w:p>
          <w:p w14:paraId="5E4E99C4" w14:textId="77777777" w:rsidR="006D67F4" w:rsidRDefault="006D67F4" w:rsidP="006D67F4">
            <w:pPr>
              <w:pStyle w:val="KodeProgram"/>
            </w:pPr>
            <w:r>
              <w:t xml:space="preserve">                'url' =&gt; 'capil/pengajuan/penerbitan-ktp-baru',</w:t>
            </w:r>
          </w:p>
          <w:p w14:paraId="086DE772" w14:textId="77777777" w:rsidR="006D67F4" w:rsidRDefault="006D67F4" w:rsidP="006D67F4">
            <w:pPr>
              <w:pStyle w:val="KodeProgram"/>
            </w:pPr>
            <w:r>
              <w:t xml:space="preserve">                'title' =&gt; 'Pengajuan'</w:t>
            </w:r>
          </w:p>
          <w:p w14:paraId="7B54C1D3" w14:textId="77777777" w:rsidR="006D67F4" w:rsidRDefault="006D67F4" w:rsidP="006D67F4">
            <w:pPr>
              <w:pStyle w:val="KodeProgram"/>
            </w:pPr>
            <w:r>
              <w:t xml:space="preserve">            ),</w:t>
            </w:r>
          </w:p>
          <w:p w14:paraId="7D9CAB71" w14:textId="77777777" w:rsidR="006D67F4" w:rsidRDefault="006D67F4" w:rsidP="006D67F4">
            <w:pPr>
              <w:pStyle w:val="KodeProgram"/>
            </w:pPr>
            <w:r>
              <w:t xml:space="preserve">        );</w:t>
            </w:r>
          </w:p>
          <w:p w14:paraId="7E6A0E8D" w14:textId="77777777" w:rsidR="006D67F4" w:rsidRDefault="006D67F4" w:rsidP="006D67F4">
            <w:pPr>
              <w:pStyle w:val="KodeProgram"/>
            </w:pPr>
          </w:p>
          <w:p w14:paraId="45BD24D8" w14:textId="77777777" w:rsidR="006D67F4" w:rsidRDefault="006D67F4" w:rsidP="006D67F4">
            <w:pPr>
              <w:pStyle w:val="KodeProgram"/>
            </w:pPr>
            <w:r>
              <w:t xml:space="preserve">        $this-&gt;load-&gt;view('layouts/master_capil', $data);</w:t>
            </w:r>
          </w:p>
          <w:p w14:paraId="043B426C" w14:textId="77777777" w:rsidR="006D67F4" w:rsidRDefault="006D67F4" w:rsidP="006D67F4">
            <w:pPr>
              <w:pStyle w:val="KodeProgram"/>
            </w:pPr>
            <w:r>
              <w:t xml:space="preserve">    }</w:t>
            </w:r>
          </w:p>
          <w:p w14:paraId="706FD570" w14:textId="77777777" w:rsidR="006D67F4" w:rsidRDefault="006D67F4" w:rsidP="006D67F4">
            <w:pPr>
              <w:pStyle w:val="KodeProgram"/>
            </w:pPr>
          </w:p>
          <w:p w14:paraId="0D5C3056" w14:textId="77777777" w:rsidR="006D67F4" w:rsidRDefault="006D67F4" w:rsidP="006D67F4">
            <w:pPr>
              <w:pStyle w:val="KodeProgram"/>
            </w:pPr>
            <w:r>
              <w:t xml:space="preserve">    public function show($pengajuan_id)</w:t>
            </w:r>
          </w:p>
          <w:p w14:paraId="24B71674" w14:textId="77777777" w:rsidR="006D67F4" w:rsidRDefault="006D67F4" w:rsidP="006D67F4">
            <w:pPr>
              <w:pStyle w:val="KodeProgram"/>
            </w:pPr>
            <w:r>
              <w:t xml:space="preserve">    {</w:t>
            </w:r>
          </w:p>
          <w:p w14:paraId="1EE5375C" w14:textId="77777777" w:rsidR="006D67F4" w:rsidRDefault="006D67F4" w:rsidP="006D67F4">
            <w:pPr>
              <w:pStyle w:val="KodeProgram"/>
            </w:pPr>
            <w:r>
              <w:t xml:space="preserve">        $data['content']                = 'backend/capil/penerbitan_ktp/show';</w:t>
            </w:r>
          </w:p>
          <w:p w14:paraId="5A898861" w14:textId="77777777" w:rsidR="006D67F4" w:rsidRDefault="006D67F4" w:rsidP="006D67F4">
            <w:pPr>
              <w:pStyle w:val="KodeProgram"/>
            </w:pPr>
            <w:r>
              <w:t xml:space="preserve">        $data['title']                  = 'Penerbitan KTP';</w:t>
            </w:r>
          </w:p>
          <w:p w14:paraId="6941E7C6" w14:textId="77777777" w:rsidR="006D67F4" w:rsidRDefault="006D67F4" w:rsidP="006D67F4">
            <w:pPr>
              <w:pStyle w:val="KodeProgram"/>
            </w:pPr>
            <w:r>
              <w:t xml:space="preserve">        $data['pengajuan']              = $this-&gt;penerbitan_ktp_model-&gt;get_pengajuan_by_id($pengajuan_id);</w:t>
            </w:r>
          </w:p>
          <w:p w14:paraId="20657E68" w14:textId="77777777" w:rsidR="006D67F4" w:rsidRDefault="006D67F4" w:rsidP="006D67F4">
            <w:pPr>
              <w:pStyle w:val="KodeProgram"/>
            </w:pPr>
            <w:r>
              <w:t xml:space="preserve">        $data['jenis_layanan']          = $this-&gt;Ref_model-&gt;get_jenis_layanan();</w:t>
            </w:r>
          </w:p>
          <w:p w14:paraId="70AF2FB3" w14:textId="77777777" w:rsidR="006D67F4" w:rsidRDefault="006D67F4" w:rsidP="006D67F4">
            <w:pPr>
              <w:pStyle w:val="KodeProgram"/>
            </w:pPr>
            <w:r>
              <w:t xml:space="preserve">        $data['status_pengajuan']       = $this-&gt;Ref_model-&gt;get_status_pengajuan();</w:t>
            </w:r>
          </w:p>
          <w:p w14:paraId="0BC5D0A7" w14:textId="77777777" w:rsidR="006D67F4" w:rsidRDefault="006D67F4" w:rsidP="006D67F4">
            <w:pPr>
              <w:pStyle w:val="KodeProgram"/>
            </w:pPr>
            <w:r>
              <w:t xml:space="preserve">        $data['jenis_layanan_json']     = json_encode($data['jenis_layanan']);</w:t>
            </w:r>
          </w:p>
          <w:p w14:paraId="3EE25C6D" w14:textId="77777777" w:rsidR="006D67F4" w:rsidRDefault="006D67F4" w:rsidP="006D67F4">
            <w:pPr>
              <w:pStyle w:val="KodeProgram"/>
            </w:pPr>
            <w:r>
              <w:t xml:space="preserve">        $data['status_pengajuan_json']  = json_encode($data['status_pengajuan']);</w:t>
            </w:r>
          </w:p>
          <w:p w14:paraId="0D009F90" w14:textId="77777777" w:rsidR="006D67F4" w:rsidRDefault="006D67F4" w:rsidP="006D67F4">
            <w:pPr>
              <w:pStyle w:val="KodeProgram"/>
            </w:pPr>
            <w:r>
              <w:t xml:space="preserve">        $data['breadcrumbs'] = array(</w:t>
            </w:r>
          </w:p>
          <w:p w14:paraId="6BF6023E" w14:textId="77777777" w:rsidR="006D67F4" w:rsidRDefault="006D67F4" w:rsidP="006D67F4">
            <w:pPr>
              <w:pStyle w:val="KodeProgram"/>
            </w:pPr>
            <w:r>
              <w:t xml:space="preserve">            array(</w:t>
            </w:r>
          </w:p>
          <w:p w14:paraId="57C107CC" w14:textId="77777777" w:rsidR="006D67F4" w:rsidRDefault="006D67F4" w:rsidP="006D67F4">
            <w:pPr>
              <w:pStyle w:val="KodeProgram"/>
            </w:pPr>
            <w:r>
              <w:t xml:space="preserve">                'url' =&gt; 'capil/pengajuan/penerbitan-ktp-baru',</w:t>
            </w:r>
          </w:p>
          <w:p w14:paraId="2354FFF1" w14:textId="77777777" w:rsidR="006D67F4" w:rsidRDefault="006D67F4" w:rsidP="006D67F4">
            <w:pPr>
              <w:pStyle w:val="KodeProgram"/>
            </w:pPr>
            <w:r>
              <w:t xml:space="preserve">                'title' =&gt; 'Pengajuan'</w:t>
            </w:r>
          </w:p>
          <w:p w14:paraId="0EEB8A6F" w14:textId="77777777" w:rsidR="006D67F4" w:rsidRDefault="006D67F4" w:rsidP="006D67F4">
            <w:pPr>
              <w:pStyle w:val="KodeProgram"/>
            </w:pPr>
            <w:r>
              <w:t xml:space="preserve">            ),</w:t>
            </w:r>
          </w:p>
          <w:p w14:paraId="7D2A7B8B" w14:textId="77777777" w:rsidR="006D67F4" w:rsidRDefault="006D67F4" w:rsidP="006D67F4">
            <w:pPr>
              <w:pStyle w:val="KodeProgram"/>
            </w:pPr>
            <w:r>
              <w:t xml:space="preserve">            array(</w:t>
            </w:r>
          </w:p>
          <w:p w14:paraId="61D27EAD" w14:textId="77777777" w:rsidR="006D67F4" w:rsidRDefault="006D67F4" w:rsidP="006D67F4">
            <w:pPr>
              <w:pStyle w:val="KodeProgram"/>
            </w:pPr>
            <w:r>
              <w:t xml:space="preserve">                '</w:t>
            </w:r>
            <w:proofErr w:type="gramStart"/>
            <w:r>
              <w:t>url</w:t>
            </w:r>
            <w:proofErr w:type="gramEnd"/>
            <w:r>
              <w:t>' =&gt; 'capil/pengajuan/penerbitan-ktp-baru/show/' . $pengajuan_id,</w:t>
            </w:r>
          </w:p>
          <w:p w14:paraId="6352A45D" w14:textId="77777777" w:rsidR="006D67F4" w:rsidRDefault="006D67F4" w:rsidP="006D67F4">
            <w:pPr>
              <w:pStyle w:val="KodeProgram"/>
            </w:pPr>
            <w:r>
              <w:t xml:space="preserve">                'title' =&gt; 'Penerbitan KTP'</w:t>
            </w:r>
          </w:p>
          <w:p w14:paraId="747864BD" w14:textId="77777777" w:rsidR="006D67F4" w:rsidRDefault="006D67F4" w:rsidP="006D67F4">
            <w:pPr>
              <w:pStyle w:val="KodeProgram"/>
            </w:pPr>
            <w:r>
              <w:t xml:space="preserve">            )</w:t>
            </w:r>
          </w:p>
          <w:p w14:paraId="49BDA883" w14:textId="77777777" w:rsidR="006D67F4" w:rsidRDefault="006D67F4" w:rsidP="006D67F4">
            <w:pPr>
              <w:pStyle w:val="KodeProgram"/>
            </w:pPr>
            <w:r>
              <w:lastRenderedPageBreak/>
              <w:t xml:space="preserve">        );</w:t>
            </w:r>
          </w:p>
          <w:p w14:paraId="0BF67B31" w14:textId="77777777" w:rsidR="006D67F4" w:rsidRDefault="006D67F4" w:rsidP="006D67F4">
            <w:pPr>
              <w:pStyle w:val="KodeProgram"/>
            </w:pPr>
          </w:p>
          <w:p w14:paraId="09E0B2DD" w14:textId="77777777" w:rsidR="006D67F4" w:rsidRDefault="006D67F4" w:rsidP="006D67F4">
            <w:pPr>
              <w:pStyle w:val="KodeProgram"/>
            </w:pPr>
            <w:r>
              <w:t xml:space="preserve">        $this-&gt;load-&gt;view('layouts/master_capil', $data);</w:t>
            </w:r>
          </w:p>
          <w:p w14:paraId="398B4672" w14:textId="77777777" w:rsidR="006D67F4" w:rsidRDefault="006D67F4" w:rsidP="006D67F4">
            <w:pPr>
              <w:pStyle w:val="KodeProgram"/>
            </w:pPr>
            <w:r>
              <w:t xml:space="preserve">    }</w:t>
            </w:r>
          </w:p>
          <w:p w14:paraId="49CEA5AB" w14:textId="2F1A52EA" w:rsidR="006D67F4" w:rsidRDefault="006D67F4" w:rsidP="003A5B61">
            <w:pPr>
              <w:pStyle w:val="KodeProgram"/>
              <w:keepNext/>
            </w:pPr>
            <w:r>
              <w:t>}</w:t>
            </w:r>
          </w:p>
        </w:tc>
      </w:tr>
    </w:tbl>
    <w:p w14:paraId="46E47191" w14:textId="4C568A70" w:rsidR="006D67F4" w:rsidRPr="003A5B61" w:rsidRDefault="003A5B61" w:rsidP="003A5B61">
      <w:pPr>
        <w:pStyle w:val="Caption"/>
      </w:pPr>
      <w:bookmarkStart w:id="107" w:name="_Toc60912039"/>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4</w:t>
      </w:r>
      <w:r w:rsidR="00D93194">
        <w:rPr>
          <w:noProof/>
        </w:rPr>
        <w:fldChar w:fldCharType="end"/>
      </w:r>
      <w:r>
        <w:t xml:space="preserve"> </w:t>
      </w:r>
      <w:r w:rsidR="00A03CFE">
        <w:rPr>
          <w:b w:val="0"/>
        </w:rPr>
        <w:t>Penerbitan</w:t>
      </w:r>
      <w:r w:rsidR="00F15394">
        <w:rPr>
          <w:b w:val="0"/>
        </w:rPr>
        <w:t>_ktp.php</w:t>
      </w:r>
      <w:bookmarkEnd w:id="107"/>
      <w:proofErr w:type="gramEnd"/>
    </w:p>
    <w:p w14:paraId="1F6EE2C7" w14:textId="5B9D8C50" w:rsidR="00F15394" w:rsidRPr="00F15394" w:rsidRDefault="003A5B61" w:rsidP="00F15394">
      <w:pPr>
        <w:ind w:firstLine="851"/>
      </w:pPr>
      <w:proofErr w:type="gramStart"/>
      <w:r>
        <w:t>Kode Program 5</w:t>
      </w:r>
      <w:r w:rsidR="00F15394">
        <w:t xml:space="preserve">.4 adalah kode program yang digunakan untuk menerima </w:t>
      </w:r>
      <w:r w:rsidR="00F15394" w:rsidRPr="00F15394">
        <w:rPr>
          <w:i/>
        </w:rPr>
        <w:t>request</w:t>
      </w:r>
      <w:r w:rsidR="00F15394">
        <w:t xml:space="preserve"> berdasarkan </w:t>
      </w:r>
      <w:r w:rsidR="00F15394" w:rsidRPr="001051D5">
        <w:rPr>
          <w:i/>
        </w:rPr>
        <w:t>route mapping</w:t>
      </w:r>
      <w:r w:rsidR="00F15394">
        <w:t xml:space="preserve"> untuk pengajuan KTP dan melakukan </w:t>
      </w:r>
      <w:r w:rsidR="00F15394" w:rsidRPr="001051D5">
        <w:rPr>
          <w:i/>
        </w:rPr>
        <w:t>load view</w:t>
      </w:r>
      <w:r w:rsidR="00F15394">
        <w:t xml:space="preserve"> dengan data yang telah didapatkan dari model.</w:t>
      </w:r>
      <w:proofErr w:type="gramEnd"/>
    </w:p>
    <w:p w14:paraId="2CA8BCEF" w14:textId="77777777" w:rsidR="00AE56C9" w:rsidRPr="009B5B8E" w:rsidRDefault="00AE56C9" w:rsidP="00AE56C9"/>
    <w:p w14:paraId="107D613D" w14:textId="6A95F60E" w:rsidR="007522D0" w:rsidRDefault="0057532D" w:rsidP="00A0746C">
      <w:pPr>
        <w:pStyle w:val="Heading3"/>
        <w:numPr>
          <w:ilvl w:val="0"/>
          <w:numId w:val="18"/>
        </w:numPr>
        <w:ind w:left="851" w:hanging="851"/>
        <w:rPr>
          <w:rFonts w:eastAsia="Times New Roman"/>
        </w:rPr>
      </w:pPr>
      <w:bookmarkStart w:id="108" w:name="_Toc60911856"/>
      <w:r>
        <w:rPr>
          <w:rFonts w:eastAsia="Times New Roman"/>
        </w:rPr>
        <w:t>Melakukan Perubahan Status</w:t>
      </w:r>
      <w:bookmarkEnd w:id="108"/>
    </w:p>
    <w:p w14:paraId="0C6A8414" w14:textId="354E7937" w:rsidR="00AB18FE" w:rsidRDefault="00E510EF" w:rsidP="00AB18FE">
      <w:pPr>
        <w:ind w:firstLine="851"/>
      </w:pPr>
      <w:r>
        <w:t>Petugas Capil dapat melakukan perubahan status terhadap suatu pengajuan sehingga masyarakat dapat memantau proses pengerjaan berkas catatan sipil.</w:t>
      </w:r>
    </w:p>
    <w:p w14:paraId="179CFE7D" w14:textId="5F3715AD" w:rsidR="00E510EF" w:rsidRDefault="00E510EF" w:rsidP="00A0746C">
      <w:pPr>
        <w:pStyle w:val="ListParagraph"/>
        <w:numPr>
          <w:ilvl w:val="0"/>
          <w:numId w:val="24"/>
        </w:numPr>
        <w:ind w:left="851" w:hanging="851"/>
      </w:pPr>
      <w:r>
        <w:t>Model Penerbitan KK</w:t>
      </w:r>
    </w:p>
    <w:p w14:paraId="11CC75AD" w14:textId="6BCB17E1" w:rsidR="00E510EF" w:rsidRDefault="00E510EF" w:rsidP="00E510EF">
      <w:pPr>
        <w:pStyle w:val="ListParagraph"/>
        <w:ind w:left="0" w:firstLine="851"/>
      </w:pPr>
      <w:proofErr w:type="gramStart"/>
      <w:r>
        <w:t xml:space="preserve">Model Penerbitan KK adalah model yang digunakan untuk melakukan perubahan status terhadap pengajuan KK di </w:t>
      </w:r>
      <w:r w:rsidRPr="00E510EF">
        <w:rPr>
          <w:i/>
        </w:rPr>
        <w:t>database</w:t>
      </w:r>
      <w:r>
        <w:t>.</w:t>
      </w:r>
      <w:proofErr w:type="gramEnd"/>
    </w:p>
    <w:p w14:paraId="2C16427A"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77843AA9" w14:textId="77777777" w:rsidTr="00F15135">
        <w:tc>
          <w:tcPr>
            <w:tcW w:w="8234" w:type="dxa"/>
          </w:tcPr>
          <w:p w14:paraId="157D6359" w14:textId="77777777" w:rsidR="00426F47" w:rsidRDefault="00426F47" w:rsidP="00426F47">
            <w:pPr>
              <w:pStyle w:val="KodeProgram"/>
            </w:pPr>
            <w:r>
              <w:t>&lt;?php</w:t>
            </w:r>
          </w:p>
          <w:p w14:paraId="0659181D" w14:textId="77777777" w:rsidR="00426F47" w:rsidRDefault="00426F47" w:rsidP="00426F47">
            <w:pPr>
              <w:pStyle w:val="KodeProgram"/>
            </w:pPr>
          </w:p>
          <w:p w14:paraId="22FECEA7" w14:textId="77777777" w:rsidR="00426F47" w:rsidRDefault="00426F47" w:rsidP="00426F47">
            <w:pPr>
              <w:pStyle w:val="KodeProgram"/>
            </w:pPr>
            <w:r>
              <w:t>class Penerbitan_kk_model extends CI_Model</w:t>
            </w:r>
          </w:p>
          <w:p w14:paraId="244AA666" w14:textId="77777777" w:rsidR="00426F47" w:rsidRDefault="00426F47" w:rsidP="00426F47">
            <w:pPr>
              <w:pStyle w:val="KodeProgram"/>
            </w:pPr>
            <w:r>
              <w:t>{</w:t>
            </w:r>
          </w:p>
          <w:p w14:paraId="5EDE66B4" w14:textId="77777777" w:rsidR="00426F47" w:rsidRDefault="00426F47" w:rsidP="00426F47">
            <w:pPr>
              <w:pStyle w:val="KodeProgram"/>
            </w:pPr>
            <w:r>
              <w:t xml:space="preserve">    public function __construct()</w:t>
            </w:r>
          </w:p>
          <w:p w14:paraId="1516E474" w14:textId="77777777" w:rsidR="00426F47" w:rsidRDefault="00426F47" w:rsidP="00426F47">
            <w:pPr>
              <w:pStyle w:val="KodeProgram"/>
            </w:pPr>
            <w:r>
              <w:t xml:space="preserve">    {</w:t>
            </w:r>
          </w:p>
          <w:p w14:paraId="2A47008C" w14:textId="77777777" w:rsidR="00426F47" w:rsidRDefault="00426F47" w:rsidP="00426F47">
            <w:pPr>
              <w:pStyle w:val="KodeProgram"/>
            </w:pPr>
            <w:r>
              <w:t xml:space="preserve">        parent::__construct();</w:t>
            </w:r>
          </w:p>
          <w:p w14:paraId="00ECBC80" w14:textId="77777777" w:rsidR="00426F47" w:rsidRDefault="00426F47" w:rsidP="00426F47">
            <w:pPr>
              <w:pStyle w:val="KodeProgram"/>
            </w:pPr>
            <w:r>
              <w:t xml:space="preserve">    }</w:t>
            </w:r>
          </w:p>
          <w:p w14:paraId="768519BB" w14:textId="77777777" w:rsidR="00F15135" w:rsidRDefault="00426F47" w:rsidP="00426F47">
            <w:pPr>
              <w:pStyle w:val="KodeProgram"/>
            </w:pPr>
            <w:r>
              <w:t xml:space="preserve">    </w:t>
            </w:r>
          </w:p>
          <w:p w14:paraId="0CB6EBA8" w14:textId="77777777" w:rsidR="00426F47" w:rsidRDefault="00426F47" w:rsidP="00426F47">
            <w:pPr>
              <w:pStyle w:val="KodeProgram"/>
            </w:pPr>
            <w:r>
              <w:t xml:space="preserve">    public function set_status_pengajuan($id_pengajuan)</w:t>
            </w:r>
          </w:p>
          <w:p w14:paraId="607B3BE9" w14:textId="77777777" w:rsidR="00426F47" w:rsidRDefault="00426F47" w:rsidP="00426F47">
            <w:pPr>
              <w:pStyle w:val="KodeProgram"/>
            </w:pPr>
            <w:r>
              <w:t xml:space="preserve">    {</w:t>
            </w:r>
          </w:p>
          <w:p w14:paraId="72B6361A" w14:textId="77777777" w:rsidR="00426F47" w:rsidRDefault="00426F47" w:rsidP="00426F47">
            <w:pPr>
              <w:pStyle w:val="KodeProgram"/>
            </w:pPr>
            <w:r>
              <w:t xml:space="preserve">        $post = $this-&gt;input-&gt;post();</w:t>
            </w:r>
          </w:p>
          <w:p w14:paraId="53468931" w14:textId="77777777" w:rsidR="00426F47" w:rsidRDefault="00426F47" w:rsidP="00426F47">
            <w:pPr>
              <w:pStyle w:val="KodeProgram"/>
            </w:pPr>
            <w:r>
              <w:t xml:space="preserve">        $status_pengajuan = $post['status_pengajuan'];</w:t>
            </w:r>
          </w:p>
          <w:p w14:paraId="5409FF7B" w14:textId="77777777" w:rsidR="00426F47" w:rsidRDefault="00426F47" w:rsidP="00426F47">
            <w:pPr>
              <w:pStyle w:val="KodeProgram"/>
            </w:pPr>
            <w:r>
              <w:t xml:space="preserve">        </w:t>
            </w:r>
            <w:proofErr w:type="gramStart"/>
            <w:r>
              <w:t>if(</w:t>
            </w:r>
            <w:proofErr w:type="gramEnd"/>
            <w:r>
              <w:t>!empty($post['komentar']) or $post['komentar'] != '') {</w:t>
            </w:r>
          </w:p>
          <w:p w14:paraId="1E9AF3FE" w14:textId="77777777" w:rsidR="00426F47" w:rsidRDefault="00426F47" w:rsidP="00426F47">
            <w:pPr>
              <w:pStyle w:val="KodeProgram"/>
            </w:pPr>
            <w:r>
              <w:t xml:space="preserve">            $komentar = $post['komentar'];</w:t>
            </w:r>
          </w:p>
          <w:p w14:paraId="398F16BD" w14:textId="77777777" w:rsidR="00426F47" w:rsidRDefault="00426F47" w:rsidP="00426F47">
            <w:pPr>
              <w:pStyle w:val="KodeProgram"/>
            </w:pPr>
            <w:r>
              <w:t xml:space="preserve">        } else {</w:t>
            </w:r>
          </w:p>
          <w:p w14:paraId="416824BB" w14:textId="77777777" w:rsidR="00426F47" w:rsidRDefault="00426F47" w:rsidP="00426F47">
            <w:pPr>
              <w:pStyle w:val="KodeProgram"/>
            </w:pPr>
            <w:r>
              <w:t xml:space="preserve">            $komentar = null;</w:t>
            </w:r>
          </w:p>
          <w:p w14:paraId="5355EC21" w14:textId="77777777" w:rsidR="00426F47" w:rsidRDefault="00426F47" w:rsidP="00426F47">
            <w:pPr>
              <w:pStyle w:val="KodeProgram"/>
            </w:pPr>
            <w:r>
              <w:t xml:space="preserve">        }</w:t>
            </w:r>
          </w:p>
          <w:p w14:paraId="225091CB" w14:textId="77777777" w:rsidR="00426F47" w:rsidRDefault="00426F47" w:rsidP="00426F47">
            <w:pPr>
              <w:pStyle w:val="KodeProgram"/>
            </w:pPr>
          </w:p>
          <w:p w14:paraId="07F5F07E" w14:textId="77777777" w:rsidR="00426F47" w:rsidRDefault="00426F47" w:rsidP="00426F47">
            <w:pPr>
              <w:pStyle w:val="KodeProgram"/>
            </w:pPr>
            <w:r>
              <w:t xml:space="preserve">        $data = array(</w:t>
            </w:r>
          </w:p>
          <w:p w14:paraId="0117B9CA" w14:textId="77777777" w:rsidR="00426F47" w:rsidRDefault="00426F47" w:rsidP="00426F47">
            <w:pPr>
              <w:pStyle w:val="KodeProgram"/>
            </w:pPr>
            <w:r>
              <w:t xml:space="preserve">            'pengajuan_status_pengajuan_id' =&gt; $status_pengajuan,</w:t>
            </w:r>
          </w:p>
          <w:p w14:paraId="063F2DB6" w14:textId="77777777" w:rsidR="00426F47" w:rsidRDefault="00426F47" w:rsidP="00426F47">
            <w:pPr>
              <w:pStyle w:val="KodeProgram"/>
            </w:pPr>
            <w:r>
              <w:t xml:space="preserve">            'pengajuan_komen' =&gt; $komentar</w:t>
            </w:r>
          </w:p>
          <w:p w14:paraId="08E23254" w14:textId="4D96D277" w:rsidR="00426F47" w:rsidRDefault="00426F47" w:rsidP="00426F47">
            <w:pPr>
              <w:pStyle w:val="KodeProgram"/>
            </w:pPr>
            <w:r>
              <w:t xml:space="preserve">        );</w:t>
            </w:r>
          </w:p>
          <w:p w14:paraId="68B16EAB" w14:textId="77777777" w:rsidR="00426F47" w:rsidRDefault="00426F47" w:rsidP="00426F47">
            <w:pPr>
              <w:pStyle w:val="KodeProgram"/>
            </w:pPr>
            <w:r>
              <w:t xml:space="preserve">        $this-&gt;db-&gt;where('pengajuan_id', $id_pengajuan);</w:t>
            </w:r>
          </w:p>
          <w:p w14:paraId="79EF9220" w14:textId="77777777" w:rsidR="00426F47" w:rsidRDefault="00426F47" w:rsidP="00426F47">
            <w:pPr>
              <w:pStyle w:val="KodeProgram"/>
            </w:pPr>
            <w:r>
              <w:t xml:space="preserve">        return $this-&gt;db-&gt;update('ta_pengajuan', $data);</w:t>
            </w:r>
          </w:p>
          <w:p w14:paraId="76C5C710" w14:textId="77777777" w:rsidR="00426F47" w:rsidRDefault="00426F47" w:rsidP="00426F47">
            <w:pPr>
              <w:pStyle w:val="KodeProgram"/>
            </w:pPr>
            <w:r>
              <w:t xml:space="preserve">    }</w:t>
            </w:r>
          </w:p>
          <w:p w14:paraId="48C638F7" w14:textId="1C72B151" w:rsidR="00426F47" w:rsidRDefault="00426F47" w:rsidP="003A5B61">
            <w:pPr>
              <w:pStyle w:val="KodeProgram"/>
              <w:keepNext/>
            </w:pPr>
            <w:r>
              <w:t>}</w:t>
            </w:r>
          </w:p>
        </w:tc>
      </w:tr>
    </w:tbl>
    <w:p w14:paraId="1EBF665D" w14:textId="66F18D7B" w:rsidR="00F15135" w:rsidRPr="003A5B61" w:rsidRDefault="003A5B61" w:rsidP="003A5B61">
      <w:pPr>
        <w:pStyle w:val="Caption"/>
      </w:pPr>
      <w:bookmarkStart w:id="109" w:name="_Toc60912040"/>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5</w:t>
      </w:r>
      <w:r w:rsidR="00D93194">
        <w:rPr>
          <w:noProof/>
        </w:rPr>
        <w:fldChar w:fldCharType="end"/>
      </w:r>
      <w:r w:rsidR="00A03CFE">
        <w:rPr>
          <w:b w:val="0"/>
        </w:rPr>
        <w:t>Penerbitan</w:t>
      </w:r>
      <w:r w:rsidR="00F15135">
        <w:rPr>
          <w:b w:val="0"/>
        </w:rPr>
        <w:t>_kk_model.php</w:t>
      </w:r>
      <w:bookmarkEnd w:id="109"/>
      <w:proofErr w:type="gramEnd"/>
    </w:p>
    <w:p w14:paraId="45B6B4E3" w14:textId="6DA46C76" w:rsidR="00F15135" w:rsidRDefault="003A5B61" w:rsidP="00F15135">
      <w:pPr>
        <w:ind w:firstLine="851"/>
      </w:pPr>
      <w:proofErr w:type="gramStart"/>
      <w:r>
        <w:lastRenderedPageBreak/>
        <w:t>Kode Program 5</w:t>
      </w:r>
      <w:r w:rsidR="00F15135">
        <w:t xml:space="preserve">.5 adalah kode program yang digunakan untuk melakukan perubahan status pengajuan KK pada tabel </w:t>
      </w:r>
      <w:r w:rsidR="00F15135" w:rsidRPr="00F15135">
        <w:rPr>
          <w:rStyle w:val="KodeProgramChar"/>
        </w:rPr>
        <w:t>ta_pengajuan</w:t>
      </w:r>
      <w:r w:rsidR="00F15135">
        <w:t>.</w:t>
      </w:r>
      <w:proofErr w:type="gramEnd"/>
    </w:p>
    <w:p w14:paraId="0D463DD0" w14:textId="003994F2" w:rsidR="00F15135" w:rsidRDefault="00F15135" w:rsidP="00F15135"/>
    <w:p w14:paraId="5B090A6A" w14:textId="7549732B" w:rsidR="00E510EF" w:rsidRDefault="00E510EF" w:rsidP="00A0746C">
      <w:pPr>
        <w:pStyle w:val="ListParagraph"/>
        <w:numPr>
          <w:ilvl w:val="0"/>
          <w:numId w:val="24"/>
        </w:numPr>
        <w:ind w:left="851" w:hanging="851"/>
      </w:pPr>
      <w:r>
        <w:t>Model Penerbitan KTP</w:t>
      </w:r>
    </w:p>
    <w:p w14:paraId="2530DFD2" w14:textId="6BF7D4A1" w:rsidR="00E510EF" w:rsidRDefault="00E510EF" w:rsidP="00E510EF">
      <w:pPr>
        <w:pStyle w:val="ListParagraph"/>
        <w:ind w:left="0" w:firstLine="851"/>
      </w:pPr>
      <w:proofErr w:type="gramStart"/>
      <w:r>
        <w:t xml:space="preserve">Model Penerbitan KTP adalah model yang digunakan untuk melakukan perubahan status terhadap pengajuan KTP di </w:t>
      </w:r>
      <w:r w:rsidRPr="00E510EF">
        <w:rPr>
          <w:i/>
        </w:rPr>
        <w:t>database</w:t>
      </w:r>
      <w:r>
        <w:rPr>
          <w:i/>
        </w:rPr>
        <w:t>.</w:t>
      </w:r>
      <w:proofErr w:type="gramEnd"/>
    </w:p>
    <w:p w14:paraId="2EFA1C6C"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4F6B1D28" w14:textId="77777777" w:rsidTr="00F15135">
        <w:tc>
          <w:tcPr>
            <w:tcW w:w="8234" w:type="dxa"/>
          </w:tcPr>
          <w:p w14:paraId="10967B7F" w14:textId="77777777" w:rsidR="00426F47" w:rsidRDefault="00426F47" w:rsidP="00426F47">
            <w:pPr>
              <w:pStyle w:val="KodeProgram"/>
              <w:keepNext/>
            </w:pPr>
            <w:r>
              <w:t>&lt;?php</w:t>
            </w:r>
          </w:p>
          <w:p w14:paraId="780C8030" w14:textId="77777777" w:rsidR="00426F47" w:rsidRDefault="00426F47" w:rsidP="00426F47">
            <w:pPr>
              <w:pStyle w:val="KodeProgram"/>
              <w:keepNext/>
            </w:pPr>
          </w:p>
          <w:p w14:paraId="129EB577" w14:textId="77777777" w:rsidR="00426F47" w:rsidRDefault="00426F47" w:rsidP="00426F47">
            <w:pPr>
              <w:pStyle w:val="KodeProgram"/>
              <w:keepNext/>
            </w:pPr>
            <w:r>
              <w:t>class Penerbitan_ktp_model extends CI_Model</w:t>
            </w:r>
          </w:p>
          <w:p w14:paraId="6DA44BCD" w14:textId="77777777" w:rsidR="00426F47" w:rsidRDefault="00426F47" w:rsidP="00426F47">
            <w:pPr>
              <w:pStyle w:val="KodeProgram"/>
              <w:keepNext/>
            </w:pPr>
            <w:r>
              <w:t>{</w:t>
            </w:r>
          </w:p>
          <w:p w14:paraId="52FCF2CE" w14:textId="77777777" w:rsidR="00426F47" w:rsidRDefault="00426F47" w:rsidP="00426F47">
            <w:pPr>
              <w:pStyle w:val="KodeProgram"/>
              <w:keepNext/>
            </w:pPr>
            <w:r>
              <w:t xml:space="preserve">    public function __construct()</w:t>
            </w:r>
          </w:p>
          <w:p w14:paraId="4CFBA213" w14:textId="77777777" w:rsidR="00426F47" w:rsidRDefault="00426F47" w:rsidP="00426F47">
            <w:pPr>
              <w:pStyle w:val="KodeProgram"/>
              <w:keepNext/>
            </w:pPr>
            <w:r>
              <w:t xml:space="preserve">    {</w:t>
            </w:r>
          </w:p>
          <w:p w14:paraId="6C85998D" w14:textId="77777777" w:rsidR="00426F47" w:rsidRDefault="00426F47" w:rsidP="00426F47">
            <w:pPr>
              <w:pStyle w:val="KodeProgram"/>
              <w:keepNext/>
            </w:pPr>
            <w:r>
              <w:t xml:space="preserve">        parent::__construct();</w:t>
            </w:r>
          </w:p>
          <w:p w14:paraId="04630F70" w14:textId="77777777" w:rsidR="00F15135" w:rsidRDefault="00426F47" w:rsidP="00426F47">
            <w:pPr>
              <w:pStyle w:val="KodeProgram"/>
              <w:keepNext/>
            </w:pPr>
            <w:r>
              <w:t xml:space="preserve">    }</w:t>
            </w:r>
          </w:p>
          <w:p w14:paraId="6753DDDA" w14:textId="77777777" w:rsidR="00426F47" w:rsidRDefault="00426F47" w:rsidP="00426F47">
            <w:pPr>
              <w:pStyle w:val="KodeProgram"/>
              <w:keepNext/>
            </w:pPr>
          </w:p>
          <w:p w14:paraId="20096281" w14:textId="77777777" w:rsidR="00426F47" w:rsidRDefault="00426F47" w:rsidP="00426F47">
            <w:pPr>
              <w:pStyle w:val="KodeProgram"/>
              <w:keepNext/>
            </w:pPr>
            <w:r>
              <w:t xml:space="preserve">    public function set_status_pengajuan($id_pengajuan)</w:t>
            </w:r>
          </w:p>
          <w:p w14:paraId="2314AD0E" w14:textId="77777777" w:rsidR="00426F47" w:rsidRDefault="00426F47" w:rsidP="00426F47">
            <w:pPr>
              <w:pStyle w:val="KodeProgram"/>
              <w:keepNext/>
            </w:pPr>
            <w:r>
              <w:t xml:space="preserve">    {</w:t>
            </w:r>
          </w:p>
          <w:p w14:paraId="6B3FC2C8" w14:textId="77777777" w:rsidR="00426F47" w:rsidRDefault="00426F47" w:rsidP="00426F47">
            <w:pPr>
              <w:pStyle w:val="KodeProgram"/>
              <w:keepNext/>
            </w:pPr>
            <w:r>
              <w:t xml:space="preserve">        $post = $this-&gt;input-&gt;post();</w:t>
            </w:r>
          </w:p>
          <w:p w14:paraId="0820648D" w14:textId="77777777" w:rsidR="00426F47" w:rsidRDefault="00426F47" w:rsidP="00426F47">
            <w:pPr>
              <w:pStyle w:val="KodeProgram"/>
              <w:keepNext/>
            </w:pPr>
            <w:r>
              <w:t xml:space="preserve">        $status_pengajuan = $post['status_pengajuan'];</w:t>
            </w:r>
          </w:p>
          <w:p w14:paraId="5DBE2C4B" w14:textId="77777777" w:rsidR="00426F47" w:rsidRDefault="00426F47" w:rsidP="00426F47">
            <w:pPr>
              <w:pStyle w:val="KodeProgram"/>
              <w:keepNext/>
            </w:pPr>
            <w:r>
              <w:t xml:space="preserve">        </w:t>
            </w:r>
            <w:proofErr w:type="gramStart"/>
            <w:r>
              <w:t>if(</w:t>
            </w:r>
            <w:proofErr w:type="gramEnd"/>
            <w:r>
              <w:t>!empty($post['komentar']) or $post['komentar'] != '') {</w:t>
            </w:r>
          </w:p>
          <w:p w14:paraId="63B6267D" w14:textId="77777777" w:rsidR="00426F47" w:rsidRDefault="00426F47" w:rsidP="00426F47">
            <w:pPr>
              <w:pStyle w:val="KodeProgram"/>
              <w:keepNext/>
            </w:pPr>
            <w:r>
              <w:t xml:space="preserve">            $komentar = $post['komentar'];</w:t>
            </w:r>
          </w:p>
          <w:p w14:paraId="5DEF832B" w14:textId="77777777" w:rsidR="00426F47" w:rsidRDefault="00426F47" w:rsidP="00426F47">
            <w:pPr>
              <w:pStyle w:val="KodeProgram"/>
              <w:keepNext/>
            </w:pPr>
            <w:r>
              <w:t xml:space="preserve">        } else {</w:t>
            </w:r>
          </w:p>
          <w:p w14:paraId="4887E8D4" w14:textId="77777777" w:rsidR="00426F47" w:rsidRDefault="00426F47" w:rsidP="00426F47">
            <w:pPr>
              <w:pStyle w:val="KodeProgram"/>
              <w:keepNext/>
            </w:pPr>
            <w:r>
              <w:t xml:space="preserve">            $komentar = null;</w:t>
            </w:r>
          </w:p>
          <w:p w14:paraId="20FBEF8C" w14:textId="77777777" w:rsidR="00426F47" w:rsidRDefault="00426F47" w:rsidP="00426F47">
            <w:pPr>
              <w:pStyle w:val="KodeProgram"/>
              <w:keepNext/>
            </w:pPr>
            <w:r>
              <w:t xml:space="preserve">        }</w:t>
            </w:r>
          </w:p>
          <w:p w14:paraId="7C21A23A" w14:textId="77777777" w:rsidR="00426F47" w:rsidRDefault="00426F47" w:rsidP="00426F47">
            <w:pPr>
              <w:pStyle w:val="KodeProgram"/>
              <w:keepNext/>
            </w:pPr>
          </w:p>
          <w:p w14:paraId="31597924" w14:textId="77777777" w:rsidR="00426F47" w:rsidRDefault="00426F47" w:rsidP="00426F47">
            <w:pPr>
              <w:pStyle w:val="KodeProgram"/>
              <w:keepNext/>
            </w:pPr>
            <w:r>
              <w:t xml:space="preserve">        $data = array(</w:t>
            </w:r>
          </w:p>
          <w:p w14:paraId="50892D79" w14:textId="77777777" w:rsidR="00426F47" w:rsidRDefault="00426F47" w:rsidP="00426F47">
            <w:pPr>
              <w:pStyle w:val="KodeProgram"/>
              <w:keepNext/>
            </w:pPr>
            <w:r>
              <w:t xml:space="preserve">            'pengajuan_status_pengajuan_id' =&gt; $status_pengajuan,</w:t>
            </w:r>
          </w:p>
          <w:p w14:paraId="39A25B2A" w14:textId="77777777" w:rsidR="00426F47" w:rsidRDefault="00426F47" w:rsidP="00426F47">
            <w:pPr>
              <w:pStyle w:val="KodeProgram"/>
              <w:keepNext/>
            </w:pPr>
            <w:r>
              <w:t xml:space="preserve">            'pengajuan_komen' =&gt; $komentar</w:t>
            </w:r>
          </w:p>
          <w:p w14:paraId="24903CCA" w14:textId="77777777" w:rsidR="00426F47" w:rsidRDefault="00426F47" w:rsidP="00426F47">
            <w:pPr>
              <w:pStyle w:val="KodeProgram"/>
              <w:keepNext/>
            </w:pPr>
            <w:r>
              <w:t xml:space="preserve">        );</w:t>
            </w:r>
          </w:p>
          <w:p w14:paraId="4C78E5C0" w14:textId="77777777" w:rsidR="00426F47" w:rsidRDefault="00426F47" w:rsidP="00426F47">
            <w:pPr>
              <w:pStyle w:val="KodeProgram"/>
              <w:keepNext/>
            </w:pPr>
          </w:p>
          <w:p w14:paraId="5512E4D2" w14:textId="77777777" w:rsidR="00426F47" w:rsidRDefault="00426F47" w:rsidP="00426F47">
            <w:pPr>
              <w:pStyle w:val="KodeProgram"/>
              <w:keepNext/>
            </w:pPr>
            <w:r>
              <w:t xml:space="preserve">        $this-&gt;db-&gt;where('pengajuan_id', $id_pengajuan);</w:t>
            </w:r>
          </w:p>
          <w:p w14:paraId="50E11F9C" w14:textId="77777777" w:rsidR="00426F47" w:rsidRDefault="00426F47" w:rsidP="00426F47">
            <w:pPr>
              <w:pStyle w:val="KodeProgram"/>
              <w:keepNext/>
            </w:pPr>
            <w:r>
              <w:t xml:space="preserve">        return $this-&gt;db-&gt;update('ta_pengajuan', $data);</w:t>
            </w:r>
          </w:p>
          <w:p w14:paraId="67867CE9" w14:textId="77777777" w:rsidR="00426F47" w:rsidRDefault="00426F47" w:rsidP="00426F47">
            <w:pPr>
              <w:pStyle w:val="KodeProgram"/>
              <w:keepNext/>
            </w:pPr>
            <w:r>
              <w:t xml:space="preserve">    }</w:t>
            </w:r>
          </w:p>
          <w:p w14:paraId="375B94E0" w14:textId="2D72DD4C" w:rsidR="00426F47" w:rsidRDefault="00426F47" w:rsidP="003A5B61">
            <w:pPr>
              <w:pStyle w:val="KodeProgram"/>
              <w:keepNext/>
            </w:pPr>
            <w:r>
              <w:t>}</w:t>
            </w:r>
          </w:p>
        </w:tc>
      </w:tr>
    </w:tbl>
    <w:p w14:paraId="1969DA3F" w14:textId="4CDDC453" w:rsidR="00F15135" w:rsidRPr="003A5B61" w:rsidRDefault="003A5B61" w:rsidP="003A5B61">
      <w:pPr>
        <w:pStyle w:val="Caption"/>
      </w:pPr>
      <w:bookmarkStart w:id="110" w:name="_Toc60912041"/>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6</w:t>
      </w:r>
      <w:r w:rsidR="00D93194">
        <w:rPr>
          <w:noProof/>
        </w:rPr>
        <w:fldChar w:fldCharType="end"/>
      </w:r>
      <w:r>
        <w:t xml:space="preserve"> </w:t>
      </w:r>
      <w:r w:rsidR="00A03CFE">
        <w:rPr>
          <w:b w:val="0"/>
        </w:rPr>
        <w:t>Penerbitan</w:t>
      </w:r>
      <w:r w:rsidR="00F15135">
        <w:rPr>
          <w:b w:val="0"/>
        </w:rPr>
        <w:t>_ktp_model.php</w:t>
      </w:r>
      <w:bookmarkEnd w:id="110"/>
      <w:proofErr w:type="gramEnd"/>
    </w:p>
    <w:p w14:paraId="66234D33" w14:textId="25A05761" w:rsidR="00F15135" w:rsidRPr="00F15135" w:rsidRDefault="00F15135" w:rsidP="00F15135">
      <w:pPr>
        <w:ind w:firstLine="851"/>
      </w:pPr>
      <w:proofErr w:type="gramStart"/>
      <w:r>
        <w:t xml:space="preserve">Kode Program </w:t>
      </w:r>
      <w:r w:rsidR="003A5B61">
        <w:t>5</w:t>
      </w:r>
      <w:r>
        <w:t xml:space="preserve">.6 adalah kode program yang digunakan untuk melakukan perubahan status pengajuan KTP pada tabel </w:t>
      </w:r>
      <w:r w:rsidRPr="00F15135">
        <w:rPr>
          <w:rStyle w:val="KodeProgramChar"/>
        </w:rPr>
        <w:t>ta_pengajuan</w:t>
      </w:r>
      <w:r>
        <w:t>.</w:t>
      </w:r>
      <w:proofErr w:type="gramEnd"/>
    </w:p>
    <w:p w14:paraId="5F0740AC" w14:textId="16E7B3E4" w:rsidR="00E510EF" w:rsidRDefault="00E510EF" w:rsidP="00BA47B6"/>
    <w:p w14:paraId="5956FB2D" w14:textId="56202181" w:rsidR="00E510EF" w:rsidRDefault="00E510EF" w:rsidP="00A0746C">
      <w:pPr>
        <w:pStyle w:val="ListParagraph"/>
        <w:numPr>
          <w:ilvl w:val="0"/>
          <w:numId w:val="24"/>
        </w:numPr>
        <w:ind w:left="851" w:hanging="851"/>
      </w:pPr>
      <w:r>
        <w:t>Controller Penerbitan KK</w:t>
      </w:r>
    </w:p>
    <w:p w14:paraId="1DA525E4" w14:textId="33CBB277" w:rsidR="00E510EF" w:rsidRDefault="00E510EF" w:rsidP="00E510EF">
      <w:pPr>
        <w:pStyle w:val="ListParagraph"/>
        <w:ind w:left="0" w:firstLine="851"/>
      </w:pPr>
      <w:proofErr w:type="gramStart"/>
      <w:r>
        <w:t xml:space="preserve">Controller Penerbitan KK adalah </w:t>
      </w:r>
      <w:r w:rsidRPr="00E510EF">
        <w:rPr>
          <w:i/>
        </w:rPr>
        <w:t>controller</w:t>
      </w:r>
      <w:r>
        <w:t xml:space="preserve"> yang digunakan untuk menerima </w:t>
      </w:r>
      <w:r w:rsidRPr="00E510EF">
        <w:rPr>
          <w:i/>
        </w:rPr>
        <w:t>request</w:t>
      </w:r>
      <w:r>
        <w:t xml:space="preserve"> perubahan status terhadap suatu pengajuan penerbitan KK.</w:t>
      </w:r>
      <w:proofErr w:type="gramEnd"/>
    </w:p>
    <w:p w14:paraId="5DE76F46"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1E48B640" w14:textId="77777777" w:rsidTr="00F15135">
        <w:tc>
          <w:tcPr>
            <w:tcW w:w="8234" w:type="dxa"/>
          </w:tcPr>
          <w:p w14:paraId="2D5DCB91" w14:textId="77777777" w:rsidR="00DC089E" w:rsidRDefault="00DC089E" w:rsidP="00DC089E">
            <w:pPr>
              <w:pStyle w:val="KodeProgram"/>
              <w:keepNext/>
            </w:pPr>
            <w:r>
              <w:lastRenderedPageBreak/>
              <w:t>&lt;?php</w:t>
            </w:r>
          </w:p>
          <w:p w14:paraId="025744AF" w14:textId="77777777" w:rsidR="00DC089E" w:rsidRDefault="00DC089E" w:rsidP="00DC089E">
            <w:pPr>
              <w:pStyle w:val="KodeProgram"/>
              <w:keepNext/>
            </w:pPr>
            <w:r>
              <w:t>defined('BASEPATH') or exit('No direct script access allowed');</w:t>
            </w:r>
          </w:p>
          <w:p w14:paraId="68F29A3B" w14:textId="77777777" w:rsidR="00DC089E" w:rsidRDefault="00DC089E" w:rsidP="00DC089E">
            <w:pPr>
              <w:pStyle w:val="KodeProgram"/>
              <w:keepNext/>
            </w:pPr>
          </w:p>
          <w:p w14:paraId="3E13AD2A" w14:textId="77777777" w:rsidR="00DC089E" w:rsidRDefault="00DC089E" w:rsidP="00DC089E">
            <w:pPr>
              <w:pStyle w:val="KodeProgram"/>
              <w:keepNext/>
            </w:pPr>
            <w:r>
              <w:t>class Penerbitan_kk extends CI_Controller</w:t>
            </w:r>
          </w:p>
          <w:p w14:paraId="13E70C09" w14:textId="77777777" w:rsidR="00DC089E" w:rsidRDefault="00DC089E" w:rsidP="00DC089E">
            <w:pPr>
              <w:pStyle w:val="KodeProgram"/>
              <w:keepNext/>
            </w:pPr>
            <w:r>
              <w:t>{</w:t>
            </w:r>
          </w:p>
          <w:p w14:paraId="21C57EB4" w14:textId="77777777" w:rsidR="00DC089E" w:rsidRDefault="00DC089E" w:rsidP="00DC089E">
            <w:pPr>
              <w:pStyle w:val="KodeProgram"/>
              <w:keepNext/>
            </w:pPr>
            <w:r>
              <w:t xml:space="preserve">    public function __construct()</w:t>
            </w:r>
          </w:p>
          <w:p w14:paraId="309A732B" w14:textId="77777777" w:rsidR="00DC089E" w:rsidRDefault="00DC089E" w:rsidP="00DC089E">
            <w:pPr>
              <w:pStyle w:val="KodeProgram"/>
              <w:keepNext/>
            </w:pPr>
            <w:r>
              <w:t xml:space="preserve">    {</w:t>
            </w:r>
          </w:p>
          <w:p w14:paraId="3040FFCE" w14:textId="77777777" w:rsidR="00DC089E" w:rsidRDefault="00DC089E" w:rsidP="00DC089E">
            <w:pPr>
              <w:pStyle w:val="KodeProgram"/>
              <w:keepNext/>
            </w:pPr>
            <w:r>
              <w:t xml:space="preserve">        parent::__construct();</w:t>
            </w:r>
          </w:p>
          <w:p w14:paraId="48A24ABE" w14:textId="77777777" w:rsidR="00DC089E" w:rsidRDefault="00DC089E" w:rsidP="00DC089E">
            <w:pPr>
              <w:pStyle w:val="KodeProgram"/>
              <w:keepNext/>
            </w:pPr>
            <w:r>
              <w:t xml:space="preserve">        $this-&gt;load-&gt;model('Capil/Penerbitan_kk_model', 'penerbitan_kk_model');</w:t>
            </w:r>
          </w:p>
          <w:p w14:paraId="151A2AC0" w14:textId="77777777" w:rsidR="00DC089E" w:rsidRDefault="00DC089E" w:rsidP="00DC089E">
            <w:pPr>
              <w:pStyle w:val="KodeProgram"/>
              <w:keepNext/>
            </w:pPr>
            <w:r>
              <w:t xml:space="preserve">        $this-&gt;load-&gt;model('Ref_model');</w:t>
            </w:r>
          </w:p>
          <w:p w14:paraId="27E6C56B" w14:textId="77777777" w:rsidR="00DC089E" w:rsidRDefault="00DC089E" w:rsidP="00DC089E">
            <w:pPr>
              <w:pStyle w:val="KodeProgram"/>
              <w:keepNext/>
            </w:pPr>
            <w:r>
              <w:t xml:space="preserve">        $this-&gt;load-&gt;helper('check_login_helper');</w:t>
            </w:r>
          </w:p>
          <w:p w14:paraId="5B306027" w14:textId="77777777" w:rsidR="00DC089E" w:rsidRDefault="00DC089E" w:rsidP="00DC089E">
            <w:pPr>
              <w:pStyle w:val="KodeProgram"/>
              <w:keepNext/>
            </w:pPr>
            <w:r>
              <w:t xml:space="preserve">        check_login($this-&gt;session);</w:t>
            </w:r>
          </w:p>
          <w:p w14:paraId="294CCF50" w14:textId="77777777" w:rsidR="00F15135" w:rsidRDefault="00DC089E" w:rsidP="00DC089E">
            <w:pPr>
              <w:pStyle w:val="KodeProgram"/>
              <w:keepNext/>
            </w:pPr>
            <w:r>
              <w:t xml:space="preserve">    }</w:t>
            </w:r>
          </w:p>
          <w:p w14:paraId="02B9E93D" w14:textId="77777777" w:rsidR="00DC089E" w:rsidRDefault="00DC089E" w:rsidP="00DC089E">
            <w:pPr>
              <w:pStyle w:val="KodeProgram"/>
              <w:keepNext/>
            </w:pPr>
          </w:p>
          <w:p w14:paraId="37D6D937" w14:textId="77777777" w:rsidR="00DC089E" w:rsidRDefault="00DC089E" w:rsidP="00DC089E">
            <w:pPr>
              <w:pStyle w:val="KodeProgram"/>
              <w:keepNext/>
            </w:pPr>
            <w:r>
              <w:t xml:space="preserve">    public function set_status_pengajuan()</w:t>
            </w:r>
          </w:p>
          <w:p w14:paraId="4857E7F3" w14:textId="77777777" w:rsidR="00DC089E" w:rsidRDefault="00DC089E" w:rsidP="00DC089E">
            <w:pPr>
              <w:pStyle w:val="KodeProgram"/>
              <w:keepNext/>
            </w:pPr>
            <w:r>
              <w:t xml:space="preserve">    {</w:t>
            </w:r>
          </w:p>
          <w:p w14:paraId="6F6A2E5D" w14:textId="77777777" w:rsidR="00DC089E" w:rsidRDefault="00DC089E" w:rsidP="00DC089E">
            <w:pPr>
              <w:pStyle w:val="KodeProgram"/>
              <w:keepNext/>
            </w:pPr>
            <w:r>
              <w:t xml:space="preserve">        $post = $this-&gt;input-&gt;post();</w:t>
            </w:r>
          </w:p>
          <w:p w14:paraId="5781A4DD" w14:textId="77777777" w:rsidR="00DC089E" w:rsidRDefault="00DC089E" w:rsidP="00DC089E">
            <w:pPr>
              <w:pStyle w:val="KodeProgram"/>
              <w:keepNext/>
            </w:pPr>
            <w:r>
              <w:t xml:space="preserve">        $id_pengajuan = $post['id_pengajuan'];</w:t>
            </w:r>
          </w:p>
          <w:p w14:paraId="239E8E86" w14:textId="77777777" w:rsidR="00DC089E" w:rsidRDefault="00DC089E" w:rsidP="00DC089E">
            <w:pPr>
              <w:pStyle w:val="KodeProgram"/>
              <w:keepNext/>
            </w:pPr>
            <w:r>
              <w:t xml:space="preserve">        $status = $this-&gt;penerbitan_kk_model-&gt;set_status_pengajuan($id_pengajuan);</w:t>
            </w:r>
          </w:p>
          <w:p w14:paraId="14CE7529" w14:textId="77777777" w:rsidR="00DC089E" w:rsidRDefault="00DC089E" w:rsidP="00DC089E">
            <w:pPr>
              <w:pStyle w:val="KodeProgram"/>
              <w:keepNext/>
            </w:pPr>
          </w:p>
          <w:p w14:paraId="4F716E80" w14:textId="77777777" w:rsidR="00DC089E" w:rsidRDefault="00DC089E" w:rsidP="00DC089E">
            <w:pPr>
              <w:pStyle w:val="KodeProgram"/>
              <w:keepNext/>
            </w:pPr>
            <w:r>
              <w:t xml:space="preserve">        if($status) {</w:t>
            </w:r>
          </w:p>
          <w:p w14:paraId="4DA8FEB7" w14:textId="77777777" w:rsidR="00DC089E" w:rsidRDefault="00DC089E" w:rsidP="00DC089E">
            <w:pPr>
              <w:pStyle w:val="KodeProgram"/>
              <w:keepNext/>
            </w:pPr>
            <w:r>
              <w:t xml:space="preserve">            $this-&gt;output-&gt;set_content_type('application/json');</w:t>
            </w:r>
          </w:p>
          <w:p w14:paraId="674080A1" w14:textId="77777777" w:rsidR="00DC089E" w:rsidRDefault="00DC089E" w:rsidP="00DC089E">
            <w:pPr>
              <w:pStyle w:val="KodeProgram"/>
              <w:keepNext/>
            </w:pPr>
            <w:r>
              <w:t xml:space="preserve">            echo json_encode(array(</w:t>
            </w:r>
          </w:p>
          <w:p w14:paraId="30938BA3" w14:textId="77777777" w:rsidR="00DC089E" w:rsidRDefault="00DC089E" w:rsidP="00DC089E">
            <w:pPr>
              <w:pStyle w:val="KodeProgram"/>
              <w:keepNext/>
            </w:pPr>
            <w:r>
              <w:t xml:space="preserve">                'msg' =&gt; 'Success'</w:t>
            </w:r>
          </w:p>
          <w:p w14:paraId="2760BC51" w14:textId="77777777" w:rsidR="00DC089E" w:rsidRDefault="00DC089E" w:rsidP="00DC089E">
            <w:pPr>
              <w:pStyle w:val="KodeProgram"/>
              <w:keepNext/>
            </w:pPr>
            <w:r>
              <w:t xml:space="preserve">            ));</w:t>
            </w:r>
          </w:p>
          <w:p w14:paraId="45252992" w14:textId="77777777" w:rsidR="00DC089E" w:rsidRDefault="00DC089E" w:rsidP="00DC089E">
            <w:pPr>
              <w:pStyle w:val="KodeProgram"/>
              <w:keepNext/>
            </w:pPr>
            <w:r>
              <w:t xml:space="preserve">        }</w:t>
            </w:r>
          </w:p>
          <w:p w14:paraId="3DB89E15" w14:textId="77777777" w:rsidR="00DC089E" w:rsidRDefault="00DC089E" w:rsidP="00DC089E">
            <w:pPr>
              <w:pStyle w:val="KodeProgram"/>
              <w:keepNext/>
            </w:pPr>
            <w:r>
              <w:t xml:space="preserve">    }</w:t>
            </w:r>
          </w:p>
          <w:p w14:paraId="6E954F83" w14:textId="77777777" w:rsidR="00DC089E" w:rsidRDefault="00DC089E" w:rsidP="00DC089E">
            <w:pPr>
              <w:pStyle w:val="KodeProgram"/>
              <w:keepNext/>
            </w:pPr>
          </w:p>
          <w:p w14:paraId="5BD53B17" w14:textId="71184428" w:rsidR="00DC089E" w:rsidRDefault="00DC089E" w:rsidP="003A5B61">
            <w:pPr>
              <w:pStyle w:val="KodeProgram"/>
              <w:keepNext/>
            </w:pPr>
            <w:r>
              <w:t>}</w:t>
            </w:r>
          </w:p>
        </w:tc>
      </w:tr>
    </w:tbl>
    <w:p w14:paraId="4F9268D7" w14:textId="2D8C9C2E" w:rsidR="00F15135" w:rsidRPr="003A5B61" w:rsidRDefault="003A5B61" w:rsidP="003A5B61">
      <w:pPr>
        <w:pStyle w:val="Caption"/>
      </w:pPr>
      <w:bookmarkStart w:id="111" w:name="_Toc60912042"/>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7</w:t>
      </w:r>
      <w:r w:rsidR="00D93194">
        <w:rPr>
          <w:noProof/>
        </w:rPr>
        <w:fldChar w:fldCharType="end"/>
      </w:r>
      <w:r>
        <w:t xml:space="preserve"> </w:t>
      </w:r>
      <w:r w:rsidR="00A03CFE">
        <w:rPr>
          <w:b w:val="0"/>
        </w:rPr>
        <w:t>Penerbitan</w:t>
      </w:r>
      <w:r w:rsidR="00F15135">
        <w:rPr>
          <w:b w:val="0"/>
        </w:rPr>
        <w:t>_kk.php</w:t>
      </w:r>
      <w:bookmarkEnd w:id="111"/>
      <w:proofErr w:type="gramEnd"/>
    </w:p>
    <w:p w14:paraId="5DD400B6" w14:textId="1E80DD9C" w:rsidR="00F15135" w:rsidRPr="00F15135" w:rsidRDefault="003A5B61" w:rsidP="00F15135">
      <w:pPr>
        <w:ind w:firstLine="851"/>
      </w:pPr>
      <w:proofErr w:type="gramStart"/>
      <w:r>
        <w:t>Kode Program 5</w:t>
      </w:r>
      <w:r w:rsidR="00F15135">
        <w:t>.7 adalah kode program yang digunakan untuk menerima request berdasarkan route mapping perubahan status pengajuan KK dan load view dengan data yang telah diubah.</w:t>
      </w:r>
      <w:proofErr w:type="gramEnd"/>
    </w:p>
    <w:p w14:paraId="1BFFA832" w14:textId="6A6E30A5" w:rsidR="00E510EF" w:rsidRDefault="00E510EF" w:rsidP="00E510EF"/>
    <w:p w14:paraId="7FCBBB06" w14:textId="5E591450" w:rsidR="00E510EF" w:rsidRDefault="00E510EF" w:rsidP="00A0746C">
      <w:pPr>
        <w:pStyle w:val="ListParagraph"/>
        <w:numPr>
          <w:ilvl w:val="0"/>
          <w:numId w:val="24"/>
        </w:numPr>
        <w:ind w:left="851" w:hanging="851"/>
      </w:pPr>
      <w:r>
        <w:t>Controller Penerbitan KTP</w:t>
      </w:r>
    </w:p>
    <w:p w14:paraId="2E5CB716" w14:textId="288A4045" w:rsidR="00E510EF" w:rsidRDefault="00E510EF" w:rsidP="00E510EF">
      <w:pPr>
        <w:pStyle w:val="ListParagraph"/>
        <w:ind w:left="0" w:firstLine="851"/>
      </w:pPr>
      <w:proofErr w:type="gramStart"/>
      <w:r>
        <w:t xml:space="preserve">Controller Penerbitan KTP adalah </w:t>
      </w:r>
      <w:r w:rsidRPr="00E510EF">
        <w:rPr>
          <w:i/>
        </w:rPr>
        <w:t>controller</w:t>
      </w:r>
      <w:r>
        <w:t xml:space="preserve"> yang digunakan untuk menerima </w:t>
      </w:r>
      <w:r w:rsidRPr="00E510EF">
        <w:rPr>
          <w:i/>
        </w:rPr>
        <w:t>request</w:t>
      </w:r>
      <w:r>
        <w:t xml:space="preserve"> perubahan status terhadap suatu pengajuan penerbitan KTP.</w:t>
      </w:r>
      <w:proofErr w:type="gramEnd"/>
    </w:p>
    <w:p w14:paraId="0BE79957" w14:textId="77777777" w:rsidR="005C462E" w:rsidRDefault="005C462E" w:rsidP="005C462E"/>
    <w:tbl>
      <w:tblPr>
        <w:tblStyle w:val="TableGrid"/>
        <w:tblW w:w="0" w:type="auto"/>
        <w:tblLook w:val="04A0" w:firstRow="1" w:lastRow="0" w:firstColumn="1" w:lastColumn="0" w:noHBand="0" w:noVBand="1"/>
      </w:tblPr>
      <w:tblGrid>
        <w:gridCol w:w="8234"/>
      </w:tblGrid>
      <w:tr w:rsidR="005C462E" w14:paraId="0C0295AA" w14:textId="77777777" w:rsidTr="005C462E">
        <w:tc>
          <w:tcPr>
            <w:tcW w:w="8234" w:type="dxa"/>
          </w:tcPr>
          <w:p w14:paraId="403B80E7" w14:textId="77777777" w:rsidR="00802F5E" w:rsidRDefault="00802F5E" w:rsidP="00802F5E">
            <w:pPr>
              <w:pStyle w:val="KodeProgram"/>
              <w:keepNext/>
            </w:pPr>
            <w:r>
              <w:lastRenderedPageBreak/>
              <w:t>&lt;?php</w:t>
            </w:r>
          </w:p>
          <w:p w14:paraId="45CCF67C" w14:textId="77777777" w:rsidR="00802F5E" w:rsidRDefault="00802F5E" w:rsidP="00802F5E">
            <w:pPr>
              <w:pStyle w:val="KodeProgram"/>
              <w:keepNext/>
            </w:pPr>
            <w:r>
              <w:t>defined('BASEPATH') or exit('No direct script access allowed');</w:t>
            </w:r>
          </w:p>
          <w:p w14:paraId="6318C158" w14:textId="77777777" w:rsidR="00802F5E" w:rsidRDefault="00802F5E" w:rsidP="00802F5E">
            <w:pPr>
              <w:pStyle w:val="KodeProgram"/>
              <w:keepNext/>
            </w:pPr>
          </w:p>
          <w:p w14:paraId="47BE460D" w14:textId="77777777" w:rsidR="00802F5E" w:rsidRDefault="00802F5E" w:rsidP="00802F5E">
            <w:pPr>
              <w:pStyle w:val="KodeProgram"/>
              <w:keepNext/>
            </w:pPr>
            <w:r>
              <w:t>class Penerbitan_ktp extends CI_Controller</w:t>
            </w:r>
          </w:p>
          <w:p w14:paraId="69924EF1" w14:textId="77777777" w:rsidR="00802F5E" w:rsidRDefault="00802F5E" w:rsidP="00802F5E">
            <w:pPr>
              <w:pStyle w:val="KodeProgram"/>
              <w:keepNext/>
            </w:pPr>
            <w:r>
              <w:t>{</w:t>
            </w:r>
          </w:p>
          <w:p w14:paraId="2CEB54CF" w14:textId="77777777" w:rsidR="00802F5E" w:rsidRDefault="00802F5E" w:rsidP="00802F5E">
            <w:pPr>
              <w:pStyle w:val="KodeProgram"/>
              <w:keepNext/>
            </w:pPr>
            <w:r>
              <w:t xml:space="preserve">    public function __construct()</w:t>
            </w:r>
          </w:p>
          <w:p w14:paraId="5B215A32" w14:textId="77777777" w:rsidR="00802F5E" w:rsidRDefault="00802F5E" w:rsidP="00802F5E">
            <w:pPr>
              <w:pStyle w:val="KodeProgram"/>
              <w:keepNext/>
            </w:pPr>
            <w:r>
              <w:t xml:space="preserve">    {</w:t>
            </w:r>
          </w:p>
          <w:p w14:paraId="298E1791" w14:textId="77777777" w:rsidR="00802F5E" w:rsidRDefault="00802F5E" w:rsidP="00802F5E">
            <w:pPr>
              <w:pStyle w:val="KodeProgram"/>
              <w:keepNext/>
            </w:pPr>
            <w:r>
              <w:t xml:space="preserve">        parent::__construct();</w:t>
            </w:r>
          </w:p>
          <w:p w14:paraId="4B2AE2A0" w14:textId="77777777" w:rsidR="00802F5E" w:rsidRDefault="00802F5E" w:rsidP="00802F5E">
            <w:pPr>
              <w:pStyle w:val="KodeProgram"/>
              <w:keepNext/>
            </w:pPr>
            <w:r>
              <w:t xml:space="preserve">        $this-&gt;load-&gt;model('Capil/Penerbitan_ktp_model', 'penerbitan_ktp_model');</w:t>
            </w:r>
          </w:p>
          <w:p w14:paraId="474502DE" w14:textId="77777777" w:rsidR="00802F5E" w:rsidRDefault="00802F5E" w:rsidP="00802F5E">
            <w:pPr>
              <w:pStyle w:val="KodeProgram"/>
              <w:keepNext/>
            </w:pPr>
            <w:r>
              <w:t xml:space="preserve">        $this-&gt;load-&gt;model('Ref_model');</w:t>
            </w:r>
          </w:p>
          <w:p w14:paraId="3D8BEA52" w14:textId="77777777" w:rsidR="00802F5E" w:rsidRDefault="00802F5E" w:rsidP="00802F5E">
            <w:pPr>
              <w:pStyle w:val="KodeProgram"/>
              <w:keepNext/>
            </w:pPr>
            <w:r>
              <w:t xml:space="preserve">        $this-&gt;load-&gt;helper('check_login_helper');</w:t>
            </w:r>
          </w:p>
          <w:p w14:paraId="3BA9264E" w14:textId="77777777" w:rsidR="00802F5E" w:rsidRDefault="00802F5E" w:rsidP="00802F5E">
            <w:pPr>
              <w:pStyle w:val="KodeProgram"/>
              <w:keepNext/>
            </w:pPr>
            <w:r>
              <w:t xml:space="preserve">        check_login($this-&gt;session);</w:t>
            </w:r>
          </w:p>
          <w:p w14:paraId="2703AE4D" w14:textId="77777777" w:rsidR="005C462E" w:rsidRDefault="00802F5E" w:rsidP="00802F5E">
            <w:pPr>
              <w:pStyle w:val="KodeProgram"/>
              <w:keepNext/>
            </w:pPr>
            <w:r>
              <w:t xml:space="preserve">    }</w:t>
            </w:r>
          </w:p>
          <w:p w14:paraId="53429192" w14:textId="77777777" w:rsidR="00802F5E" w:rsidRDefault="00802F5E" w:rsidP="00802F5E">
            <w:pPr>
              <w:pStyle w:val="KodeProgram"/>
              <w:keepNext/>
            </w:pPr>
          </w:p>
          <w:p w14:paraId="630FAFCE" w14:textId="77777777" w:rsidR="00802F5E" w:rsidRDefault="00802F5E" w:rsidP="00802F5E">
            <w:pPr>
              <w:pStyle w:val="KodeProgram"/>
              <w:keepNext/>
            </w:pPr>
            <w:r>
              <w:t xml:space="preserve">    public function set_status_pengajuan()</w:t>
            </w:r>
          </w:p>
          <w:p w14:paraId="6BD8502B" w14:textId="77777777" w:rsidR="00802F5E" w:rsidRDefault="00802F5E" w:rsidP="00802F5E">
            <w:pPr>
              <w:pStyle w:val="KodeProgram"/>
              <w:keepNext/>
            </w:pPr>
            <w:r>
              <w:t xml:space="preserve">    {</w:t>
            </w:r>
          </w:p>
          <w:p w14:paraId="648875C2" w14:textId="77777777" w:rsidR="00802F5E" w:rsidRDefault="00802F5E" w:rsidP="00802F5E">
            <w:pPr>
              <w:pStyle w:val="KodeProgram"/>
              <w:keepNext/>
            </w:pPr>
            <w:r>
              <w:t xml:space="preserve">        $post = $this-&gt;input-&gt;post();</w:t>
            </w:r>
          </w:p>
          <w:p w14:paraId="621A824B" w14:textId="77777777" w:rsidR="00802F5E" w:rsidRDefault="00802F5E" w:rsidP="00802F5E">
            <w:pPr>
              <w:pStyle w:val="KodeProgram"/>
              <w:keepNext/>
            </w:pPr>
            <w:r>
              <w:t xml:space="preserve">        $id_pengajuan = $post['id_pengajuan'];</w:t>
            </w:r>
          </w:p>
          <w:p w14:paraId="2E0569E3" w14:textId="77777777" w:rsidR="00802F5E" w:rsidRDefault="00802F5E" w:rsidP="00802F5E">
            <w:pPr>
              <w:pStyle w:val="KodeProgram"/>
              <w:keepNext/>
            </w:pPr>
            <w:r>
              <w:t xml:space="preserve">        $status = $this-&gt;penerbitan_ktp_model-&gt;set_status_pengajuan($id_pengajuan);</w:t>
            </w:r>
          </w:p>
          <w:p w14:paraId="20BBFFDC" w14:textId="77777777" w:rsidR="00802F5E" w:rsidRDefault="00802F5E" w:rsidP="00802F5E">
            <w:pPr>
              <w:pStyle w:val="KodeProgram"/>
              <w:keepNext/>
            </w:pPr>
          </w:p>
          <w:p w14:paraId="67535EF4" w14:textId="77777777" w:rsidR="00802F5E" w:rsidRDefault="00802F5E" w:rsidP="00802F5E">
            <w:pPr>
              <w:pStyle w:val="KodeProgram"/>
              <w:keepNext/>
            </w:pPr>
            <w:r>
              <w:t xml:space="preserve">        if($status) {</w:t>
            </w:r>
          </w:p>
          <w:p w14:paraId="046EB426" w14:textId="77777777" w:rsidR="00802F5E" w:rsidRDefault="00802F5E" w:rsidP="00802F5E">
            <w:pPr>
              <w:pStyle w:val="KodeProgram"/>
              <w:keepNext/>
            </w:pPr>
            <w:r>
              <w:t xml:space="preserve">            $this-&gt;output-&gt;set_content_type('application/json');</w:t>
            </w:r>
          </w:p>
          <w:p w14:paraId="2601D2CC" w14:textId="77777777" w:rsidR="00802F5E" w:rsidRDefault="00802F5E" w:rsidP="00802F5E">
            <w:pPr>
              <w:pStyle w:val="KodeProgram"/>
              <w:keepNext/>
            </w:pPr>
            <w:r>
              <w:t xml:space="preserve">            echo json_encode(array(</w:t>
            </w:r>
          </w:p>
          <w:p w14:paraId="2F00B068" w14:textId="77777777" w:rsidR="00802F5E" w:rsidRDefault="00802F5E" w:rsidP="00802F5E">
            <w:pPr>
              <w:pStyle w:val="KodeProgram"/>
              <w:keepNext/>
            </w:pPr>
            <w:r>
              <w:t xml:space="preserve">                'msg' =&gt; 'Success'</w:t>
            </w:r>
          </w:p>
          <w:p w14:paraId="487C4685" w14:textId="77777777" w:rsidR="00802F5E" w:rsidRDefault="00802F5E" w:rsidP="00802F5E">
            <w:pPr>
              <w:pStyle w:val="KodeProgram"/>
              <w:keepNext/>
            </w:pPr>
            <w:r>
              <w:t xml:space="preserve">            ));</w:t>
            </w:r>
          </w:p>
          <w:p w14:paraId="62AA33C2" w14:textId="77777777" w:rsidR="00802F5E" w:rsidRDefault="00802F5E" w:rsidP="00802F5E">
            <w:pPr>
              <w:pStyle w:val="KodeProgram"/>
              <w:keepNext/>
            </w:pPr>
            <w:r>
              <w:t xml:space="preserve">        }</w:t>
            </w:r>
          </w:p>
          <w:p w14:paraId="36907258" w14:textId="77777777" w:rsidR="00802F5E" w:rsidRDefault="00802F5E" w:rsidP="00802F5E">
            <w:pPr>
              <w:pStyle w:val="KodeProgram"/>
              <w:keepNext/>
            </w:pPr>
            <w:r>
              <w:t xml:space="preserve">    }</w:t>
            </w:r>
          </w:p>
          <w:p w14:paraId="17575272" w14:textId="5E7F5DC7" w:rsidR="00802F5E" w:rsidRDefault="00802F5E" w:rsidP="003A5B61">
            <w:pPr>
              <w:pStyle w:val="KodeProgram"/>
              <w:keepNext/>
            </w:pPr>
            <w:r>
              <w:t>}</w:t>
            </w:r>
          </w:p>
        </w:tc>
      </w:tr>
    </w:tbl>
    <w:p w14:paraId="62192A25" w14:textId="7955F512" w:rsidR="005C462E" w:rsidRPr="003A5B61" w:rsidRDefault="003A5B61" w:rsidP="003A5B61">
      <w:pPr>
        <w:pStyle w:val="Caption"/>
      </w:pPr>
      <w:bookmarkStart w:id="112" w:name="_Toc60912043"/>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8</w:t>
      </w:r>
      <w:r w:rsidR="00D93194">
        <w:rPr>
          <w:noProof/>
        </w:rPr>
        <w:fldChar w:fldCharType="end"/>
      </w:r>
      <w:r>
        <w:t xml:space="preserve"> </w:t>
      </w:r>
      <w:r w:rsidR="00A03CFE">
        <w:rPr>
          <w:b w:val="0"/>
        </w:rPr>
        <w:t>Penerbitan</w:t>
      </w:r>
      <w:r w:rsidR="005C462E">
        <w:rPr>
          <w:b w:val="0"/>
        </w:rPr>
        <w:t>_kk.php</w:t>
      </w:r>
      <w:bookmarkEnd w:id="112"/>
      <w:proofErr w:type="gramEnd"/>
    </w:p>
    <w:p w14:paraId="0027FB99" w14:textId="46E6FFEB" w:rsidR="005C462E" w:rsidRPr="005C462E" w:rsidRDefault="003A5B61" w:rsidP="005C462E">
      <w:pPr>
        <w:ind w:firstLine="851"/>
      </w:pPr>
      <w:proofErr w:type="gramStart"/>
      <w:r>
        <w:t>Kode Program 5</w:t>
      </w:r>
      <w:r w:rsidR="005C462E">
        <w:t>.8 adalah kode program yang digunakan untuk menerima request berdasarkan route mapping perubahan status pengajuan KTP dan load view dengan data yang telah diubah.</w:t>
      </w:r>
      <w:proofErr w:type="gramEnd"/>
    </w:p>
    <w:p w14:paraId="192B3729" w14:textId="77777777" w:rsidR="0057532D" w:rsidRPr="0057532D" w:rsidRDefault="0057532D" w:rsidP="0057532D">
      <w:pPr>
        <w:ind w:firstLine="851"/>
      </w:pPr>
    </w:p>
    <w:p w14:paraId="11DBF862" w14:textId="0FF2D025" w:rsidR="00357495" w:rsidRDefault="0057532D" w:rsidP="00A0746C">
      <w:pPr>
        <w:pStyle w:val="Heading3"/>
        <w:numPr>
          <w:ilvl w:val="0"/>
          <w:numId w:val="18"/>
        </w:numPr>
        <w:ind w:left="851" w:hanging="851"/>
      </w:pPr>
      <w:bookmarkStart w:id="113" w:name="_Toc60911857"/>
      <w:r>
        <w:t>Hasil</w:t>
      </w:r>
      <w:bookmarkEnd w:id="113"/>
    </w:p>
    <w:p w14:paraId="6E1D3576" w14:textId="39108381" w:rsidR="005E387D" w:rsidRDefault="005E387D" w:rsidP="005E387D">
      <w:pPr>
        <w:ind w:firstLine="851"/>
      </w:pPr>
      <w:proofErr w:type="gramStart"/>
      <w:r>
        <w:t>Aplikasi SIDILAN Modul Capil adalah aplikasi untuk menampilkan</w:t>
      </w:r>
      <w:r w:rsidR="00323E56">
        <w:t xml:space="preserve"> serta memproses</w:t>
      </w:r>
      <w:r>
        <w:t xml:space="preserve"> data pengaj</w:t>
      </w:r>
      <w:r w:rsidR="00323E56">
        <w:t>uan berkas pencatatan sipil di Kabupaten Gianyar.</w:t>
      </w:r>
      <w:proofErr w:type="gramEnd"/>
    </w:p>
    <w:p w14:paraId="22186050" w14:textId="3663A7D2" w:rsidR="0004060C" w:rsidRDefault="0004060C" w:rsidP="00A0746C">
      <w:pPr>
        <w:pStyle w:val="ListParagraph"/>
        <w:numPr>
          <w:ilvl w:val="0"/>
          <w:numId w:val="25"/>
        </w:numPr>
        <w:ind w:left="851" w:hanging="851"/>
      </w:pPr>
      <w:r>
        <w:t xml:space="preserve">Daftar Pengajuan </w:t>
      </w:r>
      <w:r w:rsidR="00323E56">
        <w:t xml:space="preserve">Penerbitan </w:t>
      </w:r>
      <w:r>
        <w:t>KK</w:t>
      </w:r>
      <w:r w:rsidR="00323E56">
        <w:t xml:space="preserve"> Baru</w:t>
      </w:r>
    </w:p>
    <w:p w14:paraId="1D7828C2" w14:textId="5E5B85C2" w:rsidR="00323E56" w:rsidRDefault="00323E56" w:rsidP="00323E56">
      <w:pPr>
        <w:pStyle w:val="ListParagraph"/>
        <w:ind w:left="0" w:firstLine="851"/>
      </w:pPr>
      <w:proofErr w:type="gramStart"/>
      <w:r>
        <w:t>Daftar Pengajuan Penerbitan KK Baru adalah halaman yang menampilkan daftar permohonan</w:t>
      </w:r>
      <w:r w:rsidR="00F668E2">
        <w:t xml:space="preserve"> pengajuan KK</w:t>
      </w:r>
      <w:r w:rsidR="00013772">
        <w:t xml:space="preserve"> serta beberapa informasi umum</w:t>
      </w:r>
      <w:r>
        <w:t xml:space="preserve"> y</w:t>
      </w:r>
      <w:r w:rsidR="00F668E2">
        <w:t>ang telah dibuat oleh pemohon</w:t>
      </w:r>
      <w:r>
        <w:t>.</w:t>
      </w:r>
      <w:proofErr w:type="gramEnd"/>
    </w:p>
    <w:p w14:paraId="23BB3471" w14:textId="77777777" w:rsidR="00323E56" w:rsidRDefault="00323E56" w:rsidP="00323E56"/>
    <w:tbl>
      <w:tblPr>
        <w:tblStyle w:val="TableGrid"/>
        <w:tblW w:w="0" w:type="auto"/>
        <w:tblLook w:val="04A0" w:firstRow="1" w:lastRow="0" w:firstColumn="1" w:lastColumn="0" w:noHBand="0" w:noVBand="1"/>
      </w:tblPr>
      <w:tblGrid>
        <w:gridCol w:w="8234"/>
      </w:tblGrid>
      <w:tr w:rsidR="00323E56" w14:paraId="378F9F88" w14:textId="77777777" w:rsidTr="00323E56">
        <w:tc>
          <w:tcPr>
            <w:tcW w:w="8234" w:type="dxa"/>
          </w:tcPr>
          <w:p w14:paraId="40C097E2" w14:textId="2A0F56BB" w:rsidR="00323E56" w:rsidRDefault="00323E56" w:rsidP="003A5B61">
            <w:pPr>
              <w:keepNext/>
              <w:spacing w:before="100"/>
            </w:pPr>
            <w:r>
              <w:rPr>
                <w:noProof/>
              </w:rPr>
              <w:lastRenderedPageBreak/>
              <w:drawing>
                <wp:inline distT="0" distB="0" distL="0" distR="0" wp14:anchorId="297F0460" wp14:editId="0AD91543">
                  <wp:extent cx="5091288" cy="2863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5 12-42-46.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91288" cy="2863850"/>
                          </a:xfrm>
                          <a:prstGeom prst="rect">
                            <a:avLst/>
                          </a:prstGeom>
                        </pic:spPr>
                      </pic:pic>
                    </a:graphicData>
                  </a:graphic>
                </wp:inline>
              </w:drawing>
            </w:r>
          </w:p>
        </w:tc>
      </w:tr>
    </w:tbl>
    <w:p w14:paraId="2F8C12E0" w14:textId="07AA385F" w:rsidR="00323E56" w:rsidRPr="003A5B61" w:rsidRDefault="003A5B61" w:rsidP="003A5B61">
      <w:pPr>
        <w:pStyle w:val="Caption"/>
      </w:pPr>
      <w:bookmarkStart w:id="114" w:name="_Toc60911971"/>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1</w:t>
      </w:r>
      <w:r w:rsidR="00D93194">
        <w:rPr>
          <w:noProof/>
        </w:rPr>
        <w:fldChar w:fldCharType="end"/>
      </w:r>
      <w:r>
        <w:t xml:space="preserve"> </w:t>
      </w:r>
      <w:r w:rsidR="00323E56">
        <w:rPr>
          <w:b w:val="0"/>
        </w:rPr>
        <w:t>Halaman Daftar Pengajuan KK Baru</w:t>
      </w:r>
      <w:bookmarkEnd w:id="114"/>
    </w:p>
    <w:p w14:paraId="25CA3CDF" w14:textId="0744A07B" w:rsidR="00323E56" w:rsidRDefault="003A5B61" w:rsidP="00323E56">
      <w:pPr>
        <w:ind w:firstLine="851"/>
      </w:pPr>
      <w:proofErr w:type="gramStart"/>
      <w:r>
        <w:t>Gambar 5</w:t>
      </w:r>
      <w:r w:rsidR="00323E56">
        <w:t>.1 adalah tampilan dari halaman daftar pengajuan p</w:t>
      </w:r>
      <w:r w:rsidR="000746C8">
        <w:t>enerbitan KK baru.</w:t>
      </w:r>
      <w:proofErr w:type="gramEnd"/>
      <w:r w:rsidR="000746C8">
        <w:t xml:space="preserve"> </w:t>
      </w:r>
      <w:proofErr w:type="gramStart"/>
      <w:r w:rsidR="000746C8">
        <w:t>Daftar</w:t>
      </w:r>
      <w:r w:rsidR="00323E56">
        <w:t xml:space="preserve"> tersebut menampilkan data yang dibutuhkan yaitu NIK pemohon, tanggal permohonan dibuat, status pengajuan dan desa pemohon.</w:t>
      </w:r>
      <w:proofErr w:type="gramEnd"/>
    </w:p>
    <w:p w14:paraId="269A9F0C" w14:textId="5591CB74" w:rsidR="00323E56" w:rsidRDefault="00323E56" w:rsidP="00BA47B6"/>
    <w:p w14:paraId="0EC6AA83" w14:textId="057A67CC" w:rsidR="0004060C" w:rsidRDefault="0004060C" w:rsidP="00A0746C">
      <w:pPr>
        <w:pStyle w:val="ListParagraph"/>
        <w:numPr>
          <w:ilvl w:val="0"/>
          <w:numId w:val="25"/>
        </w:numPr>
        <w:ind w:left="851" w:hanging="851"/>
      </w:pPr>
      <w:r>
        <w:t xml:space="preserve">Detail Pengajuan </w:t>
      </w:r>
      <w:r w:rsidR="00013772">
        <w:t xml:space="preserve">Penerbitan </w:t>
      </w:r>
      <w:r>
        <w:t>KK</w:t>
      </w:r>
      <w:r w:rsidR="00013772">
        <w:t xml:space="preserve"> Baru</w:t>
      </w:r>
    </w:p>
    <w:p w14:paraId="52B14EAA" w14:textId="5ADC77F1" w:rsidR="00013772" w:rsidRDefault="00013772" w:rsidP="00013772">
      <w:pPr>
        <w:pStyle w:val="ListParagraph"/>
        <w:ind w:left="0" w:firstLine="851"/>
      </w:pPr>
      <w:r>
        <w:t>Detail Pengajuan Penerbitan KK Baru adalah halaman yang menampilkan data detail dari suatu permohonan.</w:t>
      </w:r>
    </w:p>
    <w:p w14:paraId="56F2341D" w14:textId="77777777" w:rsidR="00013772" w:rsidRDefault="00013772" w:rsidP="00013772"/>
    <w:tbl>
      <w:tblPr>
        <w:tblStyle w:val="TableGrid"/>
        <w:tblW w:w="0" w:type="auto"/>
        <w:tblLook w:val="04A0" w:firstRow="1" w:lastRow="0" w:firstColumn="1" w:lastColumn="0" w:noHBand="0" w:noVBand="1"/>
      </w:tblPr>
      <w:tblGrid>
        <w:gridCol w:w="8234"/>
      </w:tblGrid>
      <w:tr w:rsidR="00013772" w14:paraId="13465527" w14:textId="77777777" w:rsidTr="00013772">
        <w:tc>
          <w:tcPr>
            <w:tcW w:w="8234" w:type="dxa"/>
          </w:tcPr>
          <w:p w14:paraId="698AF783" w14:textId="2CFC166A" w:rsidR="00013772" w:rsidRDefault="00013772" w:rsidP="003A5B61">
            <w:pPr>
              <w:keepNext/>
              <w:spacing w:before="100"/>
            </w:pPr>
            <w:r>
              <w:rPr>
                <w:noProof/>
              </w:rPr>
              <w:lastRenderedPageBreak/>
              <w:drawing>
                <wp:inline distT="0" distB="0" distL="0" distR="0" wp14:anchorId="5DF4AEE2" wp14:editId="25E0487C">
                  <wp:extent cx="5091430" cy="286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2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F3C7790" w14:textId="2A6FF9AE" w:rsidR="00013772" w:rsidRPr="003A5B61" w:rsidRDefault="003A5B61" w:rsidP="003A5B61">
      <w:pPr>
        <w:pStyle w:val="Caption"/>
      </w:pPr>
      <w:bookmarkStart w:id="115" w:name="_Toc60911972"/>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2</w:t>
      </w:r>
      <w:r w:rsidR="00D93194">
        <w:rPr>
          <w:noProof/>
        </w:rPr>
        <w:fldChar w:fldCharType="end"/>
      </w:r>
      <w:r>
        <w:t xml:space="preserve"> </w:t>
      </w:r>
      <w:r w:rsidR="00013772">
        <w:rPr>
          <w:b w:val="0"/>
        </w:rPr>
        <w:t>Halaman Detail Pengajuan KK Baru</w:t>
      </w:r>
      <w:bookmarkEnd w:id="115"/>
    </w:p>
    <w:p w14:paraId="3640C992" w14:textId="5D34099D" w:rsidR="00013772" w:rsidRDefault="00013772" w:rsidP="00013772">
      <w:pPr>
        <w:ind w:firstLine="851"/>
      </w:pPr>
      <w:r>
        <w:t xml:space="preserve">Gambar </w:t>
      </w:r>
      <w:r w:rsidR="003A5B61">
        <w:t>5</w:t>
      </w:r>
      <w:r>
        <w:t xml:space="preserve">.2 adalah tampilan dari halaman detail suatu pengajuan permohonan KK baru. Data penting yang ditampilkan </w:t>
      </w:r>
      <w:r w:rsidRPr="00013772">
        <w:rPr>
          <w:i/>
        </w:rPr>
        <w:t>list</w:t>
      </w:r>
      <w:r>
        <w:t xml:space="preserve"> form yang digunakan serta </w:t>
      </w:r>
      <w:r w:rsidRPr="00013772">
        <w:rPr>
          <w:i/>
        </w:rPr>
        <w:t>list</w:t>
      </w:r>
      <w:r>
        <w:t xml:space="preserve"> lampiran yang diupload oleh pemohon.</w:t>
      </w:r>
    </w:p>
    <w:p w14:paraId="79435C38" w14:textId="77777777" w:rsidR="002517C7" w:rsidRDefault="002517C7" w:rsidP="00013772">
      <w:pPr>
        <w:ind w:firstLine="851"/>
      </w:pPr>
    </w:p>
    <w:p w14:paraId="1AFCE8B9" w14:textId="62FAC6CD" w:rsidR="005E387D" w:rsidRDefault="005E387D" w:rsidP="00A0746C">
      <w:pPr>
        <w:pStyle w:val="ListParagraph"/>
        <w:numPr>
          <w:ilvl w:val="0"/>
          <w:numId w:val="25"/>
        </w:numPr>
        <w:ind w:left="851" w:hanging="851"/>
      </w:pPr>
      <w:r>
        <w:t>Detail form F-1.01</w:t>
      </w:r>
    </w:p>
    <w:p w14:paraId="11462BA8" w14:textId="66E16130" w:rsidR="00013772" w:rsidRDefault="00013772" w:rsidP="00013772">
      <w:pPr>
        <w:ind w:firstLine="851"/>
      </w:pPr>
      <w:r>
        <w:t xml:space="preserve">Detail form F-1.01 adalah halaman yang menampilkan </w:t>
      </w:r>
      <w:r w:rsidR="00D93CA2">
        <w:t>data F-1.01 yang telah diinput oleh user. Form F-1.01 adalah form yang wajib diisi jika ingin mengajukan KK Baru.</w:t>
      </w:r>
    </w:p>
    <w:p w14:paraId="409D1FFF" w14:textId="77777777" w:rsidR="00D93CA2" w:rsidRDefault="00D93CA2" w:rsidP="00013772">
      <w:pPr>
        <w:ind w:firstLine="851"/>
      </w:pPr>
    </w:p>
    <w:tbl>
      <w:tblPr>
        <w:tblStyle w:val="TableGrid"/>
        <w:tblW w:w="0" w:type="auto"/>
        <w:tblLook w:val="04A0" w:firstRow="1" w:lastRow="0" w:firstColumn="1" w:lastColumn="0" w:noHBand="0" w:noVBand="1"/>
      </w:tblPr>
      <w:tblGrid>
        <w:gridCol w:w="8234"/>
      </w:tblGrid>
      <w:tr w:rsidR="00D93CA2" w14:paraId="7CA25085" w14:textId="77777777" w:rsidTr="00D93CA2">
        <w:tc>
          <w:tcPr>
            <w:tcW w:w="8234" w:type="dxa"/>
          </w:tcPr>
          <w:p w14:paraId="45AF998B" w14:textId="280992F3" w:rsidR="00D93CA2" w:rsidRDefault="00D93CA2" w:rsidP="003A5B61">
            <w:pPr>
              <w:keepNext/>
              <w:spacing w:before="100"/>
            </w:pPr>
            <w:r>
              <w:rPr>
                <w:noProof/>
              </w:rPr>
              <w:lastRenderedPageBreak/>
              <w:drawing>
                <wp:inline distT="0" distB="0" distL="0" distR="0" wp14:anchorId="125742E1" wp14:editId="722CFCD4">
                  <wp:extent cx="5091430" cy="2863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4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6F5A4953" w14:textId="58C85A01" w:rsidR="00D93CA2" w:rsidRPr="003A5B61" w:rsidRDefault="003A5B61" w:rsidP="003A5B61">
      <w:pPr>
        <w:pStyle w:val="Caption"/>
      </w:pPr>
      <w:bookmarkStart w:id="116" w:name="_Toc60911973"/>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proofErr w:type="gramStart"/>
      <w:r>
        <w:rPr>
          <w:noProof/>
        </w:rPr>
        <w:t>3</w:t>
      </w:r>
      <w:r w:rsidR="00D93194">
        <w:rPr>
          <w:noProof/>
        </w:rPr>
        <w:fldChar w:fldCharType="end"/>
      </w:r>
      <w:r>
        <w:t xml:space="preserve"> </w:t>
      </w:r>
      <w:r w:rsidR="00D93CA2">
        <w:rPr>
          <w:b w:val="0"/>
        </w:rPr>
        <w:t>Halaman Detail Form F-1.01</w:t>
      </w:r>
      <w:bookmarkEnd w:id="116"/>
      <w:proofErr w:type="gramEnd"/>
    </w:p>
    <w:p w14:paraId="24D6F358" w14:textId="4144C312" w:rsidR="00D93CA2" w:rsidRDefault="00D93CA2" w:rsidP="00D93CA2">
      <w:pPr>
        <w:ind w:firstLine="851"/>
      </w:pPr>
      <w:r>
        <w:t xml:space="preserve">Gambar </w:t>
      </w:r>
      <w:r w:rsidR="003A5B61">
        <w:t>5</w:t>
      </w:r>
      <w:r>
        <w:t>.3 adalah tampilan dari halaman detail form F-1.01 dari suatu pengajuan permohonan KK Baru.</w:t>
      </w:r>
    </w:p>
    <w:p w14:paraId="37ECF75E" w14:textId="13666A20" w:rsidR="00D93CA2" w:rsidRDefault="00D93CA2" w:rsidP="002517C7"/>
    <w:p w14:paraId="5EAA502E" w14:textId="70D26C35" w:rsidR="0004060C" w:rsidRDefault="0004060C" w:rsidP="00A0746C">
      <w:pPr>
        <w:pStyle w:val="ListParagraph"/>
        <w:numPr>
          <w:ilvl w:val="0"/>
          <w:numId w:val="25"/>
        </w:numPr>
        <w:ind w:left="851" w:hanging="851"/>
      </w:pPr>
      <w:r>
        <w:t>Perubahan Status Pengajuan KK</w:t>
      </w:r>
    </w:p>
    <w:p w14:paraId="196E0B9C" w14:textId="3CFEC6BA" w:rsidR="00D93CA2" w:rsidRDefault="00D93CA2" w:rsidP="00D93CA2">
      <w:pPr>
        <w:pStyle w:val="ListParagraph"/>
        <w:ind w:left="0" w:firstLine="851"/>
      </w:pPr>
      <w:proofErr w:type="gramStart"/>
      <w:r>
        <w:t xml:space="preserve">Perubahan Status Pengajuan KK adalah </w:t>
      </w:r>
      <w:r w:rsidRPr="00D93CA2">
        <w:rPr>
          <w:i/>
        </w:rPr>
        <w:t>modal/pop-up</w:t>
      </w:r>
      <w:r>
        <w:t xml:space="preserve"> yang menampilkan status pengajuan yang dapat diubah oleh petugas capil.</w:t>
      </w:r>
      <w:proofErr w:type="gramEnd"/>
    </w:p>
    <w:p w14:paraId="2DC01552" w14:textId="77777777" w:rsidR="00D93CA2" w:rsidRDefault="00D93CA2" w:rsidP="00D93CA2"/>
    <w:tbl>
      <w:tblPr>
        <w:tblStyle w:val="TableGrid"/>
        <w:tblW w:w="0" w:type="auto"/>
        <w:tblLook w:val="04A0" w:firstRow="1" w:lastRow="0" w:firstColumn="1" w:lastColumn="0" w:noHBand="0" w:noVBand="1"/>
      </w:tblPr>
      <w:tblGrid>
        <w:gridCol w:w="8234"/>
      </w:tblGrid>
      <w:tr w:rsidR="00D93CA2" w14:paraId="0DF1A40F" w14:textId="77777777" w:rsidTr="00D93CA2">
        <w:tc>
          <w:tcPr>
            <w:tcW w:w="8234" w:type="dxa"/>
          </w:tcPr>
          <w:p w14:paraId="050E3AC7" w14:textId="7A8AF5FD" w:rsidR="00D93CA2" w:rsidRDefault="00D93CA2" w:rsidP="003A5B61">
            <w:pPr>
              <w:keepNext/>
              <w:spacing w:before="100"/>
            </w:pPr>
            <w:r>
              <w:rPr>
                <w:noProof/>
              </w:rPr>
              <w:drawing>
                <wp:inline distT="0" distB="0" distL="0" distR="0" wp14:anchorId="400BDA8E" wp14:editId="34A3E58D">
                  <wp:extent cx="5091430" cy="286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3-47.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A61104C" w14:textId="50A6942F" w:rsidR="00D93CA2" w:rsidRPr="003A5B61" w:rsidRDefault="003A5B61" w:rsidP="003A5B61">
      <w:pPr>
        <w:pStyle w:val="Caption"/>
      </w:pPr>
      <w:bookmarkStart w:id="117" w:name="_Toc60911974"/>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4</w:t>
      </w:r>
      <w:r w:rsidR="00D93194">
        <w:rPr>
          <w:noProof/>
        </w:rPr>
        <w:fldChar w:fldCharType="end"/>
      </w:r>
      <w:r>
        <w:t xml:space="preserve"> </w:t>
      </w:r>
      <w:r w:rsidR="00D93CA2">
        <w:rPr>
          <w:b w:val="0"/>
        </w:rPr>
        <w:t>Modal/Pop-up Status Pengajuan</w:t>
      </w:r>
      <w:bookmarkEnd w:id="117"/>
    </w:p>
    <w:p w14:paraId="781A06F0" w14:textId="29BDEAFD" w:rsidR="00D93CA2" w:rsidRDefault="003A5B61" w:rsidP="00D93CA2">
      <w:pPr>
        <w:ind w:firstLine="851"/>
      </w:pPr>
      <w:proofErr w:type="gramStart"/>
      <w:r>
        <w:lastRenderedPageBreak/>
        <w:t>Gambar 5</w:t>
      </w:r>
      <w:r w:rsidR="00D93CA2">
        <w:t xml:space="preserve">.4 adalah tampilan dari </w:t>
      </w:r>
      <w:r w:rsidR="00D93CA2" w:rsidRPr="00D93CA2">
        <w:rPr>
          <w:i/>
        </w:rPr>
        <w:t>modal/pop-up</w:t>
      </w:r>
      <w:r w:rsidR="00D93CA2">
        <w:t xml:space="preserve"> yang terdapat </w:t>
      </w:r>
      <w:r w:rsidR="00D93CA2" w:rsidRPr="00D93CA2">
        <w:rPr>
          <w:i/>
        </w:rPr>
        <w:t>dropdown</w:t>
      </w:r>
      <w:r w:rsidR="00D93CA2">
        <w:t xml:space="preserve"> dimana </w:t>
      </w:r>
      <w:r w:rsidR="00D93CA2" w:rsidRPr="00D93CA2">
        <w:rPr>
          <w:i/>
        </w:rPr>
        <w:t>dropdown</w:t>
      </w:r>
      <w:r w:rsidR="00D93CA2">
        <w:t xml:space="preserve"> berisi </w:t>
      </w:r>
      <w:r w:rsidR="00D93CA2" w:rsidRPr="00D93CA2">
        <w:rPr>
          <w:i/>
        </w:rPr>
        <w:t>list</w:t>
      </w:r>
      <w:r w:rsidR="00D93CA2">
        <w:t xml:space="preserve"> status untuk suatu pengajuan.</w:t>
      </w:r>
      <w:proofErr w:type="gramEnd"/>
      <w:r w:rsidR="00D93CA2">
        <w:t xml:space="preserve"> Jika </w:t>
      </w:r>
      <w:r w:rsidR="00CE6E82">
        <w:t xml:space="preserve">pengguna klik tombol </w:t>
      </w:r>
      <w:r w:rsidR="00CE6E82" w:rsidRPr="00CE6E82">
        <w:rPr>
          <w:i/>
        </w:rPr>
        <w:t>Save Changes</w:t>
      </w:r>
      <w:r w:rsidR="00CE6E82">
        <w:t xml:space="preserve"> maka status dari pengajuan tersebut </w:t>
      </w:r>
      <w:proofErr w:type="gramStart"/>
      <w:r w:rsidR="00CE6E82">
        <w:t>akan</w:t>
      </w:r>
      <w:proofErr w:type="gramEnd"/>
      <w:r w:rsidR="00CE6E82">
        <w:t xml:space="preserve"> berubah sesuai dengan status yang dipilih pada </w:t>
      </w:r>
      <w:r w:rsidR="00CE6E82" w:rsidRPr="00CE6E82">
        <w:rPr>
          <w:i/>
        </w:rPr>
        <w:t>dropdown</w:t>
      </w:r>
      <w:r w:rsidR="00CE6E82">
        <w:t>.</w:t>
      </w:r>
    </w:p>
    <w:p w14:paraId="2ED297F7" w14:textId="5E2C0C7A" w:rsidR="00CE6E82" w:rsidRDefault="00CE6E82" w:rsidP="00E03594"/>
    <w:p w14:paraId="24D9D464" w14:textId="3FBBFAFA" w:rsidR="0004060C" w:rsidRDefault="0004060C" w:rsidP="00A0746C">
      <w:pPr>
        <w:pStyle w:val="ListParagraph"/>
        <w:numPr>
          <w:ilvl w:val="0"/>
          <w:numId w:val="25"/>
        </w:numPr>
        <w:ind w:left="851" w:hanging="851"/>
      </w:pPr>
      <w:r>
        <w:t>Daftar Pengajuan</w:t>
      </w:r>
      <w:r w:rsidR="00F668E2">
        <w:t xml:space="preserve"> Penerbitan</w:t>
      </w:r>
      <w:r>
        <w:t xml:space="preserve"> KTP</w:t>
      </w:r>
      <w:r w:rsidR="00F668E2">
        <w:t xml:space="preserve"> Baru</w:t>
      </w:r>
    </w:p>
    <w:p w14:paraId="704A492A" w14:textId="600D32D1" w:rsidR="00F668E2" w:rsidRDefault="00F668E2" w:rsidP="00F668E2">
      <w:pPr>
        <w:pStyle w:val="ListParagraph"/>
        <w:ind w:left="0" w:firstLine="851"/>
      </w:pPr>
      <w:proofErr w:type="gramStart"/>
      <w:r>
        <w:t>Daftar Pengajuan Penerbitan KTP</w:t>
      </w:r>
      <w:r w:rsidRPr="00F668E2">
        <w:t xml:space="preserve"> Baru adalah halaman yang menampilkan daftar permohonan pengajuan KK serta beberapa informasi umum yang telah dibuat oleh pemohon</w:t>
      </w:r>
      <w:r>
        <w:t>.</w:t>
      </w:r>
      <w:proofErr w:type="gramEnd"/>
    </w:p>
    <w:p w14:paraId="108BD8EA" w14:textId="77777777" w:rsidR="00F668E2" w:rsidRDefault="00F668E2" w:rsidP="00F668E2"/>
    <w:tbl>
      <w:tblPr>
        <w:tblStyle w:val="TableGrid"/>
        <w:tblW w:w="0" w:type="auto"/>
        <w:tblLook w:val="04A0" w:firstRow="1" w:lastRow="0" w:firstColumn="1" w:lastColumn="0" w:noHBand="0" w:noVBand="1"/>
      </w:tblPr>
      <w:tblGrid>
        <w:gridCol w:w="8234"/>
      </w:tblGrid>
      <w:tr w:rsidR="00F668E2" w14:paraId="7AC15840" w14:textId="77777777" w:rsidTr="00F668E2">
        <w:tc>
          <w:tcPr>
            <w:tcW w:w="8234" w:type="dxa"/>
          </w:tcPr>
          <w:p w14:paraId="5B2A2459" w14:textId="030AACEE" w:rsidR="00F668E2" w:rsidRDefault="004570B9" w:rsidP="003A5B61">
            <w:pPr>
              <w:keepNext/>
              <w:spacing w:before="100"/>
            </w:pPr>
            <w:r>
              <w:rPr>
                <w:noProof/>
              </w:rPr>
              <w:drawing>
                <wp:inline distT="0" distB="0" distL="0" distR="0" wp14:anchorId="4B98D12B" wp14:editId="6D9F8C1B">
                  <wp:extent cx="5091430" cy="2863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3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6F318B2" w14:textId="2A45BC99" w:rsidR="00F668E2" w:rsidRPr="003A5B61" w:rsidRDefault="003A5B61" w:rsidP="003A5B61">
      <w:pPr>
        <w:pStyle w:val="Caption"/>
      </w:pPr>
      <w:bookmarkStart w:id="118" w:name="_Toc60911975"/>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5</w:t>
      </w:r>
      <w:r w:rsidR="00D93194">
        <w:rPr>
          <w:noProof/>
        </w:rPr>
        <w:fldChar w:fldCharType="end"/>
      </w:r>
      <w:r>
        <w:t xml:space="preserve"> </w:t>
      </w:r>
      <w:r w:rsidR="00F668E2">
        <w:rPr>
          <w:b w:val="0"/>
        </w:rPr>
        <w:t>Halaman Pengajuan KTP Baru</w:t>
      </w:r>
      <w:bookmarkEnd w:id="118"/>
    </w:p>
    <w:p w14:paraId="18598A16" w14:textId="411DD17A" w:rsidR="00F668E2" w:rsidRDefault="003A5B61" w:rsidP="00F668E2">
      <w:pPr>
        <w:ind w:firstLine="851"/>
      </w:pPr>
      <w:proofErr w:type="gramStart"/>
      <w:r>
        <w:t>Gambar 5</w:t>
      </w:r>
      <w:r w:rsidR="00F668E2">
        <w:t>.5</w:t>
      </w:r>
      <w:r w:rsidR="00F668E2" w:rsidRPr="00F668E2">
        <w:t xml:space="preserve"> adalah tampilan dari halaman daftar pengajua</w:t>
      </w:r>
      <w:r w:rsidR="00F668E2">
        <w:t>n penerbitan KTP</w:t>
      </w:r>
      <w:r w:rsidR="00F668E2" w:rsidRPr="00F668E2">
        <w:t xml:space="preserve"> baru.</w:t>
      </w:r>
      <w:proofErr w:type="gramEnd"/>
      <w:r w:rsidR="00F668E2" w:rsidRPr="00F668E2">
        <w:t xml:space="preserve"> </w:t>
      </w:r>
      <w:proofErr w:type="gramStart"/>
      <w:r w:rsidR="00F668E2" w:rsidRPr="00F668E2">
        <w:t>Daftar tersebut menampilkan data yang dibutuhkan yaitu NIK pemohon, tanggal permohonan dibuat, status pengajuan dan desa pemohon</w:t>
      </w:r>
      <w:r w:rsidR="00F668E2">
        <w:t>.</w:t>
      </w:r>
      <w:proofErr w:type="gramEnd"/>
    </w:p>
    <w:p w14:paraId="735BEB5C" w14:textId="3D04BE89" w:rsidR="00F668E2" w:rsidRDefault="00F668E2" w:rsidP="00F668E2"/>
    <w:p w14:paraId="7EE79EAC" w14:textId="00EF339F" w:rsidR="0004060C" w:rsidRDefault="0004060C" w:rsidP="00A0746C">
      <w:pPr>
        <w:pStyle w:val="ListParagraph"/>
        <w:numPr>
          <w:ilvl w:val="0"/>
          <w:numId w:val="25"/>
        </w:numPr>
        <w:ind w:left="851" w:hanging="851"/>
      </w:pPr>
      <w:r>
        <w:t>Detail Pengajuan</w:t>
      </w:r>
      <w:r w:rsidR="00EE0AFD">
        <w:t xml:space="preserve"> Penerbitan</w:t>
      </w:r>
      <w:r>
        <w:t xml:space="preserve"> KTP</w:t>
      </w:r>
      <w:r w:rsidR="00EE0AFD">
        <w:t xml:space="preserve"> Baru</w:t>
      </w:r>
    </w:p>
    <w:p w14:paraId="2D9890CB" w14:textId="32302D29" w:rsidR="00EE0AFD" w:rsidRDefault="00EE0AFD" w:rsidP="00EE0AFD">
      <w:pPr>
        <w:pStyle w:val="ListParagraph"/>
        <w:ind w:left="0" w:firstLine="851"/>
      </w:pPr>
      <w:r>
        <w:t>Detail Pengajuan Penerbitan KTP</w:t>
      </w:r>
      <w:r w:rsidRPr="00EE0AFD">
        <w:t xml:space="preserve"> Baru adalah halaman yang menampilkan data detail dari suatu permohonan</w:t>
      </w:r>
      <w:r>
        <w:t xml:space="preserve"> pengajuan KTP</w:t>
      </w:r>
      <w:r w:rsidRPr="00EE0AFD">
        <w:t>.</w:t>
      </w:r>
    </w:p>
    <w:p w14:paraId="520E254A" w14:textId="77777777" w:rsidR="00EE0AFD" w:rsidRDefault="00EE0AFD" w:rsidP="00EE0AFD">
      <w:pPr>
        <w:pStyle w:val="ListParagraph"/>
        <w:ind w:left="0" w:firstLine="851"/>
      </w:pPr>
    </w:p>
    <w:tbl>
      <w:tblPr>
        <w:tblStyle w:val="TableGrid"/>
        <w:tblW w:w="0" w:type="auto"/>
        <w:tblLook w:val="04A0" w:firstRow="1" w:lastRow="0" w:firstColumn="1" w:lastColumn="0" w:noHBand="0" w:noVBand="1"/>
      </w:tblPr>
      <w:tblGrid>
        <w:gridCol w:w="8234"/>
      </w:tblGrid>
      <w:tr w:rsidR="00EE0AFD" w14:paraId="6D6EE32D" w14:textId="77777777" w:rsidTr="00EE0AFD">
        <w:tc>
          <w:tcPr>
            <w:tcW w:w="8234" w:type="dxa"/>
          </w:tcPr>
          <w:p w14:paraId="0EA86672" w14:textId="44BC5A0C" w:rsidR="00EE0AFD" w:rsidRDefault="004570B9" w:rsidP="003A5B61">
            <w:pPr>
              <w:keepNext/>
              <w:spacing w:before="100"/>
            </w:pPr>
            <w:r>
              <w:rPr>
                <w:noProof/>
              </w:rPr>
              <w:lastRenderedPageBreak/>
              <w:drawing>
                <wp:inline distT="0" distB="0" distL="0" distR="0" wp14:anchorId="08D75222" wp14:editId="2BCBF2C6">
                  <wp:extent cx="5091430" cy="286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50.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4C3F7661" w14:textId="7E85610E" w:rsidR="00EE0AFD" w:rsidRPr="003A5B61" w:rsidRDefault="003A5B61" w:rsidP="003A5B61">
      <w:pPr>
        <w:pStyle w:val="Caption"/>
      </w:pPr>
      <w:bookmarkStart w:id="119" w:name="_Toc60911976"/>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6</w:t>
      </w:r>
      <w:r w:rsidR="00D93194">
        <w:rPr>
          <w:noProof/>
        </w:rPr>
        <w:fldChar w:fldCharType="end"/>
      </w:r>
      <w:r>
        <w:t xml:space="preserve"> </w:t>
      </w:r>
      <w:r w:rsidR="00EE0AFD">
        <w:rPr>
          <w:b w:val="0"/>
        </w:rPr>
        <w:t>Halaman Detail Pengajuan KTP Baru</w:t>
      </w:r>
      <w:bookmarkEnd w:id="119"/>
    </w:p>
    <w:p w14:paraId="302A0D6D" w14:textId="2CCF3245" w:rsidR="00F668E2" w:rsidRDefault="004570B9" w:rsidP="00F668E2">
      <w:pPr>
        <w:pStyle w:val="ListParagraph"/>
        <w:ind w:left="0" w:firstLine="851"/>
        <w:rPr>
          <w:rFonts w:eastAsiaTheme="minorHAnsi" w:cstheme="minorBidi"/>
          <w:kern w:val="0"/>
          <w:szCs w:val="22"/>
          <w:lang w:val="en-US" w:eastAsia="en-US" w:bidi="ar-SA"/>
        </w:rPr>
      </w:pPr>
      <w:r>
        <w:rPr>
          <w:rFonts w:eastAsiaTheme="minorHAnsi" w:cstheme="minorBidi"/>
          <w:kern w:val="0"/>
          <w:szCs w:val="22"/>
          <w:lang w:val="en-US" w:eastAsia="en-US" w:bidi="ar-SA"/>
        </w:rPr>
        <w:t xml:space="preserve">Gambar </w:t>
      </w:r>
      <w:r w:rsidR="003A5B61">
        <w:rPr>
          <w:rFonts w:eastAsiaTheme="minorHAnsi" w:cstheme="minorBidi"/>
          <w:kern w:val="0"/>
          <w:szCs w:val="22"/>
          <w:lang w:val="en-US" w:eastAsia="en-US" w:bidi="ar-SA"/>
        </w:rPr>
        <w:t>5</w:t>
      </w:r>
      <w:r>
        <w:rPr>
          <w:rFonts w:eastAsiaTheme="minorHAnsi" w:cstheme="minorBidi"/>
          <w:kern w:val="0"/>
          <w:szCs w:val="22"/>
          <w:lang w:val="en-US" w:eastAsia="en-US" w:bidi="ar-SA"/>
        </w:rPr>
        <w:t>.6</w:t>
      </w:r>
      <w:r w:rsidRPr="004570B9">
        <w:rPr>
          <w:rFonts w:eastAsiaTheme="minorHAnsi" w:cstheme="minorBidi"/>
          <w:kern w:val="0"/>
          <w:szCs w:val="22"/>
          <w:lang w:val="en-US" w:eastAsia="en-US" w:bidi="ar-SA"/>
        </w:rPr>
        <w:t xml:space="preserve"> adalah tampilan dari halaman deta</w:t>
      </w:r>
      <w:r>
        <w:rPr>
          <w:rFonts w:eastAsiaTheme="minorHAnsi" w:cstheme="minorBidi"/>
          <w:kern w:val="0"/>
          <w:szCs w:val="22"/>
          <w:lang w:val="en-US" w:eastAsia="en-US" w:bidi="ar-SA"/>
        </w:rPr>
        <w:t>il suatu pengajuan permohonan KTP</w:t>
      </w:r>
      <w:r w:rsidRPr="004570B9">
        <w:rPr>
          <w:rFonts w:eastAsiaTheme="minorHAnsi" w:cstheme="minorBidi"/>
          <w:kern w:val="0"/>
          <w:szCs w:val="22"/>
          <w:lang w:val="en-US" w:eastAsia="en-US" w:bidi="ar-SA"/>
        </w:rPr>
        <w:t xml:space="preserve"> baru. Data penting yang ditampilkan list form yang digunakan serta list lampiran yang diupload oleh pemohon.</w:t>
      </w:r>
    </w:p>
    <w:p w14:paraId="095547C0" w14:textId="2F9D8E70" w:rsidR="004570B9" w:rsidRDefault="004570B9" w:rsidP="002517C7"/>
    <w:p w14:paraId="4138D5A1" w14:textId="34989E6F" w:rsidR="0004060C" w:rsidRDefault="0004060C" w:rsidP="00A0746C">
      <w:pPr>
        <w:pStyle w:val="ListParagraph"/>
        <w:numPr>
          <w:ilvl w:val="0"/>
          <w:numId w:val="25"/>
        </w:numPr>
        <w:ind w:left="851" w:hanging="851"/>
      </w:pPr>
      <w:r>
        <w:t>Perubahan Status Pengajuan KTP</w:t>
      </w:r>
    </w:p>
    <w:p w14:paraId="3B0E01BD" w14:textId="03FDECFA" w:rsidR="00EE0AFD" w:rsidRPr="0004060C" w:rsidRDefault="00EE0AFD" w:rsidP="00EE0AFD">
      <w:pPr>
        <w:pStyle w:val="ListParagraph"/>
        <w:ind w:left="0" w:firstLine="851"/>
      </w:pPr>
      <w:proofErr w:type="gramStart"/>
      <w:r w:rsidRPr="00EE0AFD">
        <w:t>P</w:t>
      </w:r>
      <w:r>
        <w:t>erubahan Status Pengajuan KTP</w:t>
      </w:r>
      <w:r w:rsidRPr="00EE0AFD">
        <w:t xml:space="preserve"> adalah modal/pop-up yang menampilkan status pengajuan yang dapat diubah oleh petugas capil.</w:t>
      </w:r>
      <w:proofErr w:type="gramEnd"/>
    </w:p>
    <w:p w14:paraId="2C0CF5C8" w14:textId="77777777" w:rsidR="007522D0" w:rsidRDefault="007522D0" w:rsidP="007522D0"/>
    <w:tbl>
      <w:tblPr>
        <w:tblStyle w:val="TableGrid"/>
        <w:tblW w:w="0" w:type="auto"/>
        <w:tblLook w:val="04A0" w:firstRow="1" w:lastRow="0" w:firstColumn="1" w:lastColumn="0" w:noHBand="0" w:noVBand="1"/>
      </w:tblPr>
      <w:tblGrid>
        <w:gridCol w:w="8234"/>
      </w:tblGrid>
      <w:tr w:rsidR="00EE0AFD" w14:paraId="201BCA0C" w14:textId="77777777" w:rsidTr="00EE0AFD">
        <w:tc>
          <w:tcPr>
            <w:tcW w:w="8234" w:type="dxa"/>
          </w:tcPr>
          <w:p w14:paraId="37A06A53" w14:textId="4B9BB072" w:rsidR="00EE0AFD" w:rsidRDefault="004570B9" w:rsidP="003A5B61">
            <w:pPr>
              <w:keepNext/>
              <w:spacing w:before="100"/>
            </w:pPr>
            <w:r>
              <w:rPr>
                <w:noProof/>
              </w:rPr>
              <w:lastRenderedPageBreak/>
              <w:drawing>
                <wp:inline distT="0" distB="0" distL="0" distR="0" wp14:anchorId="2ECCE4CD" wp14:editId="0C5C6FD2">
                  <wp:extent cx="5091430" cy="286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6-06.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3F78F834" w14:textId="1FA8C475" w:rsidR="00EE0AFD" w:rsidRPr="003A5B61" w:rsidRDefault="003A5B61" w:rsidP="003A5B61">
      <w:pPr>
        <w:pStyle w:val="Caption"/>
      </w:pPr>
      <w:bookmarkStart w:id="120" w:name="_Toc60911977"/>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7</w:t>
      </w:r>
      <w:r w:rsidR="00D93194">
        <w:rPr>
          <w:noProof/>
        </w:rPr>
        <w:fldChar w:fldCharType="end"/>
      </w:r>
      <w:r>
        <w:t xml:space="preserve"> </w:t>
      </w:r>
      <w:r w:rsidR="00E62044">
        <w:rPr>
          <w:b w:val="0"/>
        </w:rPr>
        <w:t>Modal/Pop-up Status Pengajuan</w:t>
      </w:r>
      <w:bookmarkEnd w:id="120"/>
    </w:p>
    <w:p w14:paraId="794CE3D5" w14:textId="36CD6241" w:rsidR="00E62044" w:rsidRDefault="003A5B61" w:rsidP="00E62044">
      <w:pPr>
        <w:ind w:firstLine="851"/>
      </w:pPr>
      <w:proofErr w:type="gramStart"/>
      <w:r>
        <w:t>Gambar 5</w:t>
      </w:r>
      <w:r w:rsidR="00E62044">
        <w:t xml:space="preserve">.7 adalah tampilan dari </w:t>
      </w:r>
      <w:r w:rsidR="00E62044" w:rsidRPr="00D93CA2">
        <w:rPr>
          <w:i/>
        </w:rPr>
        <w:t>modal/pop-up</w:t>
      </w:r>
      <w:r w:rsidR="00E62044">
        <w:t xml:space="preserve"> yang terdapat </w:t>
      </w:r>
      <w:r w:rsidR="00E62044" w:rsidRPr="00D93CA2">
        <w:rPr>
          <w:i/>
        </w:rPr>
        <w:t>dropdown</w:t>
      </w:r>
      <w:r w:rsidR="00E62044">
        <w:t xml:space="preserve"> dimana </w:t>
      </w:r>
      <w:r w:rsidR="00E62044" w:rsidRPr="00D93CA2">
        <w:rPr>
          <w:i/>
        </w:rPr>
        <w:t>dropdown</w:t>
      </w:r>
      <w:r w:rsidR="00E62044">
        <w:t xml:space="preserve"> berisi </w:t>
      </w:r>
      <w:r w:rsidR="00E62044" w:rsidRPr="00D93CA2">
        <w:rPr>
          <w:i/>
        </w:rPr>
        <w:t>list</w:t>
      </w:r>
      <w:r w:rsidR="00E62044">
        <w:t xml:space="preserve"> status untuk suatu pengajuan.</w:t>
      </w:r>
      <w:proofErr w:type="gramEnd"/>
      <w:r w:rsidR="00E62044">
        <w:t xml:space="preserve"> Jika pengguna klik tombol </w:t>
      </w:r>
      <w:r w:rsidR="00E62044" w:rsidRPr="00CE6E82">
        <w:rPr>
          <w:i/>
        </w:rPr>
        <w:t>Save Changes</w:t>
      </w:r>
      <w:r w:rsidR="00E62044">
        <w:t xml:space="preserve"> maka status dari pengajuan tersebut </w:t>
      </w:r>
      <w:proofErr w:type="gramStart"/>
      <w:r w:rsidR="00E62044">
        <w:t>akan</w:t>
      </w:r>
      <w:proofErr w:type="gramEnd"/>
      <w:r w:rsidR="00E62044">
        <w:t xml:space="preserve"> berubah sesuai dengan status yang dipilih pada </w:t>
      </w:r>
      <w:r w:rsidR="00E62044" w:rsidRPr="00CE6E82">
        <w:rPr>
          <w:i/>
        </w:rPr>
        <w:t>dropdown</w:t>
      </w:r>
      <w:r w:rsidR="00E62044">
        <w:t>.</w:t>
      </w:r>
    </w:p>
    <w:p w14:paraId="27EC9593" w14:textId="77777777" w:rsidR="00E62044" w:rsidRPr="00E62044" w:rsidRDefault="00E62044" w:rsidP="00E62044"/>
    <w:p w14:paraId="46A10E5A" w14:textId="3E5303FA" w:rsidR="007522D0" w:rsidRDefault="00E510EF" w:rsidP="00A0746C">
      <w:pPr>
        <w:pStyle w:val="Heading2"/>
        <w:numPr>
          <w:ilvl w:val="0"/>
          <w:numId w:val="16"/>
        </w:numPr>
        <w:ind w:left="851" w:hanging="851"/>
        <w:rPr>
          <w:rFonts w:eastAsia="Times New Roman" w:cs="Times New Roman"/>
          <w:szCs w:val="24"/>
        </w:rPr>
      </w:pPr>
      <w:bookmarkStart w:id="121" w:name="_Toc60911858"/>
      <w:r>
        <w:rPr>
          <w:rFonts w:eastAsia="Times New Roman" w:cs="Times New Roman"/>
          <w:szCs w:val="24"/>
        </w:rPr>
        <w:t>Modul Masyarakat</w:t>
      </w:r>
      <w:bookmarkEnd w:id="121"/>
    </w:p>
    <w:p w14:paraId="7432B784" w14:textId="52388883" w:rsidR="00D00BE5" w:rsidRDefault="00D00BE5" w:rsidP="00D00BE5">
      <w:pPr>
        <w:ind w:firstLine="851"/>
      </w:pPr>
      <w:r>
        <w:t xml:space="preserve">Modul Masyarakat adalah bagian sistem yang dapat diakses oleh masyarakat desa di Kabupaten Gianyar yang sudah terdaftar pada </w:t>
      </w:r>
      <w:r w:rsidRPr="00D00BE5">
        <w:rPr>
          <w:i/>
        </w:rPr>
        <w:t>database</w:t>
      </w:r>
      <w:r>
        <w:t xml:space="preserve"> Masyarakat Kabupaten Gianyar. </w:t>
      </w:r>
      <w:proofErr w:type="gramStart"/>
      <w:r>
        <w:t>Masyarakat dapat membuat pengajuan berkas-berkas catatan sipil.</w:t>
      </w:r>
      <w:proofErr w:type="gramEnd"/>
    </w:p>
    <w:p w14:paraId="452D6177" w14:textId="1A88715C" w:rsidR="009372B1" w:rsidRDefault="00B31B60" w:rsidP="00A0746C">
      <w:pPr>
        <w:pStyle w:val="Heading3"/>
        <w:numPr>
          <w:ilvl w:val="0"/>
          <w:numId w:val="26"/>
        </w:numPr>
        <w:ind w:left="851" w:hanging="851"/>
      </w:pPr>
      <w:bookmarkStart w:id="122" w:name="_Toc60911859"/>
      <w:r>
        <w:t>Melihat Pengajuan</w:t>
      </w:r>
      <w:bookmarkEnd w:id="122"/>
    </w:p>
    <w:p w14:paraId="490C30F4" w14:textId="592E4266" w:rsidR="009372B1" w:rsidRDefault="009372B1" w:rsidP="009372B1">
      <w:pPr>
        <w:ind w:firstLine="851"/>
      </w:pPr>
      <w:proofErr w:type="gramStart"/>
      <w:r>
        <w:t xml:space="preserve">Masyarakat dapat melihat pengajuan yang telah dibuat oleh </w:t>
      </w:r>
      <w:r w:rsidR="00B73BAF">
        <w:t>yang bersangkutan.</w:t>
      </w:r>
      <w:proofErr w:type="gramEnd"/>
      <w:r w:rsidR="00B73BAF">
        <w:t xml:space="preserve"> </w:t>
      </w:r>
      <w:proofErr w:type="gramStart"/>
      <w:r w:rsidR="00B73BAF">
        <w:t>Seluruh pengajuan dapat dilihat dalam satu daftar.</w:t>
      </w:r>
      <w:proofErr w:type="gramEnd"/>
    </w:p>
    <w:p w14:paraId="028F0111" w14:textId="5E00DC3C" w:rsidR="00B31B60" w:rsidRDefault="009D08AB" w:rsidP="00A0746C">
      <w:pPr>
        <w:pStyle w:val="ListParagraph"/>
        <w:numPr>
          <w:ilvl w:val="0"/>
          <w:numId w:val="27"/>
        </w:numPr>
        <w:ind w:left="851" w:hanging="851"/>
      </w:pPr>
      <w:r>
        <w:t>Model Pengajuan</w:t>
      </w:r>
    </w:p>
    <w:p w14:paraId="05B374EA" w14:textId="0E297982" w:rsidR="00B73BAF" w:rsidRDefault="00B73BAF" w:rsidP="00B73BAF">
      <w:pPr>
        <w:pStyle w:val="ListParagraph"/>
        <w:ind w:left="0" w:firstLine="851"/>
      </w:pPr>
      <w:r>
        <w:t xml:space="preserve">Model Pengajuan adalah model yang digunakan untuk mendapatkan data pengajuan seorang </w:t>
      </w:r>
      <w:r w:rsidRPr="00B73BAF">
        <w:rPr>
          <w:i/>
        </w:rPr>
        <w:t>user</w:t>
      </w:r>
      <w:r>
        <w:t xml:space="preserve"> umum.</w:t>
      </w:r>
    </w:p>
    <w:p w14:paraId="442D0519" w14:textId="77777777" w:rsidR="00B73BAF" w:rsidRDefault="00B73BAF" w:rsidP="00B73BAF"/>
    <w:tbl>
      <w:tblPr>
        <w:tblStyle w:val="TableGrid"/>
        <w:tblW w:w="0" w:type="auto"/>
        <w:tblLook w:val="04A0" w:firstRow="1" w:lastRow="0" w:firstColumn="1" w:lastColumn="0" w:noHBand="0" w:noVBand="1"/>
      </w:tblPr>
      <w:tblGrid>
        <w:gridCol w:w="8234"/>
      </w:tblGrid>
      <w:tr w:rsidR="00B73BAF" w14:paraId="13A18A9C" w14:textId="77777777" w:rsidTr="00B73BAF">
        <w:tc>
          <w:tcPr>
            <w:tcW w:w="8234" w:type="dxa"/>
          </w:tcPr>
          <w:p w14:paraId="6D3D81A3" w14:textId="77777777" w:rsidR="00ED6ED2" w:rsidRDefault="00ED6ED2" w:rsidP="00ED6ED2">
            <w:pPr>
              <w:pStyle w:val="KodeProgram"/>
            </w:pPr>
            <w:r>
              <w:t>&lt;?php</w:t>
            </w:r>
          </w:p>
          <w:p w14:paraId="6BA3429F" w14:textId="77777777" w:rsidR="00ED6ED2" w:rsidRDefault="00ED6ED2" w:rsidP="00ED6ED2">
            <w:pPr>
              <w:pStyle w:val="KodeProgram"/>
            </w:pPr>
          </w:p>
          <w:p w14:paraId="713FCA11" w14:textId="77777777" w:rsidR="00ED6ED2" w:rsidRDefault="00ED6ED2" w:rsidP="00ED6ED2">
            <w:pPr>
              <w:pStyle w:val="KodeProgram"/>
            </w:pPr>
            <w:r>
              <w:t>class Pengajuan_model extends CI_Model</w:t>
            </w:r>
          </w:p>
          <w:p w14:paraId="3737D534" w14:textId="77777777" w:rsidR="00ED6ED2" w:rsidRDefault="00ED6ED2" w:rsidP="00ED6ED2">
            <w:pPr>
              <w:pStyle w:val="KodeProgram"/>
            </w:pPr>
            <w:r>
              <w:lastRenderedPageBreak/>
              <w:t>{</w:t>
            </w:r>
          </w:p>
          <w:p w14:paraId="73FAFC70" w14:textId="77777777" w:rsidR="00ED6ED2" w:rsidRDefault="00ED6ED2" w:rsidP="00ED6ED2">
            <w:pPr>
              <w:pStyle w:val="KodeProgram"/>
            </w:pPr>
            <w:r>
              <w:t xml:space="preserve">    public function __construct()</w:t>
            </w:r>
          </w:p>
          <w:p w14:paraId="7EB338A3" w14:textId="77777777" w:rsidR="00ED6ED2" w:rsidRDefault="00ED6ED2" w:rsidP="00ED6ED2">
            <w:pPr>
              <w:pStyle w:val="KodeProgram"/>
            </w:pPr>
            <w:r>
              <w:t xml:space="preserve">    {</w:t>
            </w:r>
          </w:p>
          <w:p w14:paraId="3C90D168" w14:textId="77777777" w:rsidR="00ED6ED2" w:rsidRDefault="00ED6ED2" w:rsidP="00ED6ED2">
            <w:pPr>
              <w:pStyle w:val="KodeProgram"/>
            </w:pPr>
            <w:r>
              <w:t xml:space="preserve">        parent::__construct();</w:t>
            </w:r>
          </w:p>
          <w:p w14:paraId="13199B44" w14:textId="77777777" w:rsidR="00B73BAF" w:rsidRDefault="00ED6ED2" w:rsidP="00ED6ED2">
            <w:pPr>
              <w:pStyle w:val="KodeProgram"/>
            </w:pPr>
            <w:r>
              <w:t xml:space="preserve">    }</w:t>
            </w:r>
          </w:p>
          <w:p w14:paraId="58663906" w14:textId="77777777" w:rsidR="00ED6ED2" w:rsidRDefault="00ED6ED2" w:rsidP="00ED6ED2">
            <w:pPr>
              <w:pStyle w:val="KodeProgram"/>
            </w:pPr>
          </w:p>
          <w:p w14:paraId="27038CDF" w14:textId="4E23B242" w:rsidR="00ED6ED2" w:rsidRDefault="00ED6ED2" w:rsidP="00ED6ED2">
            <w:pPr>
              <w:pStyle w:val="KodeProgram"/>
            </w:pPr>
            <w:r>
              <w:t xml:space="preserve">    public function get_pengajuan_by_id($id_pengajuan)</w:t>
            </w:r>
          </w:p>
          <w:p w14:paraId="4E40177C" w14:textId="77777777" w:rsidR="00ED6ED2" w:rsidRDefault="00ED6ED2" w:rsidP="00ED6ED2">
            <w:pPr>
              <w:pStyle w:val="KodeProgram"/>
            </w:pPr>
            <w:r>
              <w:t xml:space="preserve">    {</w:t>
            </w:r>
          </w:p>
          <w:p w14:paraId="0BD1CD09" w14:textId="77777777" w:rsidR="00ED6ED2" w:rsidRDefault="00ED6ED2" w:rsidP="00ED6ED2">
            <w:pPr>
              <w:pStyle w:val="KodeProgram"/>
            </w:pPr>
            <w:r>
              <w:t xml:space="preserve">        $data_pengajuan = $this-&gt;db-&gt;select('</w:t>
            </w:r>
          </w:p>
          <w:p w14:paraId="0AB395B5" w14:textId="77777777" w:rsidR="00ED6ED2" w:rsidRDefault="00ED6ED2" w:rsidP="00ED6ED2">
            <w:pPr>
              <w:pStyle w:val="KodeProgram"/>
            </w:pPr>
            <w:r>
              <w:t xml:space="preserve">                                                ta_pengajuan.*, </w:t>
            </w:r>
          </w:p>
          <w:p w14:paraId="26830684" w14:textId="77777777" w:rsidR="00ED6ED2" w:rsidRDefault="00ED6ED2" w:rsidP="00ED6ED2">
            <w:pPr>
              <w:pStyle w:val="KodeProgram"/>
            </w:pPr>
            <w:r>
              <w:t xml:space="preserve">                                                ref_layanan.layanan_nama as layanan</w:t>
            </w:r>
          </w:p>
          <w:p w14:paraId="0B9DAD8E" w14:textId="77777777" w:rsidR="00ED6ED2" w:rsidRDefault="00ED6ED2" w:rsidP="00ED6ED2">
            <w:pPr>
              <w:pStyle w:val="KodeProgram"/>
            </w:pPr>
            <w:r>
              <w:t xml:space="preserve">                                            ')</w:t>
            </w:r>
          </w:p>
          <w:p w14:paraId="3B17CB85" w14:textId="77777777" w:rsidR="00ED6ED2" w:rsidRDefault="00ED6ED2" w:rsidP="00ED6ED2">
            <w:pPr>
              <w:pStyle w:val="KodeProgram"/>
            </w:pPr>
            <w:r>
              <w:t xml:space="preserve">                                -&gt;from('ta_pengajuan')</w:t>
            </w:r>
          </w:p>
          <w:p w14:paraId="1AE78A3B" w14:textId="77777777" w:rsidR="00ED6ED2" w:rsidRDefault="00ED6ED2" w:rsidP="00ED6ED2">
            <w:pPr>
              <w:pStyle w:val="KodeProgram"/>
            </w:pPr>
            <w:r>
              <w:t xml:space="preserve">                                -&gt;join('ref_layanan', 'ta_pengajuan.pengajuan_jenis_layanan = ref_layanan.layanan_id')</w:t>
            </w:r>
          </w:p>
          <w:p w14:paraId="3FAEB5E7" w14:textId="77777777" w:rsidR="00ED6ED2" w:rsidRDefault="00ED6ED2" w:rsidP="00ED6ED2">
            <w:pPr>
              <w:pStyle w:val="KodeProgram"/>
            </w:pPr>
            <w:r>
              <w:t xml:space="preserve">                                -&gt;where('pengajuan_id', $id_pengajuan)</w:t>
            </w:r>
          </w:p>
          <w:p w14:paraId="2C8528CC" w14:textId="77777777" w:rsidR="00ED6ED2" w:rsidRDefault="00ED6ED2" w:rsidP="00ED6ED2">
            <w:pPr>
              <w:pStyle w:val="KodeProgram"/>
            </w:pPr>
            <w:r>
              <w:t xml:space="preserve">                                -&gt;get()</w:t>
            </w:r>
          </w:p>
          <w:p w14:paraId="0B7AF7B3" w14:textId="77777777" w:rsidR="00ED6ED2" w:rsidRDefault="00ED6ED2" w:rsidP="00ED6ED2">
            <w:pPr>
              <w:pStyle w:val="KodeProgram"/>
            </w:pPr>
            <w:r>
              <w:t xml:space="preserve">                                -&gt;row();</w:t>
            </w:r>
          </w:p>
          <w:p w14:paraId="077D3C7D" w14:textId="77777777" w:rsidR="00ED6ED2" w:rsidRDefault="00ED6ED2" w:rsidP="00ED6ED2">
            <w:pPr>
              <w:pStyle w:val="KodeProgram"/>
            </w:pPr>
          </w:p>
          <w:p w14:paraId="6A862C33" w14:textId="77777777" w:rsidR="00ED6ED2" w:rsidRDefault="00ED6ED2" w:rsidP="00ED6ED2">
            <w:pPr>
              <w:pStyle w:val="KodeProgram"/>
            </w:pPr>
            <w:r>
              <w:t xml:space="preserve">        $data_form_pengajuan = $this-&gt;db-&gt;select('*')</w:t>
            </w:r>
          </w:p>
          <w:p w14:paraId="385A817C" w14:textId="77777777" w:rsidR="00ED6ED2" w:rsidRDefault="00ED6ED2" w:rsidP="00ED6ED2">
            <w:pPr>
              <w:pStyle w:val="KodeProgram"/>
            </w:pPr>
            <w:r>
              <w:t xml:space="preserve">                                        -&gt;from('ta_detail_pengajuan_form')</w:t>
            </w:r>
          </w:p>
          <w:p w14:paraId="03264D8A" w14:textId="77777777" w:rsidR="00ED6ED2" w:rsidRDefault="00ED6ED2" w:rsidP="00ED6ED2">
            <w:pPr>
              <w:pStyle w:val="KodeProgram"/>
            </w:pPr>
            <w:r>
              <w:t xml:space="preserve">                                        -&gt;join('ref_jenis_form', 'ta_detail_pengajuan_form.detail_pengajuan_form_jenis_form_id = ref_jenis_form.jenis_form_id')</w:t>
            </w:r>
          </w:p>
          <w:p w14:paraId="6F79524A" w14:textId="77777777" w:rsidR="00ED6ED2" w:rsidRDefault="00ED6ED2" w:rsidP="00ED6ED2">
            <w:pPr>
              <w:pStyle w:val="KodeProgram"/>
            </w:pPr>
            <w:r>
              <w:t xml:space="preserve">                                        -&gt;where('detail_pengajuan_form_pengajuan_id', $id_pengajuan)</w:t>
            </w:r>
          </w:p>
          <w:p w14:paraId="1C56D2B4" w14:textId="77777777" w:rsidR="00ED6ED2" w:rsidRDefault="00ED6ED2" w:rsidP="00ED6ED2">
            <w:pPr>
              <w:pStyle w:val="KodeProgram"/>
            </w:pPr>
            <w:r>
              <w:t xml:space="preserve">                                        -&gt;get()</w:t>
            </w:r>
          </w:p>
          <w:p w14:paraId="49DE0A7F" w14:textId="77777777" w:rsidR="00ED6ED2" w:rsidRDefault="00ED6ED2" w:rsidP="00ED6ED2">
            <w:pPr>
              <w:pStyle w:val="KodeProgram"/>
            </w:pPr>
            <w:r>
              <w:t xml:space="preserve">                                        -&gt;result();</w:t>
            </w:r>
          </w:p>
          <w:p w14:paraId="6645926F" w14:textId="77777777" w:rsidR="00ED6ED2" w:rsidRDefault="00ED6ED2" w:rsidP="00ED6ED2">
            <w:pPr>
              <w:pStyle w:val="KodeProgram"/>
            </w:pPr>
          </w:p>
          <w:p w14:paraId="160FA689" w14:textId="77777777" w:rsidR="00ED6ED2" w:rsidRDefault="00ED6ED2" w:rsidP="00ED6ED2">
            <w:pPr>
              <w:pStyle w:val="KodeProgram"/>
            </w:pPr>
            <w:r>
              <w:t xml:space="preserve">        $data_lampiran_pengajuan = $this-&gt;db-&gt;select('*')</w:t>
            </w:r>
          </w:p>
          <w:p w14:paraId="7174930F" w14:textId="77777777" w:rsidR="00ED6ED2" w:rsidRDefault="00ED6ED2" w:rsidP="00ED6ED2">
            <w:pPr>
              <w:pStyle w:val="KodeProgram"/>
            </w:pPr>
            <w:r>
              <w:t xml:space="preserve">                                            -&gt;from('ta_detail_pengajuan_lampiran')</w:t>
            </w:r>
          </w:p>
          <w:p w14:paraId="203A969F" w14:textId="77777777" w:rsidR="00ED6ED2" w:rsidRDefault="00ED6ED2" w:rsidP="00ED6ED2">
            <w:pPr>
              <w:pStyle w:val="KodeProgram"/>
            </w:pPr>
            <w:r>
              <w:t xml:space="preserve">                                            -&gt;where('detail_pengajuan_lampiran_pengajuan_id', $id_pengajuan)</w:t>
            </w:r>
          </w:p>
          <w:p w14:paraId="02B10218" w14:textId="77777777" w:rsidR="00ED6ED2" w:rsidRDefault="00ED6ED2" w:rsidP="00ED6ED2">
            <w:pPr>
              <w:pStyle w:val="KodeProgram"/>
            </w:pPr>
            <w:r>
              <w:t xml:space="preserve">                                            -&gt;get()</w:t>
            </w:r>
          </w:p>
          <w:p w14:paraId="5BAA0C43" w14:textId="77777777" w:rsidR="00ED6ED2" w:rsidRDefault="00ED6ED2" w:rsidP="00ED6ED2">
            <w:pPr>
              <w:pStyle w:val="KodeProgram"/>
            </w:pPr>
            <w:r>
              <w:t xml:space="preserve">                                            -&gt;result();</w:t>
            </w:r>
          </w:p>
          <w:p w14:paraId="25A5535D" w14:textId="77777777" w:rsidR="00ED6ED2" w:rsidRDefault="00ED6ED2" w:rsidP="00ED6ED2">
            <w:pPr>
              <w:pStyle w:val="KodeProgram"/>
            </w:pPr>
          </w:p>
          <w:p w14:paraId="527BEC47" w14:textId="77777777" w:rsidR="00ED6ED2" w:rsidRDefault="00ED6ED2" w:rsidP="00ED6ED2">
            <w:pPr>
              <w:pStyle w:val="KodeProgram"/>
            </w:pPr>
            <w:r>
              <w:t xml:space="preserve">        $form_pengajuan = array();</w:t>
            </w:r>
          </w:p>
          <w:p w14:paraId="7724434B" w14:textId="77777777" w:rsidR="00ED6ED2" w:rsidRDefault="00ED6ED2" w:rsidP="00ED6ED2">
            <w:pPr>
              <w:pStyle w:val="KodeProgram"/>
            </w:pPr>
            <w:r>
              <w:t xml:space="preserve">        foreach($data_form_pengajuan as $form) {</w:t>
            </w:r>
          </w:p>
          <w:p w14:paraId="45369CD7" w14:textId="77777777" w:rsidR="00ED6ED2" w:rsidRDefault="00ED6ED2" w:rsidP="00ED6ED2">
            <w:pPr>
              <w:pStyle w:val="KodeProgram"/>
            </w:pPr>
            <w:r>
              <w:t xml:space="preserve">            $nama_tabel = $form-&gt;jenis_form_nama_tabel;</w:t>
            </w:r>
          </w:p>
          <w:p w14:paraId="5B2BC30A" w14:textId="77777777" w:rsidR="00ED6ED2" w:rsidRDefault="00ED6ED2" w:rsidP="00ED6ED2">
            <w:pPr>
              <w:pStyle w:val="KodeProgram"/>
            </w:pPr>
            <w:r>
              <w:t xml:space="preserve">            // mengubah dari ta_f* ke f*_id</w:t>
            </w:r>
          </w:p>
          <w:p w14:paraId="38E635CB" w14:textId="77777777" w:rsidR="00ED6ED2" w:rsidRDefault="00ED6ED2" w:rsidP="00ED6ED2">
            <w:pPr>
              <w:pStyle w:val="KodeProgram"/>
            </w:pPr>
            <w:r>
              <w:t xml:space="preserve">            $field_id = str_</w:t>
            </w:r>
            <w:proofErr w:type="gramStart"/>
            <w:r>
              <w:t>replace(</w:t>
            </w:r>
            <w:proofErr w:type="gramEnd"/>
            <w:r>
              <w:t>'ta_f', 'f', $nama_tabel) . '_id';</w:t>
            </w:r>
          </w:p>
          <w:p w14:paraId="72AA7A72" w14:textId="77777777" w:rsidR="00ED6ED2" w:rsidRDefault="00ED6ED2" w:rsidP="00ED6ED2">
            <w:pPr>
              <w:pStyle w:val="KodeProgram"/>
            </w:pPr>
            <w:r>
              <w:t xml:space="preserve">            // mengubah dari ta_f* ke f*_pengajuan_id</w:t>
            </w:r>
          </w:p>
          <w:p w14:paraId="11284F1E" w14:textId="77777777" w:rsidR="00ED6ED2" w:rsidRDefault="00ED6ED2" w:rsidP="00ED6ED2">
            <w:pPr>
              <w:pStyle w:val="KodeProgram"/>
            </w:pPr>
            <w:r>
              <w:t xml:space="preserve">            $field_pengajuan_id = str_</w:t>
            </w:r>
            <w:proofErr w:type="gramStart"/>
            <w:r>
              <w:t>replace(</w:t>
            </w:r>
            <w:proofErr w:type="gramEnd"/>
            <w:r>
              <w:t>'ta_f', 'f', $nama_tabel) . '_pengajuan_id';</w:t>
            </w:r>
          </w:p>
          <w:p w14:paraId="526FF45C" w14:textId="77777777" w:rsidR="00ED6ED2" w:rsidRDefault="00ED6ED2" w:rsidP="00ED6ED2">
            <w:pPr>
              <w:pStyle w:val="KodeProgram"/>
            </w:pPr>
            <w:r>
              <w:t xml:space="preserve">            $used_form = $this-&gt;db-&gt;select($field_id)</w:t>
            </w:r>
          </w:p>
          <w:p w14:paraId="2BFE4BAF" w14:textId="77777777" w:rsidR="00ED6ED2" w:rsidRDefault="00ED6ED2" w:rsidP="00ED6ED2">
            <w:pPr>
              <w:pStyle w:val="KodeProgram"/>
            </w:pPr>
            <w:r>
              <w:t xml:space="preserve">                            -&gt;from($nama_tabel)</w:t>
            </w:r>
          </w:p>
          <w:p w14:paraId="55AA3F61" w14:textId="77777777" w:rsidR="00ED6ED2" w:rsidRDefault="00ED6ED2" w:rsidP="00ED6ED2">
            <w:pPr>
              <w:pStyle w:val="KodeProgram"/>
            </w:pPr>
            <w:r>
              <w:t xml:space="preserve">                            -&gt;where($field_pengajuan_id, $id_pengajuan)</w:t>
            </w:r>
          </w:p>
          <w:p w14:paraId="7F4E5F06" w14:textId="77777777" w:rsidR="00ED6ED2" w:rsidRDefault="00ED6ED2" w:rsidP="00ED6ED2">
            <w:pPr>
              <w:pStyle w:val="KodeProgram"/>
            </w:pPr>
            <w:r>
              <w:t xml:space="preserve">                            -&gt;get()</w:t>
            </w:r>
          </w:p>
          <w:p w14:paraId="7CA073DE" w14:textId="77777777" w:rsidR="00ED6ED2" w:rsidRDefault="00ED6ED2" w:rsidP="00ED6ED2">
            <w:pPr>
              <w:pStyle w:val="KodeProgram"/>
            </w:pPr>
            <w:r>
              <w:t xml:space="preserve">                            -&gt;row();</w:t>
            </w:r>
          </w:p>
          <w:p w14:paraId="328A143E" w14:textId="77777777" w:rsidR="00ED6ED2" w:rsidRDefault="00ED6ED2" w:rsidP="00ED6ED2">
            <w:pPr>
              <w:pStyle w:val="KodeProgram"/>
            </w:pPr>
          </w:p>
          <w:p w14:paraId="76376D74" w14:textId="77777777" w:rsidR="00ED6ED2" w:rsidRDefault="00ED6ED2" w:rsidP="00ED6ED2">
            <w:pPr>
              <w:pStyle w:val="KodeProgram"/>
            </w:pPr>
            <w:r>
              <w:t xml:space="preserve">            array_push($form_pengajuan, array(</w:t>
            </w:r>
          </w:p>
          <w:p w14:paraId="476F00AA" w14:textId="77777777" w:rsidR="00ED6ED2" w:rsidRDefault="00ED6ED2" w:rsidP="00ED6ED2">
            <w:pPr>
              <w:pStyle w:val="KodeProgram"/>
            </w:pPr>
            <w:r>
              <w:lastRenderedPageBreak/>
              <w:t xml:space="preserve">                'nama_form' =&gt; $form-&gt;jenis_form_nama,</w:t>
            </w:r>
          </w:p>
          <w:p w14:paraId="0879479D" w14:textId="77777777" w:rsidR="00ED6ED2" w:rsidRDefault="00ED6ED2" w:rsidP="00ED6ED2">
            <w:pPr>
              <w:pStyle w:val="KodeProgram"/>
            </w:pPr>
            <w:r>
              <w:t xml:space="preserve">                'form_id'   =&gt; $used_form-&gt;$field_id,</w:t>
            </w:r>
          </w:p>
          <w:p w14:paraId="2FBCFAF3" w14:textId="77777777" w:rsidR="00ED6ED2" w:rsidRDefault="00ED6ED2" w:rsidP="00ED6ED2">
            <w:pPr>
              <w:pStyle w:val="KodeProgram"/>
            </w:pPr>
            <w:r>
              <w:t xml:space="preserve">                'url'       =&gt; $form-&gt;jenis_form_url</w:t>
            </w:r>
          </w:p>
          <w:p w14:paraId="7FF3F67E" w14:textId="77777777" w:rsidR="00ED6ED2" w:rsidRDefault="00ED6ED2" w:rsidP="00ED6ED2">
            <w:pPr>
              <w:pStyle w:val="KodeProgram"/>
            </w:pPr>
            <w:r>
              <w:t xml:space="preserve">            ));</w:t>
            </w:r>
          </w:p>
          <w:p w14:paraId="4D444525" w14:textId="77777777" w:rsidR="00ED6ED2" w:rsidRDefault="00ED6ED2" w:rsidP="00ED6ED2">
            <w:pPr>
              <w:pStyle w:val="KodeProgram"/>
            </w:pPr>
            <w:r>
              <w:t xml:space="preserve">        } </w:t>
            </w:r>
          </w:p>
          <w:p w14:paraId="4F1D8291" w14:textId="77777777" w:rsidR="00ED6ED2" w:rsidRDefault="00ED6ED2" w:rsidP="00ED6ED2">
            <w:pPr>
              <w:pStyle w:val="KodeProgram"/>
            </w:pPr>
          </w:p>
          <w:p w14:paraId="3A26E49F" w14:textId="77777777" w:rsidR="00ED6ED2" w:rsidRDefault="00ED6ED2" w:rsidP="00ED6ED2">
            <w:pPr>
              <w:pStyle w:val="KodeProgram"/>
            </w:pPr>
            <w:r>
              <w:t xml:space="preserve">        $data = array(</w:t>
            </w:r>
          </w:p>
          <w:p w14:paraId="011D697A" w14:textId="77777777" w:rsidR="00ED6ED2" w:rsidRDefault="00ED6ED2" w:rsidP="00ED6ED2">
            <w:pPr>
              <w:pStyle w:val="KodeProgram"/>
            </w:pPr>
            <w:r>
              <w:t xml:space="preserve">            'pengajuan'             =&gt; $data_pengajuan,</w:t>
            </w:r>
          </w:p>
          <w:p w14:paraId="60642C42" w14:textId="77777777" w:rsidR="00ED6ED2" w:rsidRDefault="00ED6ED2" w:rsidP="00ED6ED2">
            <w:pPr>
              <w:pStyle w:val="KodeProgram"/>
            </w:pPr>
            <w:r>
              <w:t xml:space="preserve">            'form_pengajuan'        =&gt; $form_pengajuan,</w:t>
            </w:r>
          </w:p>
          <w:p w14:paraId="7E02CFFE" w14:textId="77777777" w:rsidR="00ED6ED2" w:rsidRDefault="00ED6ED2" w:rsidP="00ED6ED2">
            <w:pPr>
              <w:pStyle w:val="KodeProgram"/>
            </w:pPr>
            <w:r>
              <w:t xml:space="preserve">            'lampiran_pengajuan'    =&gt; $data_lampiran_pengajuan</w:t>
            </w:r>
          </w:p>
          <w:p w14:paraId="4CF23DC8" w14:textId="77777777" w:rsidR="00ED6ED2" w:rsidRDefault="00ED6ED2" w:rsidP="00ED6ED2">
            <w:pPr>
              <w:pStyle w:val="KodeProgram"/>
            </w:pPr>
            <w:r>
              <w:t xml:space="preserve">        );</w:t>
            </w:r>
          </w:p>
          <w:p w14:paraId="0438FAE6" w14:textId="77777777" w:rsidR="00ED6ED2" w:rsidRDefault="00ED6ED2" w:rsidP="00ED6ED2">
            <w:pPr>
              <w:pStyle w:val="KodeProgram"/>
            </w:pPr>
          </w:p>
          <w:p w14:paraId="18FE09D9" w14:textId="77777777" w:rsidR="00ED6ED2" w:rsidRDefault="00ED6ED2" w:rsidP="00ED6ED2">
            <w:pPr>
              <w:pStyle w:val="KodeProgram"/>
            </w:pPr>
            <w:r>
              <w:t xml:space="preserve">        return $data;</w:t>
            </w:r>
          </w:p>
          <w:p w14:paraId="64CC7776" w14:textId="77777777" w:rsidR="00ED6ED2" w:rsidRDefault="00ED6ED2" w:rsidP="00ED6ED2">
            <w:pPr>
              <w:pStyle w:val="KodeProgram"/>
            </w:pPr>
            <w:r>
              <w:t xml:space="preserve">    }</w:t>
            </w:r>
          </w:p>
          <w:p w14:paraId="130FDB76" w14:textId="77777777" w:rsidR="00ED6ED2" w:rsidRDefault="00ED6ED2" w:rsidP="00ED6ED2">
            <w:pPr>
              <w:pStyle w:val="KodeProgram"/>
            </w:pPr>
          </w:p>
          <w:p w14:paraId="6262FF6D" w14:textId="77777777" w:rsidR="00ED6ED2" w:rsidRDefault="00ED6ED2" w:rsidP="00ED6ED2">
            <w:pPr>
              <w:pStyle w:val="KodeProgram"/>
            </w:pPr>
            <w:r>
              <w:t xml:space="preserve">    public function get_pengajuan_by_nik($nik_pemohon)</w:t>
            </w:r>
          </w:p>
          <w:p w14:paraId="0AEDF655" w14:textId="77777777" w:rsidR="00ED6ED2" w:rsidRDefault="00ED6ED2" w:rsidP="00ED6ED2">
            <w:pPr>
              <w:pStyle w:val="KodeProgram"/>
            </w:pPr>
            <w:r>
              <w:t xml:space="preserve">    {</w:t>
            </w:r>
          </w:p>
          <w:p w14:paraId="660FC669" w14:textId="77777777" w:rsidR="00ED6ED2" w:rsidRDefault="00ED6ED2" w:rsidP="00ED6ED2">
            <w:pPr>
              <w:pStyle w:val="KodeProgram"/>
            </w:pPr>
            <w:r>
              <w:t xml:space="preserve">        return $this-&gt;db-&gt;select('*')</w:t>
            </w:r>
          </w:p>
          <w:p w14:paraId="063B9871" w14:textId="77777777" w:rsidR="00ED6ED2" w:rsidRDefault="00ED6ED2" w:rsidP="00ED6ED2">
            <w:pPr>
              <w:pStyle w:val="KodeProgram"/>
            </w:pPr>
            <w:r>
              <w:t xml:space="preserve">                        -&gt;from('ta_pengajuan')</w:t>
            </w:r>
          </w:p>
          <w:p w14:paraId="3753E8EA" w14:textId="77777777" w:rsidR="00ED6ED2" w:rsidRDefault="00ED6ED2" w:rsidP="00ED6ED2">
            <w:pPr>
              <w:pStyle w:val="KodeProgram"/>
            </w:pPr>
            <w:r>
              <w:t xml:space="preserve">                        -&gt;where('pengajuan_nik', $nik_pemohon)</w:t>
            </w:r>
          </w:p>
          <w:p w14:paraId="291B25E3" w14:textId="77777777" w:rsidR="00ED6ED2" w:rsidRDefault="00ED6ED2" w:rsidP="00ED6ED2">
            <w:pPr>
              <w:pStyle w:val="KodeProgram"/>
            </w:pPr>
            <w:r>
              <w:t xml:space="preserve">                        -&gt;get()</w:t>
            </w:r>
          </w:p>
          <w:p w14:paraId="118936E1" w14:textId="77777777" w:rsidR="00ED6ED2" w:rsidRDefault="00ED6ED2" w:rsidP="00ED6ED2">
            <w:pPr>
              <w:pStyle w:val="KodeProgram"/>
            </w:pPr>
            <w:r>
              <w:t xml:space="preserve">                        -&gt;result();</w:t>
            </w:r>
          </w:p>
          <w:p w14:paraId="42BD6C79" w14:textId="580B1F2B" w:rsidR="00ED6ED2" w:rsidRDefault="00ED6ED2" w:rsidP="00ED6ED2">
            <w:pPr>
              <w:pStyle w:val="KodeProgram"/>
            </w:pPr>
            <w:r>
              <w:t xml:space="preserve">    }</w:t>
            </w:r>
          </w:p>
          <w:p w14:paraId="3774B71C" w14:textId="4A7A64AB" w:rsidR="00ED6ED2" w:rsidRDefault="00ED6ED2" w:rsidP="003A5B61">
            <w:pPr>
              <w:pStyle w:val="KodeProgram"/>
              <w:keepNext/>
            </w:pPr>
            <w:r>
              <w:t>}</w:t>
            </w:r>
          </w:p>
        </w:tc>
      </w:tr>
    </w:tbl>
    <w:p w14:paraId="4C66576C" w14:textId="7B24CF84" w:rsidR="00B73BAF" w:rsidRPr="003A5B61" w:rsidRDefault="003A5B61" w:rsidP="003A5B61">
      <w:pPr>
        <w:pStyle w:val="Caption"/>
      </w:pPr>
      <w:bookmarkStart w:id="123" w:name="_Toc60912044"/>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9</w:t>
      </w:r>
      <w:r w:rsidR="00D93194">
        <w:rPr>
          <w:noProof/>
        </w:rPr>
        <w:fldChar w:fldCharType="end"/>
      </w:r>
      <w:r>
        <w:t xml:space="preserve"> </w:t>
      </w:r>
      <w:r w:rsidR="00B73BAF">
        <w:rPr>
          <w:b w:val="0"/>
        </w:rPr>
        <w:t>Pengajuan_model.php</w:t>
      </w:r>
      <w:bookmarkEnd w:id="123"/>
      <w:proofErr w:type="gramEnd"/>
    </w:p>
    <w:p w14:paraId="1C20E129" w14:textId="6672B2B9" w:rsidR="00B73BAF" w:rsidRDefault="003A5B61" w:rsidP="00B73BAF">
      <w:pPr>
        <w:ind w:firstLine="851"/>
      </w:pPr>
      <w:proofErr w:type="gramStart"/>
      <w:r>
        <w:t>Kode Program 5</w:t>
      </w:r>
      <w:r w:rsidR="00B73BAF">
        <w:t xml:space="preserve">.9 merupakan kode program untuk mendapatkan semua data pengajuan baik KK maupun KTP berdasarkan </w:t>
      </w:r>
      <w:r w:rsidR="00B73BAF" w:rsidRPr="00B73BAF">
        <w:rPr>
          <w:rStyle w:val="KodeProgramChar"/>
        </w:rPr>
        <w:t>id_user</w:t>
      </w:r>
      <w:r w:rsidR="00B73BAF">
        <w:t>.</w:t>
      </w:r>
      <w:proofErr w:type="gramEnd"/>
      <w:r w:rsidR="00B73BAF">
        <w:t xml:space="preserve"> </w:t>
      </w:r>
      <w:proofErr w:type="gramStart"/>
      <w:r w:rsidR="00B73BAF">
        <w:t xml:space="preserve">Data didapatkan dari tabel </w:t>
      </w:r>
      <w:r w:rsidR="00B73BAF" w:rsidRPr="00B73BAF">
        <w:rPr>
          <w:rStyle w:val="KodeProgramChar"/>
        </w:rPr>
        <w:t>ta_pengajuan</w:t>
      </w:r>
      <w:r w:rsidR="00B73BAF">
        <w:t xml:space="preserve">, </w:t>
      </w:r>
      <w:r w:rsidR="00B73BAF" w:rsidRPr="00B73BAF">
        <w:rPr>
          <w:rStyle w:val="KodeProgramChar"/>
        </w:rPr>
        <w:t>ta_detail_pengajuan_form</w:t>
      </w:r>
      <w:r w:rsidR="00B73BAF">
        <w:t xml:space="preserve"> dan </w:t>
      </w:r>
      <w:r w:rsidR="00B73BAF" w:rsidRPr="00B73BAF">
        <w:rPr>
          <w:rStyle w:val="KodeProgramChar"/>
        </w:rPr>
        <w:t>ta_detail_pengajuan_lampiran</w:t>
      </w:r>
      <w:r w:rsidR="00B73BAF">
        <w:t>.</w:t>
      </w:r>
      <w:proofErr w:type="gramEnd"/>
    </w:p>
    <w:p w14:paraId="30CCDB2F" w14:textId="0C2DF954" w:rsidR="00B73BAF" w:rsidRDefault="00B73BAF" w:rsidP="002517C7"/>
    <w:p w14:paraId="4A78AD2D" w14:textId="1D63C3C7" w:rsidR="009D08AB" w:rsidRDefault="009D08AB" w:rsidP="00A0746C">
      <w:pPr>
        <w:pStyle w:val="ListParagraph"/>
        <w:numPr>
          <w:ilvl w:val="0"/>
          <w:numId w:val="27"/>
        </w:numPr>
        <w:ind w:left="851" w:hanging="851"/>
      </w:pPr>
      <w:r>
        <w:t>Controller Pengajuan</w:t>
      </w:r>
    </w:p>
    <w:p w14:paraId="32ACAD62" w14:textId="7A619779" w:rsidR="00433291" w:rsidRDefault="00433291" w:rsidP="00433291">
      <w:pPr>
        <w:pStyle w:val="ListParagraph"/>
        <w:ind w:left="0" w:firstLine="851"/>
      </w:pPr>
      <w:proofErr w:type="gramStart"/>
      <w:r>
        <w:t xml:space="preserve">Controller Pengajuan adalah controller yang </w:t>
      </w:r>
      <w:r w:rsidR="00A71333">
        <w:t xml:space="preserve">digunakan untuk menerima </w:t>
      </w:r>
      <w:r w:rsidR="00A71333" w:rsidRPr="00270885">
        <w:rPr>
          <w:i/>
        </w:rPr>
        <w:t>request</w:t>
      </w:r>
      <w:r w:rsidR="00A71333">
        <w:t xml:space="preserve"> data pengajuan yang telah dibuat oleh seorang user umum dan memberikan </w:t>
      </w:r>
      <w:r w:rsidR="00A71333" w:rsidRPr="00270885">
        <w:rPr>
          <w:i/>
        </w:rPr>
        <w:t>response</w:t>
      </w:r>
      <w:r w:rsidR="00A71333">
        <w:t xml:space="preserve"> berdasarkan data yang diminta.</w:t>
      </w:r>
      <w:proofErr w:type="gramEnd"/>
    </w:p>
    <w:p w14:paraId="64BB2404" w14:textId="77777777" w:rsidR="00A71333" w:rsidRDefault="00A71333" w:rsidP="00A71333"/>
    <w:tbl>
      <w:tblPr>
        <w:tblStyle w:val="TableGrid"/>
        <w:tblW w:w="0" w:type="auto"/>
        <w:tblLook w:val="04A0" w:firstRow="1" w:lastRow="0" w:firstColumn="1" w:lastColumn="0" w:noHBand="0" w:noVBand="1"/>
      </w:tblPr>
      <w:tblGrid>
        <w:gridCol w:w="8234"/>
      </w:tblGrid>
      <w:tr w:rsidR="00A71333" w14:paraId="26C61A79" w14:textId="77777777" w:rsidTr="00A71333">
        <w:tc>
          <w:tcPr>
            <w:tcW w:w="8234" w:type="dxa"/>
          </w:tcPr>
          <w:p w14:paraId="309FDE2E" w14:textId="77777777" w:rsidR="00590915" w:rsidRDefault="00590915" w:rsidP="00590915">
            <w:pPr>
              <w:pStyle w:val="KodeProgram"/>
            </w:pPr>
            <w:r>
              <w:t>&lt;?php</w:t>
            </w:r>
          </w:p>
          <w:p w14:paraId="001B471B" w14:textId="77777777" w:rsidR="00590915" w:rsidRDefault="00590915" w:rsidP="00590915">
            <w:pPr>
              <w:pStyle w:val="KodeProgram"/>
            </w:pPr>
            <w:r>
              <w:t>defined('BASEPATH') or exit('No direct script access allowed');</w:t>
            </w:r>
          </w:p>
          <w:p w14:paraId="318399B9" w14:textId="77777777" w:rsidR="00590915" w:rsidRDefault="00590915" w:rsidP="00590915">
            <w:pPr>
              <w:pStyle w:val="KodeProgram"/>
            </w:pPr>
          </w:p>
          <w:p w14:paraId="20AD098E" w14:textId="77777777" w:rsidR="00590915" w:rsidRDefault="00590915" w:rsidP="00590915">
            <w:pPr>
              <w:pStyle w:val="KodeProgram"/>
            </w:pPr>
            <w:r>
              <w:t>class Pengajuan extends CI_Controller</w:t>
            </w:r>
          </w:p>
          <w:p w14:paraId="2954490E" w14:textId="77777777" w:rsidR="00590915" w:rsidRDefault="00590915" w:rsidP="00590915">
            <w:pPr>
              <w:pStyle w:val="KodeProgram"/>
            </w:pPr>
            <w:r>
              <w:t>{</w:t>
            </w:r>
          </w:p>
          <w:p w14:paraId="218367F8" w14:textId="77777777" w:rsidR="00590915" w:rsidRDefault="00590915" w:rsidP="00590915">
            <w:pPr>
              <w:pStyle w:val="KodeProgram"/>
            </w:pPr>
            <w:r>
              <w:t xml:space="preserve">    public function __construct()</w:t>
            </w:r>
          </w:p>
          <w:p w14:paraId="49384C51" w14:textId="77777777" w:rsidR="00590915" w:rsidRDefault="00590915" w:rsidP="00590915">
            <w:pPr>
              <w:pStyle w:val="KodeProgram"/>
            </w:pPr>
            <w:r>
              <w:t xml:space="preserve">    {</w:t>
            </w:r>
          </w:p>
          <w:p w14:paraId="0FD4943F" w14:textId="77777777" w:rsidR="00590915" w:rsidRDefault="00590915" w:rsidP="00590915">
            <w:pPr>
              <w:pStyle w:val="KodeProgram"/>
            </w:pPr>
            <w:r>
              <w:t xml:space="preserve">        parent::__construct();</w:t>
            </w:r>
          </w:p>
          <w:p w14:paraId="6948000A" w14:textId="77777777" w:rsidR="00590915" w:rsidRDefault="00590915" w:rsidP="00590915">
            <w:pPr>
              <w:pStyle w:val="KodeProgram"/>
            </w:pPr>
            <w:r>
              <w:t xml:space="preserve">        $this-&gt;load-&gt;model('Umum/Pengajuan_model', 'pengajuan_model');</w:t>
            </w:r>
          </w:p>
          <w:p w14:paraId="0A366098" w14:textId="77777777" w:rsidR="00590915" w:rsidRDefault="00590915" w:rsidP="00590915">
            <w:pPr>
              <w:pStyle w:val="KodeProgram"/>
            </w:pPr>
            <w:r>
              <w:t xml:space="preserve">        $this-&gt;load-&gt;model('Ref_model');</w:t>
            </w:r>
          </w:p>
          <w:p w14:paraId="63245C57" w14:textId="77777777" w:rsidR="00590915" w:rsidRDefault="00590915" w:rsidP="00590915">
            <w:pPr>
              <w:pStyle w:val="KodeProgram"/>
            </w:pPr>
            <w:r>
              <w:t xml:space="preserve">        $this-&gt;load-&gt;helper('check_login_helper');</w:t>
            </w:r>
          </w:p>
          <w:p w14:paraId="04F76D7F" w14:textId="77777777" w:rsidR="00590915" w:rsidRDefault="00590915" w:rsidP="00590915">
            <w:pPr>
              <w:pStyle w:val="KodeProgram"/>
            </w:pPr>
            <w:r>
              <w:t xml:space="preserve">        check_login($this-&gt;session);</w:t>
            </w:r>
          </w:p>
          <w:p w14:paraId="2330463A" w14:textId="77777777" w:rsidR="00590915" w:rsidRDefault="00590915" w:rsidP="00590915">
            <w:pPr>
              <w:pStyle w:val="KodeProgram"/>
            </w:pPr>
            <w:r>
              <w:lastRenderedPageBreak/>
              <w:t xml:space="preserve">    }</w:t>
            </w:r>
          </w:p>
          <w:p w14:paraId="0E02F58A" w14:textId="77777777" w:rsidR="00590915" w:rsidRDefault="00590915" w:rsidP="00590915">
            <w:pPr>
              <w:pStyle w:val="KodeProgram"/>
            </w:pPr>
          </w:p>
          <w:p w14:paraId="22927A23" w14:textId="77777777" w:rsidR="00590915" w:rsidRDefault="00590915" w:rsidP="00590915">
            <w:pPr>
              <w:pStyle w:val="KodeProgram"/>
            </w:pPr>
            <w:r>
              <w:t xml:space="preserve">    public function index()</w:t>
            </w:r>
          </w:p>
          <w:p w14:paraId="686463BC" w14:textId="77777777" w:rsidR="00590915" w:rsidRDefault="00590915" w:rsidP="00590915">
            <w:pPr>
              <w:pStyle w:val="KodeProgram"/>
            </w:pPr>
            <w:r>
              <w:t xml:space="preserve">    {</w:t>
            </w:r>
          </w:p>
          <w:p w14:paraId="6E530706" w14:textId="77777777" w:rsidR="00590915" w:rsidRDefault="00590915" w:rsidP="00590915">
            <w:pPr>
              <w:pStyle w:val="KodeProgram"/>
            </w:pPr>
            <w:r>
              <w:t xml:space="preserve">        $data['content'] = 'backend/umum/pengajuan/index';</w:t>
            </w:r>
          </w:p>
          <w:p w14:paraId="02416852" w14:textId="77777777" w:rsidR="00590915" w:rsidRDefault="00590915" w:rsidP="00590915">
            <w:pPr>
              <w:pStyle w:val="KodeProgram"/>
            </w:pPr>
            <w:r>
              <w:t xml:space="preserve">        $data['title'] = 'Daftar Pengajuan';</w:t>
            </w:r>
          </w:p>
          <w:p w14:paraId="224BBE13" w14:textId="77777777" w:rsidR="00590915" w:rsidRDefault="00590915" w:rsidP="00590915">
            <w:pPr>
              <w:pStyle w:val="KodeProgram"/>
            </w:pPr>
            <w:r>
              <w:t xml:space="preserve">        $data['layanan']            = $this-&gt;pengajuan_model-&gt;get_all_layanan();</w:t>
            </w:r>
          </w:p>
          <w:p w14:paraId="4EC79FCB" w14:textId="77777777" w:rsidR="00590915" w:rsidRDefault="00590915" w:rsidP="00590915">
            <w:pPr>
              <w:pStyle w:val="KodeProgram"/>
            </w:pPr>
            <w:r>
              <w:t xml:space="preserve">        $data['status_pengajuan']   = $this-&gt;pengajuan_model-&gt;get_all_status_pengajuan();</w:t>
            </w:r>
          </w:p>
          <w:p w14:paraId="5B4A04C3" w14:textId="77777777" w:rsidR="00590915" w:rsidRDefault="00590915" w:rsidP="00590915">
            <w:pPr>
              <w:pStyle w:val="KodeProgram"/>
            </w:pPr>
            <w:r>
              <w:t xml:space="preserve">        $data['breadcrumbs']        = array(</w:t>
            </w:r>
          </w:p>
          <w:p w14:paraId="41A59AC3" w14:textId="77777777" w:rsidR="00590915" w:rsidRDefault="00590915" w:rsidP="00590915">
            <w:pPr>
              <w:pStyle w:val="KodeProgram"/>
            </w:pPr>
            <w:r>
              <w:t xml:space="preserve">            array(</w:t>
            </w:r>
          </w:p>
          <w:p w14:paraId="092EF03A" w14:textId="77777777" w:rsidR="00590915" w:rsidRDefault="00590915" w:rsidP="00590915">
            <w:pPr>
              <w:pStyle w:val="KodeProgram"/>
            </w:pPr>
            <w:r>
              <w:t xml:space="preserve">                'url'       =&gt; 'umum/pengajuan/daftar-pengajuan',</w:t>
            </w:r>
          </w:p>
          <w:p w14:paraId="68C29C30" w14:textId="77777777" w:rsidR="00590915" w:rsidRDefault="00590915" w:rsidP="00590915">
            <w:pPr>
              <w:pStyle w:val="KodeProgram"/>
            </w:pPr>
            <w:r>
              <w:t xml:space="preserve">                'title'     =&gt; 'Pengajuan'</w:t>
            </w:r>
          </w:p>
          <w:p w14:paraId="0CEEC358" w14:textId="77777777" w:rsidR="00590915" w:rsidRDefault="00590915" w:rsidP="00590915">
            <w:pPr>
              <w:pStyle w:val="KodeProgram"/>
            </w:pPr>
            <w:r>
              <w:t xml:space="preserve">            ),</w:t>
            </w:r>
          </w:p>
          <w:p w14:paraId="3EC8BBA5" w14:textId="77777777" w:rsidR="00590915" w:rsidRDefault="00590915" w:rsidP="00590915">
            <w:pPr>
              <w:pStyle w:val="KodeProgram"/>
            </w:pPr>
            <w:r>
              <w:t xml:space="preserve">        );</w:t>
            </w:r>
          </w:p>
          <w:p w14:paraId="35D37705" w14:textId="77777777" w:rsidR="00590915" w:rsidRDefault="00590915" w:rsidP="00590915">
            <w:pPr>
              <w:pStyle w:val="KodeProgram"/>
            </w:pPr>
          </w:p>
          <w:p w14:paraId="0C89B8A3" w14:textId="77777777" w:rsidR="00590915" w:rsidRDefault="00590915" w:rsidP="00590915">
            <w:pPr>
              <w:pStyle w:val="KodeProgram"/>
            </w:pPr>
            <w:r>
              <w:t xml:space="preserve">        $this-&gt;load-&gt;view('layouts/master_umum', $data);</w:t>
            </w:r>
          </w:p>
          <w:p w14:paraId="1A7CF313" w14:textId="77777777" w:rsidR="00590915" w:rsidRDefault="00590915" w:rsidP="00590915">
            <w:pPr>
              <w:pStyle w:val="KodeProgram"/>
            </w:pPr>
            <w:r>
              <w:t xml:space="preserve">    }</w:t>
            </w:r>
          </w:p>
          <w:p w14:paraId="4685D9AC" w14:textId="77777777" w:rsidR="00590915" w:rsidRDefault="00590915" w:rsidP="00590915">
            <w:pPr>
              <w:pStyle w:val="KodeProgram"/>
            </w:pPr>
          </w:p>
          <w:p w14:paraId="17FC770D" w14:textId="77777777" w:rsidR="00590915" w:rsidRDefault="00590915" w:rsidP="00590915">
            <w:pPr>
              <w:pStyle w:val="KodeProgram"/>
            </w:pPr>
            <w:r>
              <w:t xml:space="preserve">    public function show($pengajuan_id)</w:t>
            </w:r>
          </w:p>
          <w:p w14:paraId="4B6FDFD9" w14:textId="77777777" w:rsidR="00590915" w:rsidRDefault="00590915" w:rsidP="00590915">
            <w:pPr>
              <w:pStyle w:val="KodeProgram"/>
            </w:pPr>
            <w:r>
              <w:t xml:space="preserve">    {</w:t>
            </w:r>
          </w:p>
          <w:p w14:paraId="1DEB7588" w14:textId="77777777" w:rsidR="00590915" w:rsidRDefault="00590915" w:rsidP="00590915">
            <w:pPr>
              <w:pStyle w:val="KodeProgram"/>
            </w:pPr>
            <w:r>
              <w:t xml:space="preserve">        $data['content'] = 'backend/umum/pengajuan/show';</w:t>
            </w:r>
          </w:p>
          <w:p w14:paraId="6D0892E2" w14:textId="77777777" w:rsidR="00590915" w:rsidRDefault="00590915" w:rsidP="00590915">
            <w:pPr>
              <w:pStyle w:val="KodeProgram"/>
            </w:pPr>
            <w:r>
              <w:t xml:space="preserve">        $data['title'] = 'Pengajuan Anda';</w:t>
            </w:r>
          </w:p>
          <w:p w14:paraId="7CF7D5F1" w14:textId="77777777" w:rsidR="00590915" w:rsidRDefault="00590915" w:rsidP="00590915">
            <w:pPr>
              <w:pStyle w:val="KodeProgram"/>
            </w:pPr>
            <w:r>
              <w:t xml:space="preserve">        $data['pengajuan']          = $this-&gt;pengajuan_model-&gt;get_pengajuan_by_id($pengajuan_id);</w:t>
            </w:r>
          </w:p>
          <w:p w14:paraId="4AD789D8" w14:textId="77777777" w:rsidR="00590915" w:rsidRDefault="00590915" w:rsidP="00590915">
            <w:pPr>
              <w:pStyle w:val="KodeProgram"/>
            </w:pPr>
            <w:r>
              <w:t xml:space="preserve">        $data['jenis_layanan']      = json_encode($this-&gt;Ref_model-&gt;get_jenis_layanan());</w:t>
            </w:r>
          </w:p>
          <w:p w14:paraId="49CFF0B8" w14:textId="77777777" w:rsidR="00590915" w:rsidRDefault="00590915" w:rsidP="00590915">
            <w:pPr>
              <w:pStyle w:val="KodeProgram"/>
            </w:pPr>
            <w:r>
              <w:t xml:space="preserve">        $data['status_pengajuan']   = json_encode($this-&gt;Ref_model-&gt;get_status_pengajuan());</w:t>
            </w:r>
          </w:p>
          <w:p w14:paraId="4952A719" w14:textId="77777777" w:rsidR="00590915" w:rsidRDefault="00590915" w:rsidP="00590915">
            <w:pPr>
              <w:pStyle w:val="KodeProgram"/>
            </w:pPr>
            <w:r>
              <w:t xml:space="preserve">        $data['breadcrumbs']        = array(</w:t>
            </w:r>
          </w:p>
          <w:p w14:paraId="02E14546" w14:textId="77777777" w:rsidR="00590915" w:rsidRDefault="00590915" w:rsidP="00590915">
            <w:pPr>
              <w:pStyle w:val="KodeProgram"/>
            </w:pPr>
            <w:r>
              <w:t xml:space="preserve">            array(</w:t>
            </w:r>
          </w:p>
          <w:p w14:paraId="172B4415" w14:textId="77777777" w:rsidR="00590915" w:rsidRDefault="00590915" w:rsidP="00590915">
            <w:pPr>
              <w:pStyle w:val="KodeProgram"/>
            </w:pPr>
            <w:r>
              <w:t xml:space="preserve">                'url'       =&gt; 'umum/pengajuan/daftar-pengajuan',</w:t>
            </w:r>
          </w:p>
          <w:p w14:paraId="71DF8F34" w14:textId="77777777" w:rsidR="00590915" w:rsidRDefault="00590915" w:rsidP="00590915">
            <w:pPr>
              <w:pStyle w:val="KodeProgram"/>
            </w:pPr>
            <w:r>
              <w:t xml:space="preserve">                'title'     =&gt; 'Pengajuan'</w:t>
            </w:r>
          </w:p>
          <w:p w14:paraId="2885A9DD" w14:textId="77777777" w:rsidR="00590915" w:rsidRDefault="00590915" w:rsidP="00590915">
            <w:pPr>
              <w:pStyle w:val="KodeProgram"/>
            </w:pPr>
            <w:r>
              <w:t xml:space="preserve">            ),</w:t>
            </w:r>
          </w:p>
          <w:p w14:paraId="2AD25363" w14:textId="77777777" w:rsidR="00590915" w:rsidRDefault="00590915" w:rsidP="00590915">
            <w:pPr>
              <w:pStyle w:val="KodeProgram"/>
            </w:pPr>
            <w:r>
              <w:t xml:space="preserve">            array(</w:t>
            </w:r>
          </w:p>
          <w:p w14:paraId="61D5B71C" w14:textId="77777777" w:rsidR="00590915" w:rsidRDefault="00590915" w:rsidP="00590915">
            <w:pPr>
              <w:pStyle w:val="KodeProgram"/>
            </w:pPr>
            <w:r>
              <w:t xml:space="preserve">                '</w:t>
            </w:r>
            <w:proofErr w:type="gramStart"/>
            <w:r>
              <w:t>url</w:t>
            </w:r>
            <w:proofErr w:type="gramEnd"/>
            <w:r>
              <w:t>'       =&gt; 'umum/pengajuan/show/'. $pengajuan_id,</w:t>
            </w:r>
          </w:p>
          <w:p w14:paraId="5EDE8536" w14:textId="77777777" w:rsidR="00590915" w:rsidRDefault="00590915" w:rsidP="00590915">
            <w:pPr>
              <w:pStyle w:val="KodeProgram"/>
            </w:pPr>
            <w:r>
              <w:t xml:space="preserve">                'title'     =&gt; $data['pengajuan']['pengajuan']-&gt;layanan</w:t>
            </w:r>
          </w:p>
          <w:p w14:paraId="19A952DE" w14:textId="77777777" w:rsidR="00590915" w:rsidRDefault="00590915" w:rsidP="00590915">
            <w:pPr>
              <w:pStyle w:val="KodeProgram"/>
            </w:pPr>
            <w:r>
              <w:t xml:space="preserve">            )</w:t>
            </w:r>
          </w:p>
          <w:p w14:paraId="0FDCD7DB" w14:textId="77777777" w:rsidR="00590915" w:rsidRDefault="00590915" w:rsidP="00590915">
            <w:pPr>
              <w:pStyle w:val="KodeProgram"/>
            </w:pPr>
            <w:r>
              <w:t xml:space="preserve">        );</w:t>
            </w:r>
          </w:p>
          <w:p w14:paraId="2651B1CB" w14:textId="77777777" w:rsidR="00590915" w:rsidRDefault="00590915" w:rsidP="00590915">
            <w:pPr>
              <w:pStyle w:val="KodeProgram"/>
            </w:pPr>
          </w:p>
          <w:p w14:paraId="271E8C4B" w14:textId="77777777" w:rsidR="00590915" w:rsidRDefault="00590915" w:rsidP="00590915">
            <w:pPr>
              <w:pStyle w:val="KodeProgram"/>
            </w:pPr>
            <w:r>
              <w:t xml:space="preserve">        $this-&gt;load-&gt;view('layouts/master_umum', $data);</w:t>
            </w:r>
          </w:p>
          <w:p w14:paraId="3BDDA3D5" w14:textId="77777777" w:rsidR="00A71333" w:rsidRDefault="00590915" w:rsidP="00590915">
            <w:pPr>
              <w:pStyle w:val="KodeProgram"/>
            </w:pPr>
            <w:r>
              <w:t xml:space="preserve">    }</w:t>
            </w:r>
          </w:p>
          <w:p w14:paraId="7F70D5C6" w14:textId="40E2F77F" w:rsidR="00590915" w:rsidRDefault="00590915" w:rsidP="003A5B61">
            <w:pPr>
              <w:pStyle w:val="KodeProgram"/>
              <w:keepNext/>
            </w:pPr>
            <w:r>
              <w:t>}</w:t>
            </w:r>
          </w:p>
        </w:tc>
      </w:tr>
    </w:tbl>
    <w:p w14:paraId="5200FEAB" w14:textId="47ABE253" w:rsidR="00A71333" w:rsidRPr="003A5B61" w:rsidRDefault="003A5B61" w:rsidP="003A5B61">
      <w:pPr>
        <w:pStyle w:val="Caption"/>
      </w:pPr>
      <w:bookmarkStart w:id="124" w:name="_Toc60912045"/>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10</w:t>
      </w:r>
      <w:r w:rsidR="00D93194">
        <w:rPr>
          <w:noProof/>
        </w:rPr>
        <w:fldChar w:fldCharType="end"/>
      </w:r>
      <w:r>
        <w:t xml:space="preserve"> </w:t>
      </w:r>
      <w:r w:rsidR="00A71333">
        <w:rPr>
          <w:b w:val="0"/>
        </w:rPr>
        <w:t>Pengajuan.php</w:t>
      </w:r>
      <w:bookmarkEnd w:id="124"/>
      <w:proofErr w:type="gramEnd"/>
    </w:p>
    <w:p w14:paraId="4853FFA4" w14:textId="09E3F82B" w:rsidR="00A71333" w:rsidRDefault="003A5B61" w:rsidP="00A71333">
      <w:pPr>
        <w:ind w:firstLine="851"/>
      </w:pPr>
      <w:proofErr w:type="gramStart"/>
      <w:r>
        <w:t>Kode Program 5</w:t>
      </w:r>
      <w:r w:rsidR="00A71333">
        <w:t xml:space="preserve">.10 merupakan kode program yang digunakan untuk menerima </w:t>
      </w:r>
      <w:r w:rsidR="00A71333" w:rsidRPr="006D67F4">
        <w:rPr>
          <w:i/>
        </w:rPr>
        <w:t>request</w:t>
      </w:r>
      <w:r w:rsidR="00A71333">
        <w:t xml:space="preserve"> berdasarkan </w:t>
      </w:r>
      <w:r w:rsidR="00A71333" w:rsidRPr="006D67F4">
        <w:rPr>
          <w:i/>
        </w:rPr>
        <w:t>route mapping</w:t>
      </w:r>
      <w:r w:rsidR="00A71333">
        <w:t xml:space="preserve"> untuk daftar pengajuan dan melakukan </w:t>
      </w:r>
      <w:r w:rsidR="00A71333" w:rsidRPr="006D67F4">
        <w:rPr>
          <w:i/>
        </w:rPr>
        <w:t>load view</w:t>
      </w:r>
      <w:r w:rsidR="00A71333">
        <w:t xml:space="preserve"> dengan data yang telah didapatkan dari model.</w:t>
      </w:r>
      <w:proofErr w:type="gramEnd"/>
    </w:p>
    <w:p w14:paraId="3526B274" w14:textId="15F8A226" w:rsidR="002517C7" w:rsidRDefault="002517C7" w:rsidP="002517C7"/>
    <w:p w14:paraId="637B6360" w14:textId="45B92F47" w:rsidR="00B31B60" w:rsidRDefault="00B31B60" w:rsidP="00A0746C">
      <w:pPr>
        <w:pStyle w:val="Heading3"/>
        <w:numPr>
          <w:ilvl w:val="0"/>
          <w:numId w:val="26"/>
        </w:numPr>
        <w:ind w:left="851" w:hanging="851"/>
      </w:pPr>
      <w:bookmarkStart w:id="125" w:name="_Toc60911860"/>
      <w:r>
        <w:lastRenderedPageBreak/>
        <w:t>Membuat Pengajuan Penerbitan KK Baru</w:t>
      </w:r>
      <w:bookmarkEnd w:id="125"/>
    </w:p>
    <w:p w14:paraId="0775E68F" w14:textId="32E7B43F" w:rsidR="00C56F2E" w:rsidRDefault="00C56F2E" w:rsidP="00C56F2E">
      <w:pPr>
        <w:ind w:firstLine="851"/>
      </w:pPr>
      <w:r>
        <w:t>Masyarakat dapat membuat pengajuan penerbitan KK baru dengan mengisi form yang dibutuhkan. Sesuai dengan standar pelayanan Disdukcapil Kabupaten Gianyar, form yang dibutuhkan adalah form F-1.01.</w:t>
      </w:r>
    </w:p>
    <w:p w14:paraId="61A22DD8" w14:textId="742DEBD8" w:rsidR="009D08AB" w:rsidRDefault="009D08AB" w:rsidP="00A0746C">
      <w:pPr>
        <w:pStyle w:val="ListParagraph"/>
        <w:numPr>
          <w:ilvl w:val="0"/>
          <w:numId w:val="28"/>
        </w:numPr>
        <w:ind w:left="851" w:hanging="851"/>
      </w:pPr>
      <w:r>
        <w:t>Model Penerbitan KK</w:t>
      </w:r>
    </w:p>
    <w:p w14:paraId="55BBAFC7" w14:textId="155EDF95" w:rsidR="00C56F2E" w:rsidRDefault="00C56F2E" w:rsidP="00C56F2E">
      <w:pPr>
        <w:pStyle w:val="ListParagraph"/>
        <w:ind w:left="0" w:firstLine="851"/>
      </w:pPr>
      <w:proofErr w:type="gramStart"/>
      <w:r>
        <w:t xml:space="preserve">Model Penerbitan KK adalah model yang digunakan untuk menyimpan data pengajuan penerbitan KK baru ke </w:t>
      </w:r>
      <w:r w:rsidRPr="00C56F2E">
        <w:rPr>
          <w:i/>
        </w:rPr>
        <w:t>database</w:t>
      </w:r>
      <w:r>
        <w:t>.</w:t>
      </w:r>
      <w:proofErr w:type="gramEnd"/>
    </w:p>
    <w:p w14:paraId="73B405A8" w14:textId="77777777" w:rsidR="00C56F2E" w:rsidRDefault="00C56F2E" w:rsidP="00C56F2E"/>
    <w:tbl>
      <w:tblPr>
        <w:tblStyle w:val="TableGrid"/>
        <w:tblW w:w="0" w:type="auto"/>
        <w:tblLook w:val="04A0" w:firstRow="1" w:lastRow="0" w:firstColumn="1" w:lastColumn="0" w:noHBand="0" w:noVBand="1"/>
      </w:tblPr>
      <w:tblGrid>
        <w:gridCol w:w="8234"/>
      </w:tblGrid>
      <w:tr w:rsidR="00C56F2E" w14:paraId="672DE161" w14:textId="77777777" w:rsidTr="00C56F2E">
        <w:tc>
          <w:tcPr>
            <w:tcW w:w="8234" w:type="dxa"/>
          </w:tcPr>
          <w:p w14:paraId="1B03EA81" w14:textId="77777777" w:rsidR="009A01FF" w:rsidRDefault="009A01FF" w:rsidP="009A01FF">
            <w:pPr>
              <w:pStyle w:val="KodeProgram"/>
            </w:pPr>
            <w:r>
              <w:t>&lt;?php</w:t>
            </w:r>
          </w:p>
          <w:p w14:paraId="004816EE" w14:textId="77777777" w:rsidR="009A01FF" w:rsidRDefault="009A01FF" w:rsidP="009A01FF">
            <w:pPr>
              <w:pStyle w:val="KodeProgram"/>
            </w:pPr>
          </w:p>
          <w:p w14:paraId="68A4678C" w14:textId="77777777" w:rsidR="009A01FF" w:rsidRDefault="009A01FF" w:rsidP="009A01FF">
            <w:pPr>
              <w:pStyle w:val="KodeProgram"/>
            </w:pPr>
            <w:r>
              <w:t>class Penerbitan_kk_model extends CI_Model</w:t>
            </w:r>
          </w:p>
          <w:p w14:paraId="062563D2" w14:textId="77777777" w:rsidR="009A01FF" w:rsidRDefault="009A01FF" w:rsidP="009A01FF">
            <w:pPr>
              <w:pStyle w:val="KodeProgram"/>
            </w:pPr>
            <w:r>
              <w:t>{</w:t>
            </w:r>
          </w:p>
          <w:p w14:paraId="637317C0" w14:textId="77777777" w:rsidR="009A01FF" w:rsidRDefault="009A01FF" w:rsidP="009A01FF">
            <w:pPr>
              <w:pStyle w:val="KodeProgram"/>
            </w:pPr>
            <w:r>
              <w:t xml:space="preserve">    public function __construct()</w:t>
            </w:r>
          </w:p>
          <w:p w14:paraId="5162FDE3" w14:textId="77777777" w:rsidR="009A01FF" w:rsidRDefault="009A01FF" w:rsidP="009A01FF">
            <w:pPr>
              <w:pStyle w:val="KodeProgram"/>
            </w:pPr>
            <w:r>
              <w:t xml:space="preserve">    {</w:t>
            </w:r>
          </w:p>
          <w:p w14:paraId="5DB2BED6" w14:textId="77777777" w:rsidR="009A01FF" w:rsidRDefault="009A01FF" w:rsidP="009A01FF">
            <w:pPr>
              <w:pStyle w:val="KodeProgram"/>
            </w:pPr>
            <w:r>
              <w:t xml:space="preserve">        parent::__construct();</w:t>
            </w:r>
          </w:p>
          <w:p w14:paraId="2D4FFBA0" w14:textId="77777777" w:rsidR="009A01FF" w:rsidRDefault="009A01FF" w:rsidP="009A01FF">
            <w:pPr>
              <w:pStyle w:val="KodeProgram"/>
            </w:pPr>
            <w:r>
              <w:t xml:space="preserve">    }</w:t>
            </w:r>
          </w:p>
          <w:p w14:paraId="2F458D16" w14:textId="7D86DB61" w:rsidR="009A01FF" w:rsidRDefault="009A01FF" w:rsidP="009A01FF">
            <w:pPr>
              <w:pStyle w:val="KodeProgram"/>
            </w:pPr>
          </w:p>
          <w:p w14:paraId="1A424D9A" w14:textId="77777777" w:rsidR="009A01FF" w:rsidRDefault="009A01FF" w:rsidP="009A01FF">
            <w:pPr>
              <w:pStyle w:val="KodeProgram"/>
            </w:pPr>
            <w:r>
              <w:t xml:space="preserve">    public function set_pengajuan_penerbitan_kk($pengajuan, $f101, $detail_f101)</w:t>
            </w:r>
          </w:p>
          <w:p w14:paraId="7CA7C0CB" w14:textId="77777777" w:rsidR="009A01FF" w:rsidRDefault="009A01FF" w:rsidP="009A01FF">
            <w:pPr>
              <w:pStyle w:val="KodeProgram"/>
            </w:pPr>
            <w:r>
              <w:t xml:space="preserve">    {</w:t>
            </w:r>
          </w:p>
          <w:p w14:paraId="4A9C2042" w14:textId="77777777" w:rsidR="009A01FF" w:rsidRDefault="009A01FF" w:rsidP="009A01FF">
            <w:pPr>
              <w:pStyle w:val="KodeProgram"/>
            </w:pPr>
            <w:r>
              <w:t xml:space="preserve">        $data_pengajuan['pengajuan_wilayah_id']             = $pengajuan['wilayah_id'];</w:t>
            </w:r>
          </w:p>
          <w:p w14:paraId="628E6F32" w14:textId="77777777" w:rsidR="009A01FF" w:rsidRDefault="009A01FF" w:rsidP="009A01FF">
            <w:pPr>
              <w:pStyle w:val="KodeProgram"/>
            </w:pPr>
            <w:r>
              <w:t xml:space="preserve">        $data_pengajuan['pengajuan_nik']                    = $pengajuan['nik'];</w:t>
            </w:r>
          </w:p>
          <w:p w14:paraId="0D4CCE99" w14:textId="77777777" w:rsidR="009A01FF" w:rsidRDefault="009A01FF" w:rsidP="009A01FF">
            <w:pPr>
              <w:pStyle w:val="KodeProgram"/>
            </w:pPr>
            <w:r>
              <w:t xml:space="preserve">        $data_pengajuan['pengajuan_jenis_layanan']          = 1;</w:t>
            </w:r>
          </w:p>
          <w:p w14:paraId="569E799B" w14:textId="77777777" w:rsidR="009A01FF" w:rsidRDefault="009A01FF" w:rsidP="009A01FF">
            <w:pPr>
              <w:pStyle w:val="KodeProgram"/>
            </w:pPr>
            <w:r>
              <w:t xml:space="preserve">        $data_pengajuan['pengajuan_status_pengajuan_id']    = 1;</w:t>
            </w:r>
          </w:p>
          <w:p w14:paraId="18AC07BA" w14:textId="77777777" w:rsidR="009A01FF" w:rsidRDefault="009A01FF" w:rsidP="009A01FF">
            <w:pPr>
              <w:pStyle w:val="KodeProgram"/>
            </w:pPr>
          </w:p>
          <w:p w14:paraId="1AB12AF0" w14:textId="77777777" w:rsidR="009A01FF" w:rsidRDefault="009A01FF" w:rsidP="009A01FF">
            <w:pPr>
              <w:pStyle w:val="KodeProgram"/>
            </w:pPr>
            <w:r>
              <w:t xml:space="preserve">        $data_detail_form = array(1);</w:t>
            </w:r>
          </w:p>
          <w:p w14:paraId="19C8EDCA" w14:textId="77777777" w:rsidR="009A01FF" w:rsidRDefault="009A01FF" w:rsidP="009A01FF">
            <w:pPr>
              <w:pStyle w:val="KodeProgram"/>
            </w:pPr>
            <w:r>
              <w:t xml:space="preserve">        $data_detail_lampiran = array(); </w:t>
            </w:r>
          </w:p>
          <w:p w14:paraId="4C57257D" w14:textId="77777777" w:rsidR="009A01FF" w:rsidRDefault="009A01FF" w:rsidP="009A01FF">
            <w:pPr>
              <w:pStyle w:val="KodeProgram"/>
            </w:pPr>
          </w:p>
          <w:p w14:paraId="464614B6" w14:textId="77777777" w:rsidR="009A01FF" w:rsidRDefault="009A01FF" w:rsidP="009A01FF">
            <w:pPr>
              <w:pStyle w:val="KodeProgram"/>
            </w:pPr>
            <w:r>
              <w:t xml:space="preserve">        $this-&gt;db-&gt;trans_start();</w:t>
            </w:r>
          </w:p>
          <w:p w14:paraId="09955DF7" w14:textId="77777777" w:rsidR="009A01FF" w:rsidRDefault="009A01FF" w:rsidP="009A01FF">
            <w:pPr>
              <w:pStyle w:val="KodeProgram"/>
            </w:pPr>
          </w:p>
          <w:p w14:paraId="42428A06" w14:textId="77777777" w:rsidR="009A01FF" w:rsidRDefault="009A01FF" w:rsidP="009A01FF">
            <w:pPr>
              <w:pStyle w:val="KodeProgram"/>
            </w:pPr>
            <w:r>
              <w:t xml:space="preserve">        // input ke pengajuan</w:t>
            </w:r>
          </w:p>
          <w:p w14:paraId="0DB5D1FD" w14:textId="77777777" w:rsidR="009A01FF" w:rsidRDefault="009A01FF" w:rsidP="009A01FF">
            <w:pPr>
              <w:pStyle w:val="KodeProgram"/>
            </w:pPr>
            <w:r>
              <w:t xml:space="preserve">        $this-&gt;db-&gt;insert('ta_pengajuan', $data_pengajuan);</w:t>
            </w:r>
          </w:p>
          <w:p w14:paraId="1345872B" w14:textId="77777777" w:rsidR="009A01FF" w:rsidRDefault="009A01FF" w:rsidP="009A01FF">
            <w:pPr>
              <w:pStyle w:val="KodeProgram"/>
            </w:pPr>
            <w:r>
              <w:t xml:space="preserve">        $pengajuan_id = $this-&gt;db-&gt;insert_id();</w:t>
            </w:r>
          </w:p>
          <w:p w14:paraId="6D5F2F32" w14:textId="77777777" w:rsidR="009A01FF" w:rsidRDefault="009A01FF" w:rsidP="009A01FF">
            <w:pPr>
              <w:pStyle w:val="KodeProgram"/>
            </w:pPr>
          </w:p>
          <w:p w14:paraId="77A2824D" w14:textId="77777777" w:rsidR="009A01FF" w:rsidRDefault="009A01FF" w:rsidP="009A01FF">
            <w:pPr>
              <w:pStyle w:val="KodeProgram"/>
            </w:pPr>
            <w:r>
              <w:t xml:space="preserve">        // input ke detail_pengajuan_form</w:t>
            </w:r>
          </w:p>
          <w:p w14:paraId="306DCEF7" w14:textId="77777777" w:rsidR="009A01FF" w:rsidRDefault="009A01FF" w:rsidP="009A01FF">
            <w:pPr>
              <w:pStyle w:val="KodeProgram"/>
            </w:pPr>
            <w:r>
              <w:t xml:space="preserve">        foreach($data_detail_form as $form) {</w:t>
            </w:r>
          </w:p>
          <w:p w14:paraId="7FA9B178" w14:textId="77777777" w:rsidR="009A01FF" w:rsidRDefault="009A01FF" w:rsidP="009A01FF">
            <w:pPr>
              <w:pStyle w:val="KodeProgram"/>
            </w:pPr>
            <w:r>
              <w:t xml:space="preserve">            $data_form = array(</w:t>
            </w:r>
          </w:p>
          <w:p w14:paraId="2C0A3D55" w14:textId="77777777" w:rsidR="009A01FF" w:rsidRDefault="009A01FF" w:rsidP="009A01FF">
            <w:pPr>
              <w:pStyle w:val="KodeProgram"/>
            </w:pPr>
            <w:r>
              <w:t xml:space="preserve">                'detail_pengajuan_form_pengajuan_id'        =&gt; $pengajuan_id,</w:t>
            </w:r>
          </w:p>
          <w:p w14:paraId="1FDFBFB8" w14:textId="77777777" w:rsidR="009A01FF" w:rsidRDefault="009A01FF" w:rsidP="009A01FF">
            <w:pPr>
              <w:pStyle w:val="KodeProgram"/>
            </w:pPr>
            <w:r>
              <w:t xml:space="preserve">                'detail_pengajuan_form_jenis_form_id'       =&gt; $form</w:t>
            </w:r>
          </w:p>
          <w:p w14:paraId="65CAC783" w14:textId="77777777" w:rsidR="009A01FF" w:rsidRDefault="009A01FF" w:rsidP="009A01FF">
            <w:pPr>
              <w:pStyle w:val="KodeProgram"/>
            </w:pPr>
            <w:r>
              <w:t xml:space="preserve">            );</w:t>
            </w:r>
          </w:p>
          <w:p w14:paraId="2F54EC58" w14:textId="77777777" w:rsidR="009A01FF" w:rsidRDefault="009A01FF" w:rsidP="009A01FF">
            <w:pPr>
              <w:pStyle w:val="KodeProgram"/>
            </w:pPr>
            <w:r>
              <w:t xml:space="preserve">            $this-&gt;db-&gt;insert('ta_detail_pengajuan_form', $data_form);</w:t>
            </w:r>
          </w:p>
          <w:p w14:paraId="67FBBA31" w14:textId="77777777" w:rsidR="009A01FF" w:rsidRDefault="009A01FF" w:rsidP="009A01FF">
            <w:pPr>
              <w:pStyle w:val="KodeProgram"/>
            </w:pPr>
            <w:r>
              <w:t xml:space="preserve">        }</w:t>
            </w:r>
          </w:p>
          <w:p w14:paraId="3F22DBEB" w14:textId="77777777" w:rsidR="009A01FF" w:rsidRDefault="009A01FF" w:rsidP="009A01FF">
            <w:pPr>
              <w:pStyle w:val="KodeProgram"/>
            </w:pPr>
          </w:p>
          <w:p w14:paraId="375B9259" w14:textId="77777777" w:rsidR="009A01FF" w:rsidRDefault="009A01FF" w:rsidP="009A01FF">
            <w:pPr>
              <w:pStyle w:val="KodeProgram"/>
            </w:pPr>
            <w:r>
              <w:t xml:space="preserve">        // input ke detail_pengajuan_lampiran</w:t>
            </w:r>
          </w:p>
          <w:p w14:paraId="4F0A4137" w14:textId="77777777" w:rsidR="009A01FF" w:rsidRDefault="009A01FF" w:rsidP="009A01FF">
            <w:pPr>
              <w:pStyle w:val="KodeProgram"/>
            </w:pPr>
            <w:r>
              <w:t xml:space="preserve">        foreach($data_detail_lampiran as $lampiran) {</w:t>
            </w:r>
          </w:p>
          <w:p w14:paraId="5774AF80" w14:textId="77777777" w:rsidR="009A01FF" w:rsidRDefault="009A01FF" w:rsidP="009A01FF">
            <w:pPr>
              <w:pStyle w:val="KodeProgram"/>
            </w:pPr>
            <w:r>
              <w:t xml:space="preserve">            $data_lampiran = array(</w:t>
            </w:r>
          </w:p>
          <w:p w14:paraId="327D9725" w14:textId="77777777" w:rsidR="009A01FF" w:rsidRDefault="009A01FF" w:rsidP="009A01FF">
            <w:pPr>
              <w:pStyle w:val="KodeProgram"/>
            </w:pPr>
            <w:r>
              <w:lastRenderedPageBreak/>
              <w:t xml:space="preserve">                'detail_pengajuan_lampiran_pengajuan_id'    =&gt; $pengajuan_id,</w:t>
            </w:r>
          </w:p>
          <w:p w14:paraId="171C3186" w14:textId="77777777" w:rsidR="009A01FF" w:rsidRDefault="009A01FF" w:rsidP="009A01FF">
            <w:pPr>
              <w:pStyle w:val="KodeProgram"/>
            </w:pPr>
            <w:r>
              <w:t xml:space="preserve">                'detail_pengajuan_lampiran_nama'            =&gt; $lampiran</w:t>
            </w:r>
          </w:p>
          <w:p w14:paraId="2FA4954E" w14:textId="77777777" w:rsidR="009A01FF" w:rsidRDefault="009A01FF" w:rsidP="009A01FF">
            <w:pPr>
              <w:pStyle w:val="KodeProgram"/>
            </w:pPr>
            <w:r>
              <w:t xml:space="preserve">            );</w:t>
            </w:r>
          </w:p>
          <w:p w14:paraId="5800B0F1" w14:textId="77777777" w:rsidR="009A01FF" w:rsidRDefault="009A01FF" w:rsidP="009A01FF">
            <w:pPr>
              <w:pStyle w:val="KodeProgram"/>
            </w:pPr>
            <w:r>
              <w:t xml:space="preserve">            $this-&gt;db-&gt;insert('ta_detail_pengajuan_lampiran', $data_lampiran);</w:t>
            </w:r>
          </w:p>
          <w:p w14:paraId="2D910510" w14:textId="77777777" w:rsidR="009A01FF" w:rsidRDefault="009A01FF" w:rsidP="009A01FF">
            <w:pPr>
              <w:pStyle w:val="KodeProgram"/>
            </w:pPr>
            <w:r>
              <w:t xml:space="preserve">        }</w:t>
            </w:r>
          </w:p>
          <w:p w14:paraId="2F7C05CA" w14:textId="77777777" w:rsidR="009A01FF" w:rsidRDefault="009A01FF" w:rsidP="009A01FF">
            <w:pPr>
              <w:pStyle w:val="KodeProgram"/>
            </w:pPr>
          </w:p>
          <w:p w14:paraId="43F6DB18" w14:textId="77777777" w:rsidR="009A01FF" w:rsidRDefault="009A01FF" w:rsidP="009A01FF">
            <w:pPr>
              <w:pStyle w:val="KodeProgram"/>
            </w:pPr>
            <w:r>
              <w:t xml:space="preserve">        // input ke f101</w:t>
            </w:r>
          </w:p>
          <w:p w14:paraId="703FF0D9" w14:textId="77777777" w:rsidR="009A01FF" w:rsidRDefault="009A01FF" w:rsidP="009A01FF">
            <w:pPr>
              <w:pStyle w:val="KodeProgram"/>
            </w:pPr>
            <w:r>
              <w:t xml:space="preserve">        $data_f101 = array(</w:t>
            </w:r>
          </w:p>
          <w:p w14:paraId="60079976" w14:textId="77777777" w:rsidR="009A01FF" w:rsidRDefault="009A01FF" w:rsidP="009A01FF">
            <w:pPr>
              <w:pStyle w:val="KodeProgram"/>
            </w:pPr>
            <w:r>
              <w:t xml:space="preserve">            'f101_pengajuan_id'                 =&gt; $pengajuan_id,</w:t>
            </w:r>
          </w:p>
          <w:p w14:paraId="1E971B9C" w14:textId="77777777" w:rsidR="009A01FF" w:rsidRDefault="009A01FF" w:rsidP="009A01FF">
            <w:pPr>
              <w:pStyle w:val="KodeProgram"/>
            </w:pPr>
            <w:r>
              <w:t xml:space="preserve">            'f101_nama_kepala_keluarga'         =&gt; $f101['nama_kepala_keluarga'],</w:t>
            </w:r>
          </w:p>
          <w:p w14:paraId="260AFE0C" w14:textId="77777777" w:rsidR="009A01FF" w:rsidRDefault="009A01FF" w:rsidP="009A01FF">
            <w:pPr>
              <w:pStyle w:val="KodeProgram"/>
            </w:pPr>
            <w:r>
              <w:t xml:space="preserve">            'f101_alamat'                       =&gt; $f101['alamat'],</w:t>
            </w:r>
          </w:p>
          <w:p w14:paraId="0EC0EC0D" w14:textId="77777777" w:rsidR="009A01FF" w:rsidRDefault="009A01FF" w:rsidP="009A01FF">
            <w:pPr>
              <w:pStyle w:val="KodeProgram"/>
            </w:pPr>
            <w:r>
              <w:t xml:space="preserve">            'f101_wilayah_id'                   =&gt; $pengajuan['wilayah_id'],</w:t>
            </w:r>
          </w:p>
          <w:p w14:paraId="1A2C7276" w14:textId="77777777" w:rsidR="009A01FF" w:rsidRDefault="009A01FF" w:rsidP="009A01FF">
            <w:pPr>
              <w:pStyle w:val="KodeProgram"/>
            </w:pPr>
            <w:r>
              <w:t xml:space="preserve">            'f101_rt'                           =&gt; $f101['rt'],</w:t>
            </w:r>
          </w:p>
          <w:p w14:paraId="362FD423" w14:textId="77777777" w:rsidR="009A01FF" w:rsidRDefault="009A01FF" w:rsidP="009A01FF">
            <w:pPr>
              <w:pStyle w:val="KodeProgram"/>
            </w:pPr>
            <w:r>
              <w:t xml:space="preserve">            'f101_rw'                           =&gt; $f101['rw'],</w:t>
            </w:r>
          </w:p>
          <w:p w14:paraId="63EA1030" w14:textId="77777777" w:rsidR="009A01FF" w:rsidRDefault="009A01FF" w:rsidP="009A01FF">
            <w:pPr>
              <w:pStyle w:val="KodeProgram"/>
            </w:pPr>
            <w:r>
              <w:t xml:space="preserve">            'f101_jumlah_anggota_keluarga'      =&gt; $f101['jumlah_anggota_keluarga'],</w:t>
            </w:r>
          </w:p>
          <w:p w14:paraId="257BFA99" w14:textId="77777777" w:rsidR="009A01FF" w:rsidRDefault="009A01FF" w:rsidP="009A01FF">
            <w:pPr>
              <w:pStyle w:val="KodeProgram"/>
            </w:pPr>
            <w:r>
              <w:t xml:space="preserve">            'f101_telepon'                      =&gt; $f101['telepon']</w:t>
            </w:r>
          </w:p>
          <w:p w14:paraId="20498E69" w14:textId="77777777" w:rsidR="009A01FF" w:rsidRDefault="009A01FF" w:rsidP="009A01FF">
            <w:pPr>
              <w:pStyle w:val="KodeProgram"/>
            </w:pPr>
            <w:r>
              <w:t xml:space="preserve">        );</w:t>
            </w:r>
          </w:p>
          <w:p w14:paraId="40E908EB" w14:textId="77777777" w:rsidR="009A01FF" w:rsidRDefault="009A01FF" w:rsidP="009A01FF">
            <w:pPr>
              <w:pStyle w:val="KodeProgram"/>
            </w:pPr>
            <w:r>
              <w:t xml:space="preserve">        $this-&gt;db-&gt;insert('ta_f101', $data_f101);</w:t>
            </w:r>
          </w:p>
          <w:p w14:paraId="4707F0BE" w14:textId="77777777" w:rsidR="009A01FF" w:rsidRDefault="009A01FF" w:rsidP="009A01FF">
            <w:pPr>
              <w:pStyle w:val="KodeProgram"/>
            </w:pPr>
            <w:r>
              <w:t xml:space="preserve">        $f101_id = $this-&gt;db-&gt;insert_id();</w:t>
            </w:r>
          </w:p>
          <w:p w14:paraId="16AB8CE8" w14:textId="77777777" w:rsidR="009A01FF" w:rsidRDefault="009A01FF" w:rsidP="009A01FF">
            <w:pPr>
              <w:pStyle w:val="KodeProgram"/>
            </w:pPr>
          </w:p>
          <w:p w14:paraId="4E4958A0" w14:textId="77777777" w:rsidR="009A01FF" w:rsidRDefault="009A01FF" w:rsidP="009A01FF">
            <w:pPr>
              <w:pStyle w:val="KodeProgram"/>
            </w:pPr>
            <w:r>
              <w:t xml:space="preserve">        // input ke detail</w:t>
            </w:r>
          </w:p>
          <w:p w14:paraId="6ED9E2BD" w14:textId="77777777" w:rsidR="009A01FF" w:rsidRDefault="009A01FF" w:rsidP="009A01FF">
            <w:pPr>
              <w:pStyle w:val="KodeProgram"/>
            </w:pPr>
            <w:r>
              <w:t xml:space="preserve">        foreach($detail_f101 as $detail_f101_data) {</w:t>
            </w:r>
          </w:p>
          <w:p w14:paraId="37DC6D17" w14:textId="77777777" w:rsidR="009A01FF" w:rsidRDefault="009A01FF" w:rsidP="009A01FF">
            <w:pPr>
              <w:pStyle w:val="KodeProgram"/>
            </w:pPr>
            <w:r>
              <w:t xml:space="preserve">            $detail_f101 = (array) $detail_f101_data;</w:t>
            </w:r>
          </w:p>
          <w:p w14:paraId="1E51CBB9" w14:textId="77777777" w:rsidR="009A01FF" w:rsidRDefault="009A01FF" w:rsidP="009A01FF">
            <w:pPr>
              <w:pStyle w:val="KodeProgram"/>
            </w:pPr>
          </w:p>
          <w:p w14:paraId="43012CCF" w14:textId="77777777" w:rsidR="009A01FF" w:rsidRDefault="009A01FF" w:rsidP="009A01FF">
            <w:pPr>
              <w:pStyle w:val="KodeProgram"/>
            </w:pPr>
            <w:r>
              <w:t xml:space="preserve">            $data_detail_f101 = array(</w:t>
            </w:r>
          </w:p>
          <w:p w14:paraId="1F20C84F" w14:textId="77777777" w:rsidR="009A01FF" w:rsidRDefault="009A01FF" w:rsidP="009A01FF">
            <w:pPr>
              <w:pStyle w:val="KodeProgram"/>
            </w:pPr>
            <w:r>
              <w:t xml:space="preserve">                'detail_f101_f101_id'                       =&gt; $f101_id,</w:t>
            </w:r>
          </w:p>
          <w:p w14:paraId="47B140A3" w14:textId="77777777" w:rsidR="009A01FF" w:rsidRDefault="009A01FF" w:rsidP="009A01FF">
            <w:pPr>
              <w:pStyle w:val="KodeProgram"/>
            </w:pPr>
            <w:r>
              <w:t xml:space="preserve">                'detail_f101_nama_lengkap'                  =&gt; $detail_f101['nama_lengkap'],</w:t>
            </w:r>
          </w:p>
          <w:p w14:paraId="7609810E" w14:textId="77777777" w:rsidR="009A01FF" w:rsidRDefault="009A01FF" w:rsidP="009A01FF">
            <w:pPr>
              <w:pStyle w:val="KodeProgram"/>
            </w:pPr>
            <w:r>
              <w:t xml:space="preserve">                'detail_f101_gelar_id'                      =&gt; $detail_f101['gelar'],</w:t>
            </w:r>
          </w:p>
          <w:p w14:paraId="65A9001A" w14:textId="77777777" w:rsidR="009A01FF" w:rsidRDefault="009A01FF" w:rsidP="009A01FF">
            <w:pPr>
              <w:pStyle w:val="KodeProgram"/>
            </w:pPr>
            <w:r>
              <w:t xml:space="preserve">                'detail_f101_nomor_penduduk'                =&gt; $detail_f101['nomor_penduduk'],</w:t>
            </w:r>
          </w:p>
          <w:p w14:paraId="1F75D5C4" w14:textId="77777777" w:rsidR="009A01FF" w:rsidRDefault="009A01FF" w:rsidP="009A01FF">
            <w:pPr>
              <w:pStyle w:val="KodeProgram"/>
            </w:pPr>
            <w:r>
              <w:t xml:space="preserve">                'detail_f101_alamat_sebelumnya'             =&gt; $detail_f101['alamat_sebelumnya'],</w:t>
            </w:r>
          </w:p>
          <w:p w14:paraId="06967E66" w14:textId="77777777" w:rsidR="009A01FF" w:rsidRDefault="009A01FF" w:rsidP="009A01FF">
            <w:pPr>
              <w:pStyle w:val="KodeProgram"/>
            </w:pPr>
          </w:p>
          <w:p w14:paraId="567BB963" w14:textId="77777777" w:rsidR="009A01FF" w:rsidRDefault="009A01FF" w:rsidP="009A01FF">
            <w:pPr>
              <w:pStyle w:val="KodeProgram"/>
            </w:pPr>
            <w:r>
              <w:t xml:space="preserve">                'detail_f101_nomor_paspor'                  =&gt; $detail_f101['nomor_paspor'],</w:t>
            </w:r>
          </w:p>
          <w:p w14:paraId="6383FCDB" w14:textId="77777777" w:rsidR="009A01FF" w:rsidRDefault="009A01FF" w:rsidP="009A01FF">
            <w:pPr>
              <w:pStyle w:val="KodeProgram"/>
            </w:pPr>
            <w:r>
              <w:t xml:space="preserve">                'detail_f101_tanggal_berakhir_paspor'       =&gt; $detail_f101['tanggal_berakhir_paspor'],</w:t>
            </w:r>
          </w:p>
          <w:p w14:paraId="59883AFE" w14:textId="77777777" w:rsidR="009A01FF" w:rsidRDefault="009A01FF" w:rsidP="009A01FF">
            <w:pPr>
              <w:pStyle w:val="KodeProgram"/>
            </w:pPr>
            <w:r>
              <w:t xml:space="preserve">                'detail_f101_kelamin_id'                    =&gt; $detail_f101['kelamin'],</w:t>
            </w:r>
          </w:p>
          <w:p w14:paraId="5A4C0F85" w14:textId="77777777" w:rsidR="009A01FF" w:rsidRDefault="009A01FF" w:rsidP="009A01FF">
            <w:pPr>
              <w:pStyle w:val="KodeProgram"/>
            </w:pPr>
            <w:r>
              <w:t xml:space="preserve">                'detail_f101_tempat_lahir'                  =&gt; $detail_f101['tempat_lahir'],</w:t>
            </w:r>
          </w:p>
          <w:p w14:paraId="32FC34B6" w14:textId="77777777" w:rsidR="009A01FF" w:rsidRDefault="009A01FF" w:rsidP="009A01FF">
            <w:pPr>
              <w:pStyle w:val="KodeProgram"/>
            </w:pPr>
            <w:r>
              <w:t xml:space="preserve">                'detail_f101_tanggal_lahir'                 =&gt; $detail_f101['tanggal_lahir'],</w:t>
            </w:r>
          </w:p>
          <w:p w14:paraId="107F0A54" w14:textId="77777777" w:rsidR="009A01FF" w:rsidRDefault="009A01FF" w:rsidP="009A01FF">
            <w:pPr>
              <w:pStyle w:val="KodeProgram"/>
            </w:pPr>
          </w:p>
          <w:p w14:paraId="74BBF4AE" w14:textId="77777777" w:rsidR="009A01FF" w:rsidRDefault="009A01FF" w:rsidP="009A01FF">
            <w:pPr>
              <w:pStyle w:val="KodeProgram"/>
            </w:pPr>
            <w:r>
              <w:t xml:space="preserve">                'detail_f101_umur'                          =&gt; $detail_f101['umur'],</w:t>
            </w:r>
          </w:p>
          <w:p w14:paraId="69A6B1F1" w14:textId="77777777" w:rsidR="009A01FF" w:rsidRDefault="009A01FF" w:rsidP="009A01FF">
            <w:pPr>
              <w:pStyle w:val="KodeProgram"/>
            </w:pPr>
            <w:r>
              <w:lastRenderedPageBreak/>
              <w:t xml:space="preserve">                'detail_f101_akta_lahir_id'                 =&gt; $detail_f101['kepemilikan_akta_lahir'],</w:t>
            </w:r>
          </w:p>
          <w:p w14:paraId="3B0558C5" w14:textId="77777777" w:rsidR="009A01FF" w:rsidRDefault="009A01FF" w:rsidP="009A01FF">
            <w:pPr>
              <w:pStyle w:val="KodeProgram"/>
            </w:pPr>
            <w:r>
              <w:t xml:space="preserve">                'detail_f101_nomor_akta_kelahiran'          =&gt; $detail_f101['nomor_akta_kelahiran'],</w:t>
            </w:r>
          </w:p>
          <w:p w14:paraId="572B5ED2" w14:textId="77777777" w:rsidR="009A01FF" w:rsidRDefault="009A01FF" w:rsidP="009A01FF">
            <w:pPr>
              <w:pStyle w:val="KodeProgram"/>
            </w:pPr>
            <w:r>
              <w:t xml:space="preserve">                'detail_f101_goldar_id'                     =&gt; $detail_f101['golongan_darah'],</w:t>
            </w:r>
          </w:p>
          <w:p w14:paraId="35E195A7" w14:textId="77777777" w:rsidR="009A01FF" w:rsidRDefault="009A01FF" w:rsidP="009A01FF">
            <w:pPr>
              <w:pStyle w:val="KodeProgram"/>
            </w:pPr>
            <w:r>
              <w:t xml:space="preserve">                'detail_f101_agama_id'                      =&gt; $detail_f101['agama'],</w:t>
            </w:r>
          </w:p>
          <w:p w14:paraId="2A36E8B5" w14:textId="77777777" w:rsidR="009A01FF" w:rsidRDefault="009A01FF" w:rsidP="009A01FF">
            <w:pPr>
              <w:pStyle w:val="KodeProgram"/>
            </w:pPr>
          </w:p>
          <w:p w14:paraId="178A34B5" w14:textId="77777777" w:rsidR="009A01FF" w:rsidRDefault="009A01FF" w:rsidP="009A01FF">
            <w:pPr>
              <w:pStyle w:val="KodeProgram"/>
            </w:pPr>
            <w:r>
              <w:t xml:space="preserve">                'detail_f101_kawin_id'                      =&gt; $detail_f101['status_kawin'],</w:t>
            </w:r>
          </w:p>
          <w:p w14:paraId="2C14CC23" w14:textId="77777777" w:rsidR="009A01FF" w:rsidRDefault="009A01FF" w:rsidP="009A01FF">
            <w:pPr>
              <w:pStyle w:val="KodeProgram"/>
            </w:pPr>
            <w:r>
              <w:t xml:space="preserve">                'detail_f101_akta_perkawinan_id'            =&gt; $detail_f101['kepemilikan_akta_perkawinan'],</w:t>
            </w:r>
          </w:p>
          <w:p w14:paraId="34E82006" w14:textId="77777777" w:rsidR="009A01FF" w:rsidRDefault="009A01FF" w:rsidP="009A01FF">
            <w:pPr>
              <w:pStyle w:val="KodeProgram"/>
            </w:pPr>
            <w:r>
              <w:t xml:space="preserve">                'detail_f101_nomor_akta_perkawinan'         =&gt; $detail_f101['nomor_akta_perkawinan'],</w:t>
            </w:r>
          </w:p>
          <w:p w14:paraId="482160B1" w14:textId="77777777" w:rsidR="009A01FF" w:rsidRDefault="009A01FF" w:rsidP="009A01FF">
            <w:pPr>
              <w:pStyle w:val="KodeProgram"/>
            </w:pPr>
            <w:r>
              <w:t xml:space="preserve">                'detail_f101_tanggal_perkawinan'            =&gt; $detail_f101['tanggal_perkawinan'],</w:t>
            </w:r>
          </w:p>
          <w:p w14:paraId="43875053" w14:textId="77777777" w:rsidR="009A01FF" w:rsidRDefault="009A01FF" w:rsidP="009A01FF">
            <w:pPr>
              <w:pStyle w:val="KodeProgram"/>
            </w:pPr>
            <w:r>
              <w:t xml:space="preserve">                'detail_f101_akta_cerai_id'                 =&gt; $detail_f101['kepemilikan_akta_cerai'],</w:t>
            </w:r>
          </w:p>
          <w:p w14:paraId="39215AD1" w14:textId="77777777" w:rsidR="009A01FF" w:rsidRDefault="009A01FF" w:rsidP="009A01FF">
            <w:pPr>
              <w:pStyle w:val="KodeProgram"/>
            </w:pPr>
          </w:p>
          <w:p w14:paraId="4FA5D586" w14:textId="77777777" w:rsidR="009A01FF" w:rsidRDefault="009A01FF" w:rsidP="009A01FF">
            <w:pPr>
              <w:pStyle w:val="KodeProgram"/>
            </w:pPr>
            <w:r>
              <w:t xml:space="preserve">                'detail_f101_nomor_akta_perceraian'         =&gt; $detail_f101['nomor_akta_perceraian'],</w:t>
            </w:r>
          </w:p>
          <w:p w14:paraId="27FD481A" w14:textId="77777777" w:rsidR="009A01FF" w:rsidRDefault="009A01FF" w:rsidP="009A01FF">
            <w:pPr>
              <w:pStyle w:val="KodeProgram"/>
            </w:pPr>
            <w:r>
              <w:t xml:space="preserve">                'detail_f101_hubkel_id'                     =&gt; $detail_f101['hubungan_keluarga'],</w:t>
            </w:r>
          </w:p>
          <w:p w14:paraId="3AC3DFCB" w14:textId="77777777" w:rsidR="009A01FF" w:rsidRDefault="009A01FF" w:rsidP="009A01FF">
            <w:pPr>
              <w:pStyle w:val="KodeProgram"/>
            </w:pPr>
            <w:r>
              <w:t xml:space="preserve">                'detail_f101_kelainan_id'                   =&gt; $detail_f101['kepemilikan_kelainan'],</w:t>
            </w:r>
          </w:p>
          <w:p w14:paraId="076D3A21" w14:textId="77777777" w:rsidR="009A01FF" w:rsidRDefault="009A01FF" w:rsidP="009A01FF">
            <w:pPr>
              <w:pStyle w:val="KodeProgram"/>
            </w:pPr>
            <w:r>
              <w:t xml:space="preserve">                'detail_f101_cacat_id'                      =&gt; $detail_f101['penyandang_cacat'],</w:t>
            </w:r>
          </w:p>
          <w:p w14:paraId="045BAD21" w14:textId="77777777" w:rsidR="009A01FF" w:rsidRDefault="009A01FF" w:rsidP="009A01FF">
            <w:pPr>
              <w:pStyle w:val="KodeProgram"/>
            </w:pPr>
            <w:r>
              <w:t xml:space="preserve">                'detail_f101_pendidikan'                    =&gt; $detail_f101['pendidikan'],</w:t>
            </w:r>
          </w:p>
          <w:p w14:paraId="4C0D73C0" w14:textId="77777777" w:rsidR="009A01FF" w:rsidRDefault="009A01FF" w:rsidP="009A01FF">
            <w:pPr>
              <w:pStyle w:val="KodeProgram"/>
            </w:pPr>
          </w:p>
          <w:p w14:paraId="3B1E5F66" w14:textId="77777777" w:rsidR="009A01FF" w:rsidRDefault="009A01FF" w:rsidP="009A01FF">
            <w:pPr>
              <w:pStyle w:val="KodeProgram"/>
            </w:pPr>
            <w:r>
              <w:t xml:space="preserve">                'detail_f101_pekerjaan'                     =&gt; $detail_f101['pekerjaan'],</w:t>
            </w:r>
          </w:p>
          <w:p w14:paraId="173E8CF2" w14:textId="77777777" w:rsidR="009A01FF" w:rsidRDefault="009A01FF" w:rsidP="009A01FF">
            <w:pPr>
              <w:pStyle w:val="KodeProgram"/>
            </w:pPr>
            <w:r>
              <w:t xml:space="preserve">                'detail_f101_nik_ibu'                       =&gt; $detail_f101['nik_ibu'],</w:t>
            </w:r>
          </w:p>
          <w:p w14:paraId="55B1DEEE" w14:textId="77777777" w:rsidR="009A01FF" w:rsidRDefault="009A01FF" w:rsidP="009A01FF">
            <w:pPr>
              <w:pStyle w:val="KodeProgram"/>
            </w:pPr>
            <w:r>
              <w:t xml:space="preserve">                'detail_f101_nama_lengkap_ibu'              =&gt; $detail_f101['nama_lengkap_ibu'],</w:t>
            </w:r>
          </w:p>
          <w:p w14:paraId="23C22116" w14:textId="77777777" w:rsidR="009A01FF" w:rsidRDefault="009A01FF" w:rsidP="009A01FF">
            <w:pPr>
              <w:pStyle w:val="KodeProgram"/>
            </w:pPr>
            <w:r>
              <w:t xml:space="preserve">                'detail_f101_nik_ayah'                      =&gt; $detail_f101['nik_ayah'],</w:t>
            </w:r>
          </w:p>
          <w:p w14:paraId="697C0D8D" w14:textId="77777777" w:rsidR="009A01FF" w:rsidRDefault="009A01FF" w:rsidP="009A01FF">
            <w:pPr>
              <w:pStyle w:val="KodeProgram"/>
            </w:pPr>
            <w:r>
              <w:t xml:space="preserve">                'detail_f101_nama_lengkap_ayah'             =&gt; $detail_f101['nama_lengkap_ayah'],</w:t>
            </w:r>
          </w:p>
          <w:p w14:paraId="5720BBC7" w14:textId="77777777" w:rsidR="009A01FF" w:rsidRDefault="009A01FF" w:rsidP="009A01FF">
            <w:pPr>
              <w:pStyle w:val="KodeProgram"/>
            </w:pPr>
          </w:p>
          <w:p w14:paraId="1DD0AE2B" w14:textId="77777777" w:rsidR="009A01FF" w:rsidRDefault="009A01FF" w:rsidP="009A01FF">
            <w:pPr>
              <w:pStyle w:val="KodeProgram"/>
            </w:pPr>
            <w:r>
              <w:t xml:space="preserve">                'detail_f101_tanggal_perceraian'            =&gt; $detail_f101['tanggal_perceraian'],</w:t>
            </w:r>
          </w:p>
          <w:p w14:paraId="69B6582C" w14:textId="77777777" w:rsidR="009A01FF" w:rsidRDefault="009A01FF" w:rsidP="009A01FF">
            <w:pPr>
              <w:pStyle w:val="KodeProgram"/>
            </w:pPr>
            <w:r>
              <w:t xml:space="preserve">                'detail_f101_kepercayaan_terhadap_tuhan_yme'    =&gt; $detail_f101['kepercayaan_terhadap_tuhan_yme']</w:t>
            </w:r>
          </w:p>
          <w:p w14:paraId="136184CD" w14:textId="77777777" w:rsidR="009A01FF" w:rsidRDefault="009A01FF" w:rsidP="009A01FF">
            <w:pPr>
              <w:pStyle w:val="KodeProgram"/>
            </w:pPr>
            <w:r>
              <w:t xml:space="preserve">            );</w:t>
            </w:r>
          </w:p>
          <w:p w14:paraId="1F3066C5" w14:textId="77777777" w:rsidR="009A01FF" w:rsidRDefault="009A01FF" w:rsidP="009A01FF">
            <w:pPr>
              <w:pStyle w:val="KodeProgram"/>
            </w:pPr>
          </w:p>
          <w:p w14:paraId="1EE3532F" w14:textId="77777777" w:rsidR="009A01FF" w:rsidRDefault="009A01FF" w:rsidP="009A01FF">
            <w:pPr>
              <w:pStyle w:val="KodeProgram"/>
            </w:pPr>
            <w:r>
              <w:t xml:space="preserve">            $this-&gt;db-&gt;insert('ta_detail_f101', $data_detail_f101);</w:t>
            </w:r>
          </w:p>
          <w:p w14:paraId="11FAEDB8" w14:textId="77777777" w:rsidR="009A01FF" w:rsidRDefault="009A01FF" w:rsidP="009A01FF">
            <w:pPr>
              <w:pStyle w:val="KodeProgram"/>
            </w:pPr>
            <w:r>
              <w:t xml:space="preserve">        }</w:t>
            </w:r>
          </w:p>
          <w:p w14:paraId="627E75CC" w14:textId="77777777" w:rsidR="009A01FF" w:rsidRDefault="009A01FF" w:rsidP="009A01FF">
            <w:pPr>
              <w:pStyle w:val="KodeProgram"/>
            </w:pPr>
          </w:p>
          <w:p w14:paraId="2879F7AA" w14:textId="77777777" w:rsidR="009A01FF" w:rsidRDefault="009A01FF" w:rsidP="009A01FF">
            <w:pPr>
              <w:pStyle w:val="KodeProgram"/>
            </w:pPr>
            <w:r>
              <w:t xml:space="preserve">        $this-&gt;db-&gt;trans_complete();</w:t>
            </w:r>
          </w:p>
          <w:p w14:paraId="6A1F0574" w14:textId="77777777" w:rsidR="009A01FF" w:rsidRDefault="009A01FF" w:rsidP="009A01FF">
            <w:pPr>
              <w:pStyle w:val="KodeProgram"/>
            </w:pPr>
            <w:r>
              <w:t xml:space="preserve">    }</w:t>
            </w:r>
          </w:p>
          <w:p w14:paraId="04B9CE59" w14:textId="43212508" w:rsidR="00C56F2E" w:rsidRDefault="009A01FF" w:rsidP="003A5B61">
            <w:pPr>
              <w:pStyle w:val="KodeProgram"/>
              <w:keepNext/>
            </w:pPr>
            <w:r>
              <w:t>}</w:t>
            </w:r>
          </w:p>
        </w:tc>
      </w:tr>
    </w:tbl>
    <w:p w14:paraId="0C337731" w14:textId="4E45B645" w:rsidR="00C56F2E" w:rsidRPr="003A5B61" w:rsidRDefault="003A5B61" w:rsidP="003A5B61">
      <w:pPr>
        <w:pStyle w:val="Caption"/>
      </w:pPr>
      <w:bookmarkStart w:id="126" w:name="_Toc60912046"/>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11</w:t>
      </w:r>
      <w:r w:rsidR="00D93194">
        <w:rPr>
          <w:noProof/>
        </w:rPr>
        <w:fldChar w:fldCharType="end"/>
      </w:r>
      <w:r>
        <w:t xml:space="preserve"> </w:t>
      </w:r>
      <w:r w:rsidR="00C56F2E">
        <w:rPr>
          <w:b w:val="0"/>
        </w:rPr>
        <w:t>Penerbitan_kk_model.php</w:t>
      </w:r>
      <w:bookmarkEnd w:id="126"/>
      <w:proofErr w:type="gramEnd"/>
    </w:p>
    <w:p w14:paraId="28D684EF" w14:textId="6FC4F002" w:rsidR="00C56F2E" w:rsidRDefault="003A5B61" w:rsidP="00295EE3">
      <w:pPr>
        <w:ind w:firstLine="851"/>
      </w:pPr>
      <w:proofErr w:type="gramStart"/>
      <w:r>
        <w:lastRenderedPageBreak/>
        <w:t>Kode Program 5</w:t>
      </w:r>
      <w:r w:rsidR="00295EE3">
        <w:t xml:space="preserve">.11 merupakan kode program yang digunakan untuk menyimpan data pengajuan KK ke tabel </w:t>
      </w:r>
      <w:r w:rsidR="00295EE3" w:rsidRPr="00295EE3">
        <w:rPr>
          <w:rStyle w:val="KodeProgramChar"/>
        </w:rPr>
        <w:t>ta_pengajuan</w:t>
      </w:r>
      <w:r w:rsidR="00295EE3">
        <w:t xml:space="preserve">, </w:t>
      </w:r>
      <w:r w:rsidR="00295EE3" w:rsidRPr="00295EE3">
        <w:rPr>
          <w:rStyle w:val="KodeProgramChar"/>
        </w:rPr>
        <w:t>ta_detail_pengajuan_form</w:t>
      </w:r>
      <w:r w:rsidR="00295EE3">
        <w:t xml:space="preserve">, </w:t>
      </w:r>
      <w:r w:rsidR="00295EE3" w:rsidRPr="00295EE3">
        <w:rPr>
          <w:rStyle w:val="KodeProgramChar"/>
        </w:rPr>
        <w:t>ta_f101</w:t>
      </w:r>
      <w:r w:rsidR="00295EE3">
        <w:t xml:space="preserve"> dan </w:t>
      </w:r>
      <w:r w:rsidR="00295EE3" w:rsidRPr="00295EE3">
        <w:rPr>
          <w:rStyle w:val="KodeProgramChar"/>
        </w:rPr>
        <w:t>ta_detail_f101</w:t>
      </w:r>
      <w:r w:rsidR="00295EE3">
        <w:t>.</w:t>
      </w:r>
      <w:proofErr w:type="gramEnd"/>
    </w:p>
    <w:p w14:paraId="575F6C4E" w14:textId="3F6D4B01" w:rsidR="00295EE3" w:rsidRDefault="00295EE3" w:rsidP="002517C7"/>
    <w:p w14:paraId="26D2352C" w14:textId="3970FBF0" w:rsidR="009D08AB" w:rsidRDefault="009D08AB" w:rsidP="00A0746C">
      <w:pPr>
        <w:pStyle w:val="ListParagraph"/>
        <w:numPr>
          <w:ilvl w:val="0"/>
          <w:numId w:val="28"/>
        </w:numPr>
        <w:ind w:left="851" w:hanging="851"/>
      </w:pPr>
      <w:r>
        <w:t>Controller Penerbitan KK</w:t>
      </w:r>
    </w:p>
    <w:p w14:paraId="6A39CD52" w14:textId="3C2B942A" w:rsidR="000F3A47" w:rsidRDefault="000F3A47" w:rsidP="000F3A47">
      <w:pPr>
        <w:pStyle w:val="ListParagraph"/>
        <w:ind w:left="0" w:firstLine="851"/>
      </w:pPr>
      <w:proofErr w:type="gramStart"/>
      <w:r>
        <w:t xml:space="preserve">Controller Penerbitan KK adalah controller yang digunakan untuk menerima </w:t>
      </w:r>
      <w:r w:rsidRPr="0051418B">
        <w:rPr>
          <w:i/>
        </w:rPr>
        <w:t>request</w:t>
      </w:r>
      <w:r>
        <w:t xml:space="preserve"> </w:t>
      </w:r>
      <w:r w:rsidR="00110127">
        <w:t>data pengajuan</w:t>
      </w:r>
      <w:r w:rsidR="0051418B">
        <w:t xml:space="preserve"> KK</w:t>
      </w:r>
      <w:r w:rsidR="00110127">
        <w:t xml:space="preserve"> dan meneruskan ke model.</w:t>
      </w:r>
      <w:proofErr w:type="gramEnd"/>
    </w:p>
    <w:p w14:paraId="1F0FB7AA" w14:textId="77777777" w:rsidR="00110127" w:rsidRDefault="00110127" w:rsidP="00110127"/>
    <w:tbl>
      <w:tblPr>
        <w:tblStyle w:val="TableGrid"/>
        <w:tblW w:w="0" w:type="auto"/>
        <w:tblLook w:val="04A0" w:firstRow="1" w:lastRow="0" w:firstColumn="1" w:lastColumn="0" w:noHBand="0" w:noVBand="1"/>
      </w:tblPr>
      <w:tblGrid>
        <w:gridCol w:w="8234"/>
      </w:tblGrid>
      <w:tr w:rsidR="00110127" w14:paraId="049F079A" w14:textId="77777777" w:rsidTr="00110127">
        <w:tc>
          <w:tcPr>
            <w:tcW w:w="8234" w:type="dxa"/>
          </w:tcPr>
          <w:p w14:paraId="03EF5A3D" w14:textId="77777777" w:rsidR="00E86DC4" w:rsidRDefault="00E86DC4" w:rsidP="00E86DC4">
            <w:pPr>
              <w:pStyle w:val="KodeProgram"/>
            </w:pPr>
            <w:r>
              <w:t>&lt;?php</w:t>
            </w:r>
          </w:p>
          <w:p w14:paraId="10657615" w14:textId="77777777" w:rsidR="00E86DC4" w:rsidRDefault="00E86DC4" w:rsidP="00E86DC4">
            <w:pPr>
              <w:pStyle w:val="KodeProgram"/>
            </w:pPr>
            <w:r>
              <w:t>defined('BASEPATH') or exit('No direct script access allowed');</w:t>
            </w:r>
          </w:p>
          <w:p w14:paraId="1F6FC5A5" w14:textId="77777777" w:rsidR="00E86DC4" w:rsidRDefault="00E86DC4" w:rsidP="00E86DC4">
            <w:pPr>
              <w:pStyle w:val="KodeProgram"/>
            </w:pPr>
          </w:p>
          <w:p w14:paraId="1DFDFF65" w14:textId="77777777" w:rsidR="00E86DC4" w:rsidRDefault="00E86DC4" w:rsidP="00E86DC4">
            <w:pPr>
              <w:pStyle w:val="KodeProgram"/>
            </w:pPr>
            <w:r>
              <w:t>class Penerbitan_kk extends CI_Controller</w:t>
            </w:r>
          </w:p>
          <w:p w14:paraId="343B7EDD" w14:textId="77777777" w:rsidR="00E86DC4" w:rsidRDefault="00E86DC4" w:rsidP="00E86DC4">
            <w:pPr>
              <w:pStyle w:val="KodeProgram"/>
            </w:pPr>
            <w:r>
              <w:t>{</w:t>
            </w:r>
          </w:p>
          <w:p w14:paraId="697EAE76" w14:textId="77777777" w:rsidR="00E86DC4" w:rsidRDefault="00E86DC4" w:rsidP="00E86DC4">
            <w:pPr>
              <w:pStyle w:val="KodeProgram"/>
            </w:pPr>
            <w:r>
              <w:t xml:space="preserve">    public function __construct()</w:t>
            </w:r>
          </w:p>
          <w:p w14:paraId="3BF7DE54" w14:textId="77777777" w:rsidR="00E86DC4" w:rsidRDefault="00E86DC4" w:rsidP="00E86DC4">
            <w:pPr>
              <w:pStyle w:val="KodeProgram"/>
            </w:pPr>
            <w:r>
              <w:t xml:space="preserve">    {</w:t>
            </w:r>
          </w:p>
          <w:p w14:paraId="2F1900DA" w14:textId="77777777" w:rsidR="00E86DC4" w:rsidRDefault="00E86DC4" w:rsidP="00E86DC4">
            <w:pPr>
              <w:pStyle w:val="KodeProgram"/>
            </w:pPr>
            <w:r>
              <w:t xml:space="preserve">        parent::__construct();</w:t>
            </w:r>
          </w:p>
          <w:p w14:paraId="6D4277D8" w14:textId="77777777" w:rsidR="00E86DC4" w:rsidRDefault="00E86DC4" w:rsidP="00E86DC4">
            <w:pPr>
              <w:pStyle w:val="KodeProgram"/>
            </w:pPr>
            <w:r>
              <w:t xml:space="preserve">        $this-&gt;load-&gt;model('Data_masyarakat_model');</w:t>
            </w:r>
          </w:p>
          <w:p w14:paraId="29FC92B4" w14:textId="77777777" w:rsidR="00E86DC4" w:rsidRDefault="00E86DC4" w:rsidP="00E86DC4">
            <w:pPr>
              <w:pStyle w:val="KodeProgram"/>
            </w:pPr>
            <w:r>
              <w:t xml:space="preserve">        $this-&gt;load-&gt;model('Umum/Penerbitan_kk_model', 'penerbitan_kk_model');</w:t>
            </w:r>
          </w:p>
          <w:p w14:paraId="5994D955" w14:textId="77777777" w:rsidR="00E86DC4" w:rsidRDefault="00E86DC4" w:rsidP="00E86DC4">
            <w:pPr>
              <w:pStyle w:val="KodeProgram"/>
            </w:pPr>
            <w:r>
              <w:t xml:space="preserve">        $this-&gt;load-&gt;helper('check_login_helper');</w:t>
            </w:r>
          </w:p>
          <w:p w14:paraId="3E6278D5" w14:textId="77777777" w:rsidR="00E86DC4" w:rsidRDefault="00E86DC4" w:rsidP="00E86DC4">
            <w:pPr>
              <w:pStyle w:val="KodeProgram"/>
            </w:pPr>
            <w:r>
              <w:t xml:space="preserve">        check_login($this-&gt;session);</w:t>
            </w:r>
          </w:p>
          <w:p w14:paraId="62C24CE2" w14:textId="77777777" w:rsidR="00E86DC4" w:rsidRDefault="00E86DC4" w:rsidP="00E86DC4">
            <w:pPr>
              <w:pStyle w:val="KodeProgram"/>
            </w:pPr>
            <w:r>
              <w:t xml:space="preserve">    }</w:t>
            </w:r>
          </w:p>
          <w:p w14:paraId="530C5B35" w14:textId="77777777" w:rsidR="00E86DC4" w:rsidRDefault="00E86DC4" w:rsidP="00E86DC4">
            <w:pPr>
              <w:pStyle w:val="KodeProgram"/>
            </w:pPr>
          </w:p>
          <w:p w14:paraId="1C13E9AE" w14:textId="77777777" w:rsidR="00E86DC4" w:rsidRDefault="00E86DC4" w:rsidP="00E86DC4">
            <w:pPr>
              <w:pStyle w:val="KodeProgram"/>
            </w:pPr>
            <w:r>
              <w:t xml:space="preserve">    public function penerbitan_kk_baru()</w:t>
            </w:r>
          </w:p>
          <w:p w14:paraId="42F8817E" w14:textId="77777777" w:rsidR="00E86DC4" w:rsidRDefault="00E86DC4" w:rsidP="00E86DC4">
            <w:pPr>
              <w:pStyle w:val="KodeProgram"/>
            </w:pPr>
            <w:r>
              <w:t xml:space="preserve">    {</w:t>
            </w:r>
          </w:p>
          <w:p w14:paraId="528C8AFA" w14:textId="77777777" w:rsidR="00E86DC4" w:rsidRDefault="00E86DC4" w:rsidP="00E86DC4">
            <w:pPr>
              <w:pStyle w:val="KodeProgram"/>
            </w:pPr>
            <w:r>
              <w:t xml:space="preserve">        $data['content']        = 'backend/umum/penerbitan_kk/create';</w:t>
            </w:r>
          </w:p>
          <w:p w14:paraId="74BC683E" w14:textId="77777777" w:rsidR="00E86DC4" w:rsidRDefault="00E86DC4" w:rsidP="00E86DC4">
            <w:pPr>
              <w:pStyle w:val="KodeProgram"/>
            </w:pPr>
            <w:r>
              <w:t xml:space="preserve">        $data['title']          = 'Penerbitan KK Baru';</w:t>
            </w:r>
          </w:p>
          <w:p w14:paraId="7AF8010A" w14:textId="77777777" w:rsidR="00E86DC4" w:rsidRDefault="00E86DC4" w:rsidP="00E86DC4">
            <w:pPr>
              <w:pStyle w:val="KodeProgram"/>
            </w:pPr>
            <w:r>
              <w:t xml:space="preserve">        $data['breadcrumbs']    = array(</w:t>
            </w:r>
          </w:p>
          <w:p w14:paraId="174CD9D7" w14:textId="77777777" w:rsidR="00E86DC4" w:rsidRDefault="00E86DC4" w:rsidP="00E86DC4">
            <w:pPr>
              <w:pStyle w:val="KodeProgram"/>
            </w:pPr>
            <w:r>
              <w:t xml:space="preserve">            array(</w:t>
            </w:r>
          </w:p>
          <w:p w14:paraId="7A4DD4A9" w14:textId="77777777" w:rsidR="00E86DC4" w:rsidRDefault="00E86DC4" w:rsidP="00E86DC4">
            <w:pPr>
              <w:pStyle w:val="KodeProgram"/>
            </w:pPr>
            <w:r>
              <w:t xml:space="preserve">                'url'       =&gt; 'umum/pengajuan/daftar-pengajuan',</w:t>
            </w:r>
          </w:p>
          <w:p w14:paraId="16E44325" w14:textId="77777777" w:rsidR="00E86DC4" w:rsidRDefault="00E86DC4" w:rsidP="00E86DC4">
            <w:pPr>
              <w:pStyle w:val="KodeProgram"/>
            </w:pPr>
            <w:r>
              <w:t xml:space="preserve">                'title'     =&gt; 'Pengajuan'</w:t>
            </w:r>
          </w:p>
          <w:p w14:paraId="4DF09DB6" w14:textId="77777777" w:rsidR="00E86DC4" w:rsidRDefault="00E86DC4" w:rsidP="00E86DC4">
            <w:pPr>
              <w:pStyle w:val="KodeProgram"/>
            </w:pPr>
            <w:r>
              <w:t xml:space="preserve">            ),</w:t>
            </w:r>
          </w:p>
          <w:p w14:paraId="22DF1C98" w14:textId="77777777" w:rsidR="00E86DC4" w:rsidRDefault="00E86DC4" w:rsidP="00E86DC4">
            <w:pPr>
              <w:pStyle w:val="KodeProgram"/>
            </w:pPr>
            <w:r>
              <w:t xml:space="preserve">            array(</w:t>
            </w:r>
          </w:p>
          <w:p w14:paraId="6458C603" w14:textId="77777777" w:rsidR="00E86DC4" w:rsidRDefault="00E86DC4" w:rsidP="00E86DC4">
            <w:pPr>
              <w:pStyle w:val="KodeProgram"/>
            </w:pPr>
            <w:r>
              <w:t xml:space="preserve">                'url'       =&gt; 'umum/pengajuan/penerbitan-kk-baru/create',</w:t>
            </w:r>
          </w:p>
          <w:p w14:paraId="3CB15647" w14:textId="77777777" w:rsidR="00E86DC4" w:rsidRDefault="00E86DC4" w:rsidP="00E86DC4">
            <w:pPr>
              <w:pStyle w:val="KodeProgram"/>
            </w:pPr>
            <w:r>
              <w:t xml:space="preserve">                'title'     =&gt; 'Penerbitan KK Baru'</w:t>
            </w:r>
          </w:p>
          <w:p w14:paraId="7A47BEED" w14:textId="77777777" w:rsidR="00E86DC4" w:rsidRDefault="00E86DC4" w:rsidP="00E86DC4">
            <w:pPr>
              <w:pStyle w:val="KodeProgram"/>
            </w:pPr>
            <w:r>
              <w:t xml:space="preserve">            )</w:t>
            </w:r>
          </w:p>
          <w:p w14:paraId="2D7481D6" w14:textId="77777777" w:rsidR="00E86DC4" w:rsidRDefault="00E86DC4" w:rsidP="00E86DC4">
            <w:pPr>
              <w:pStyle w:val="KodeProgram"/>
            </w:pPr>
            <w:r>
              <w:t xml:space="preserve">        );</w:t>
            </w:r>
          </w:p>
          <w:p w14:paraId="69A5AC68" w14:textId="77777777" w:rsidR="00E86DC4" w:rsidRDefault="00E86DC4" w:rsidP="00E86DC4">
            <w:pPr>
              <w:pStyle w:val="KodeProgram"/>
            </w:pPr>
          </w:p>
          <w:p w14:paraId="13D3FE6E" w14:textId="77777777" w:rsidR="00E86DC4" w:rsidRDefault="00E86DC4" w:rsidP="00E86DC4">
            <w:pPr>
              <w:pStyle w:val="KodeProgram"/>
            </w:pPr>
            <w:r>
              <w:t xml:space="preserve">        $this-&gt;load-&gt;view('layouts/master_umum', $data);</w:t>
            </w:r>
          </w:p>
          <w:p w14:paraId="46D483F9" w14:textId="77777777" w:rsidR="00E86DC4" w:rsidRDefault="00E86DC4" w:rsidP="00E86DC4">
            <w:pPr>
              <w:pStyle w:val="KodeProgram"/>
            </w:pPr>
            <w:r>
              <w:t xml:space="preserve">    }</w:t>
            </w:r>
          </w:p>
          <w:p w14:paraId="61D7C245" w14:textId="77777777" w:rsidR="00E86DC4" w:rsidRDefault="00E86DC4" w:rsidP="00E86DC4">
            <w:pPr>
              <w:pStyle w:val="KodeProgram"/>
            </w:pPr>
          </w:p>
          <w:p w14:paraId="2D44B09A" w14:textId="77777777" w:rsidR="00E86DC4" w:rsidRDefault="00E86DC4" w:rsidP="00E86DC4">
            <w:pPr>
              <w:pStyle w:val="KodeProgram"/>
            </w:pPr>
            <w:r>
              <w:t xml:space="preserve">    public function store_penerbitan_kk_baru()</w:t>
            </w:r>
          </w:p>
          <w:p w14:paraId="3F37CE20" w14:textId="77777777" w:rsidR="00E86DC4" w:rsidRDefault="00E86DC4" w:rsidP="00E86DC4">
            <w:pPr>
              <w:pStyle w:val="KodeProgram"/>
            </w:pPr>
            <w:r>
              <w:t xml:space="preserve">    {</w:t>
            </w:r>
          </w:p>
          <w:p w14:paraId="5AEB74B8" w14:textId="77777777" w:rsidR="00E86DC4" w:rsidRDefault="00E86DC4" w:rsidP="00E86DC4">
            <w:pPr>
              <w:pStyle w:val="KodeProgram"/>
            </w:pPr>
            <w:r>
              <w:t xml:space="preserve">        $post = $this-&gt;input-&gt;post();</w:t>
            </w:r>
          </w:p>
          <w:p w14:paraId="15E9A18B" w14:textId="77777777" w:rsidR="00E86DC4" w:rsidRDefault="00E86DC4" w:rsidP="00E86DC4">
            <w:pPr>
              <w:pStyle w:val="KodeProgram"/>
            </w:pPr>
            <w:r>
              <w:t xml:space="preserve">        $pengajuan = array(</w:t>
            </w:r>
          </w:p>
          <w:p w14:paraId="3EE71E26" w14:textId="77777777" w:rsidR="00E86DC4" w:rsidRDefault="00E86DC4" w:rsidP="00E86DC4">
            <w:pPr>
              <w:pStyle w:val="KodeProgram"/>
            </w:pPr>
            <w:r>
              <w:t xml:space="preserve">            'wilayah_id'    =&gt; $this-&gt;session-&gt;userdata('wilayah_id'),</w:t>
            </w:r>
          </w:p>
          <w:p w14:paraId="437C6AAD" w14:textId="77777777" w:rsidR="00E86DC4" w:rsidRDefault="00E86DC4" w:rsidP="00E86DC4">
            <w:pPr>
              <w:pStyle w:val="KodeProgram"/>
            </w:pPr>
            <w:r>
              <w:t xml:space="preserve">            'nik'           =&gt; $this-&gt;session-&gt;userdata('nik_pemohon')</w:t>
            </w:r>
          </w:p>
          <w:p w14:paraId="171544A5" w14:textId="77777777" w:rsidR="00E86DC4" w:rsidRDefault="00E86DC4" w:rsidP="00E86DC4">
            <w:pPr>
              <w:pStyle w:val="KodeProgram"/>
            </w:pPr>
            <w:r>
              <w:lastRenderedPageBreak/>
              <w:t xml:space="preserve">        );</w:t>
            </w:r>
          </w:p>
          <w:p w14:paraId="25F72098" w14:textId="77777777" w:rsidR="00E86DC4" w:rsidRDefault="00E86DC4" w:rsidP="00E86DC4">
            <w:pPr>
              <w:pStyle w:val="KodeProgram"/>
            </w:pPr>
          </w:p>
          <w:p w14:paraId="14AA38F8" w14:textId="77777777" w:rsidR="00E86DC4" w:rsidRDefault="00E86DC4" w:rsidP="00E86DC4">
            <w:pPr>
              <w:pStyle w:val="KodeProgram"/>
            </w:pPr>
            <w:r>
              <w:t xml:space="preserve">        $data_f101 = array(</w:t>
            </w:r>
          </w:p>
          <w:p w14:paraId="61583C16" w14:textId="77777777" w:rsidR="00E86DC4" w:rsidRDefault="00E86DC4" w:rsidP="00E86DC4">
            <w:pPr>
              <w:pStyle w:val="KodeProgram"/>
            </w:pPr>
            <w:r>
              <w:t xml:space="preserve">            'nama_kepala_keluarga'      =&gt; $post['nama_kepala_keluarga'],</w:t>
            </w:r>
          </w:p>
          <w:p w14:paraId="11060876" w14:textId="77777777" w:rsidR="00E86DC4" w:rsidRDefault="00E86DC4" w:rsidP="00E86DC4">
            <w:pPr>
              <w:pStyle w:val="KodeProgram"/>
            </w:pPr>
            <w:r>
              <w:t xml:space="preserve">            'alamat'                    =&gt; $post['alamat'],</w:t>
            </w:r>
          </w:p>
          <w:p w14:paraId="2F7F62FF" w14:textId="77777777" w:rsidR="00E86DC4" w:rsidRDefault="00E86DC4" w:rsidP="00E86DC4">
            <w:pPr>
              <w:pStyle w:val="KodeProgram"/>
            </w:pPr>
            <w:r>
              <w:t xml:space="preserve">            'rt'                        =&gt; $post['rt'],</w:t>
            </w:r>
          </w:p>
          <w:p w14:paraId="45059918" w14:textId="77777777" w:rsidR="00E86DC4" w:rsidRDefault="00E86DC4" w:rsidP="00E86DC4">
            <w:pPr>
              <w:pStyle w:val="KodeProgram"/>
            </w:pPr>
            <w:r>
              <w:t xml:space="preserve">            'rw'                        =&gt; $post['rw'],</w:t>
            </w:r>
          </w:p>
          <w:p w14:paraId="02CEFA00" w14:textId="77777777" w:rsidR="00E86DC4" w:rsidRDefault="00E86DC4" w:rsidP="00E86DC4">
            <w:pPr>
              <w:pStyle w:val="KodeProgram"/>
            </w:pPr>
            <w:r>
              <w:t xml:space="preserve">            'jumlah_anggota_keluarga'   =&gt; $post['jumlah_anggota_keluarga'],</w:t>
            </w:r>
          </w:p>
          <w:p w14:paraId="59598207" w14:textId="77777777" w:rsidR="00E86DC4" w:rsidRDefault="00E86DC4" w:rsidP="00E86DC4">
            <w:pPr>
              <w:pStyle w:val="KodeProgram"/>
            </w:pPr>
            <w:r>
              <w:t xml:space="preserve">            'telepon'                   =&gt; $post['telepon']</w:t>
            </w:r>
          </w:p>
          <w:p w14:paraId="59DE30F1" w14:textId="77777777" w:rsidR="00E86DC4" w:rsidRDefault="00E86DC4" w:rsidP="00E86DC4">
            <w:pPr>
              <w:pStyle w:val="KodeProgram"/>
            </w:pPr>
            <w:r>
              <w:t xml:space="preserve">        );</w:t>
            </w:r>
          </w:p>
          <w:p w14:paraId="3C087BB2" w14:textId="77777777" w:rsidR="00E86DC4" w:rsidRDefault="00E86DC4" w:rsidP="00E86DC4">
            <w:pPr>
              <w:pStyle w:val="KodeProgram"/>
            </w:pPr>
          </w:p>
          <w:p w14:paraId="2C7E35F4" w14:textId="77777777" w:rsidR="00E86DC4" w:rsidRDefault="00E86DC4" w:rsidP="00E86DC4">
            <w:pPr>
              <w:pStyle w:val="KodeProgram"/>
            </w:pPr>
            <w:r>
              <w:t xml:space="preserve">        $data_detail_f101 = json_decode($post['detail_f101']);</w:t>
            </w:r>
          </w:p>
          <w:p w14:paraId="00E8A6C3" w14:textId="77777777" w:rsidR="00E86DC4" w:rsidRDefault="00E86DC4" w:rsidP="00E86DC4">
            <w:pPr>
              <w:pStyle w:val="KodeProgram"/>
            </w:pPr>
          </w:p>
          <w:p w14:paraId="78524780" w14:textId="77777777" w:rsidR="00E86DC4" w:rsidRDefault="00E86DC4" w:rsidP="00E86DC4">
            <w:pPr>
              <w:pStyle w:val="KodeProgram"/>
            </w:pPr>
            <w:r>
              <w:t xml:space="preserve">        $this-&gt;penerbitan_kk_model-&gt;set_pengajuan_penerbitan_kk($pengajuan, $data_f101, $data_detail_f101);</w:t>
            </w:r>
          </w:p>
          <w:p w14:paraId="6B49FBC4" w14:textId="77777777" w:rsidR="00110127" w:rsidRDefault="00E86DC4" w:rsidP="00E86DC4">
            <w:pPr>
              <w:pStyle w:val="KodeProgram"/>
            </w:pPr>
            <w:r>
              <w:t xml:space="preserve">    }</w:t>
            </w:r>
          </w:p>
          <w:p w14:paraId="7AFADA8B" w14:textId="104C76F5" w:rsidR="00E86DC4" w:rsidRDefault="00E86DC4" w:rsidP="003A5B61">
            <w:pPr>
              <w:pStyle w:val="KodeProgram"/>
              <w:keepNext/>
            </w:pPr>
            <w:r>
              <w:t>}</w:t>
            </w:r>
          </w:p>
        </w:tc>
      </w:tr>
    </w:tbl>
    <w:p w14:paraId="4D667C21" w14:textId="6FC4CE4C" w:rsidR="00110127" w:rsidRPr="003A5B61" w:rsidRDefault="003A5B61" w:rsidP="003A5B61">
      <w:pPr>
        <w:pStyle w:val="Caption"/>
      </w:pPr>
      <w:bookmarkStart w:id="127" w:name="_Toc60912047"/>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12</w:t>
      </w:r>
      <w:r w:rsidR="00D93194">
        <w:rPr>
          <w:noProof/>
        </w:rPr>
        <w:fldChar w:fldCharType="end"/>
      </w:r>
      <w:r>
        <w:t xml:space="preserve"> </w:t>
      </w:r>
      <w:r w:rsidR="00110127">
        <w:rPr>
          <w:b w:val="0"/>
        </w:rPr>
        <w:t>Penerbitan_kk.php</w:t>
      </w:r>
      <w:bookmarkEnd w:id="127"/>
      <w:proofErr w:type="gramEnd"/>
    </w:p>
    <w:p w14:paraId="4D5A690B" w14:textId="613D0FD6" w:rsidR="00110127" w:rsidRDefault="00110127" w:rsidP="00110127">
      <w:pPr>
        <w:ind w:firstLine="851"/>
      </w:pPr>
      <w:proofErr w:type="gramStart"/>
      <w:r>
        <w:t xml:space="preserve">Kode Program </w:t>
      </w:r>
      <w:r w:rsidR="003A5B61">
        <w:t>5</w:t>
      </w:r>
      <w:r>
        <w:t xml:space="preserve">.12 merupakan kode program yang digunakan untuk menerima </w:t>
      </w:r>
      <w:r w:rsidRPr="00110127">
        <w:rPr>
          <w:i/>
        </w:rPr>
        <w:t>request</w:t>
      </w:r>
      <w:r>
        <w:t xml:space="preserve"> berdasarkan </w:t>
      </w:r>
      <w:r w:rsidRPr="00110127">
        <w:rPr>
          <w:i/>
        </w:rPr>
        <w:t>route mapping</w:t>
      </w:r>
      <w:r>
        <w:t xml:space="preserve"> untuk membuat pengajuan penerbitan KK baru.</w:t>
      </w:r>
      <w:proofErr w:type="gramEnd"/>
    </w:p>
    <w:p w14:paraId="0A15D7C4" w14:textId="77A96415" w:rsidR="00110127" w:rsidRDefault="00110127" w:rsidP="00110127"/>
    <w:p w14:paraId="25C4A1A4" w14:textId="50BEC04F" w:rsidR="00B31B60" w:rsidRDefault="00B31B60" w:rsidP="00A0746C">
      <w:pPr>
        <w:pStyle w:val="Heading3"/>
        <w:numPr>
          <w:ilvl w:val="0"/>
          <w:numId w:val="26"/>
        </w:numPr>
        <w:ind w:left="851" w:hanging="851"/>
      </w:pPr>
      <w:bookmarkStart w:id="128" w:name="_Toc60911861"/>
      <w:r>
        <w:t>Membuat Pengajuan Penerbitan KTP Baru</w:t>
      </w:r>
      <w:bookmarkEnd w:id="128"/>
    </w:p>
    <w:p w14:paraId="1E473C9F" w14:textId="0A00C94E" w:rsidR="00083C2C" w:rsidRDefault="00083C2C" w:rsidP="00083C2C">
      <w:pPr>
        <w:ind w:firstLine="851"/>
      </w:pPr>
      <w:proofErr w:type="gramStart"/>
      <w:r>
        <w:t>Masyarakat dapat membuat pengajuan penerbitan KTP baru dengan melampirkan berkas yang dibutuhkan.</w:t>
      </w:r>
      <w:proofErr w:type="gramEnd"/>
      <w:r>
        <w:t xml:space="preserve"> Sesuai dengan standar pelayanan Disdukcapil Kabupaten Gianyar, lampiran yang dibutuhkan adalah scan KK dan Surat Keterangan dari Desa.</w:t>
      </w:r>
    </w:p>
    <w:p w14:paraId="07B7785F" w14:textId="5E57AA20" w:rsidR="009D08AB" w:rsidRDefault="009D08AB" w:rsidP="00A0746C">
      <w:pPr>
        <w:pStyle w:val="ListParagraph"/>
        <w:numPr>
          <w:ilvl w:val="0"/>
          <w:numId w:val="29"/>
        </w:numPr>
        <w:ind w:left="851" w:hanging="851"/>
      </w:pPr>
      <w:r>
        <w:t>Model Penerbitan KTP</w:t>
      </w:r>
    </w:p>
    <w:p w14:paraId="0CEB426E" w14:textId="5C8CDA93" w:rsidR="00083C2C" w:rsidRDefault="00083C2C" w:rsidP="00083C2C">
      <w:pPr>
        <w:pStyle w:val="ListParagraph"/>
        <w:ind w:left="0" w:firstLine="851"/>
      </w:pPr>
      <w:proofErr w:type="gramStart"/>
      <w:r>
        <w:t xml:space="preserve">Model Penerbitan KTP adalah model yang digunakan untuk menyimpan data pengajuan penerbitan KTP baru ke </w:t>
      </w:r>
      <w:r w:rsidRPr="006112CB">
        <w:rPr>
          <w:i/>
        </w:rPr>
        <w:t>database</w:t>
      </w:r>
      <w:r>
        <w:t>.</w:t>
      </w:r>
      <w:proofErr w:type="gramEnd"/>
    </w:p>
    <w:p w14:paraId="38602C36" w14:textId="77777777" w:rsidR="00083C2C" w:rsidRDefault="00083C2C" w:rsidP="00083C2C"/>
    <w:tbl>
      <w:tblPr>
        <w:tblStyle w:val="TableGrid"/>
        <w:tblW w:w="0" w:type="auto"/>
        <w:tblLook w:val="04A0" w:firstRow="1" w:lastRow="0" w:firstColumn="1" w:lastColumn="0" w:noHBand="0" w:noVBand="1"/>
      </w:tblPr>
      <w:tblGrid>
        <w:gridCol w:w="8234"/>
      </w:tblGrid>
      <w:tr w:rsidR="00083C2C" w14:paraId="4079CBB5" w14:textId="77777777" w:rsidTr="00083C2C">
        <w:tc>
          <w:tcPr>
            <w:tcW w:w="8234" w:type="dxa"/>
          </w:tcPr>
          <w:p w14:paraId="6C3C0B7E" w14:textId="77777777" w:rsidR="006112CB" w:rsidRDefault="006112CB" w:rsidP="006112CB">
            <w:pPr>
              <w:pStyle w:val="KodeProgram"/>
            </w:pPr>
            <w:r>
              <w:t>&lt;?php</w:t>
            </w:r>
          </w:p>
          <w:p w14:paraId="5691DB21" w14:textId="77777777" w:rsidR="006112CB" w:rsidRDefault="006112CB" w:rsidP="006112CB">
            <w:pPr>
              <w:pStyle w:val="KodeProgram"/>
            </w:pPr>
          </w:p>
          <w:p w14:paraId="349072A8" w14:textId="77777777" w:rsidR="006112CB" w:rsidRDefault="006112CB" w:rsidP="006112CB">
            <w:pPr>
              <w:pStyle w:val="KodeProgram"/>
            </w:pPr>
            <w:r>
              <w:t>class Penerbitan_ktp_model extends CI_Model</w:t>
            </w:r>
          </w:p>
          <w:p w14:paraId="248B5F90" w14:textId="77777777" w:rsidR="006112CB" w:rsidRDefault="006112CB" w:rsidP="006112CB">
            <w:pPr>
              <w:pStyle w:val="KodeProgram"/>
            </w:pPr>
            <w:r>
              <w:t>{</w:t>
            </w:r>
          </w:p>
          <w:p w14:paraId="11DDEA90" w14:textId="77777777" w:rsidR="006112CB" w:rsidRDefault="006112CB" w:rsidP="006112CB">
            <w:pPr>
              <w:pStyle w:val="KodeProgram"/>
            </w:pPr>
            <w:r>
              <w:t xml:space="preserve">    public function __construct()</w:t>
            </w:r>
          </w:p>
          <w:p w14:paraId="097C4239" w14:textId="77777777" w:rsidR="006112CB" w:rsidRDefault="006112CB" w:rsidP="006112CB">
            <w:pPr>
              <w:pStyle w:val="KodeProgram"/>
            </w:pPr>
            <w:r>
              <w:t xml:space="preserve">    {</w:t>
            </w:r>
          </w:p>
          <w:p w14:paraId="7F05491D" w14:textId="77777777" w:rsidR="006112CB" w:rsidRDefault="006112CB" w:rsidP="006112CB">
            <w:pPr>
              <w:pStyle w:val="KodeProgram"/>
            </w:pPr>
            <w:r>
              <w:t xml:space="preserve">        parent::__construct();</w:t>
            </w:r>
          </w:p>
          <w:p w14:paraId="08D2D786" w14:textId="77777777" w:rsidR="006112CB" w:rsidRDefault="006112CB" w:rsidP="006112CB">
            <w:pPr>
              <w:pStyle w:val="KodeProgram"/>
            </w:pPr>
            <w:r>
              <w:t xml:space="preserve">        $this-&gt;load-&gt;library('upload');</w:t>
            </w:r>
          </w:p>
          <w:p w14:paraId="1BA2D812" w14:textId="77777777" w:rsidR="006112CB" w:rsidRDefault="006112CB" w:rsidP="006112CB">
            <w:pPr>
              <w:pStyle w:val="KodeProgram"/>
            </w:pPr>
            <w:r>
              <w:t xml:space="preserve">    }</w:t>
            </w:r>
          </w:p>
          <w:p w14:paraId="5147DA58" w14:textId="77777777" w:rsidR="006112CB" w:rsidRDefault="006112CB" w:rsidP="006112CB">
            <w:pPr>
              <w:pStyle w:val="KodeProgram"/>
            </w:pPr>
          </w:p>
          <w:p w14:paraId="4C903776" w14:textId="77777777" w:rsidR="006112CB" w:rsidRDefault="006112CB" w:rsidP="006112CB">
            <w:pPr>
              <w:pStyle w:val="KodeProgram"/>
            </w:pPr>
            <w:r>
              <w:t xml:space="preserve">    /**</w:t>
            </w:r>
          </w:p>
          <w:p w14:paraId="53AC8D5F" w14:textId="77777777" w:rsidR="006112CB" w:rsidRDefault="006112CB" w:rsidP="006112CB">
            <w:pPr>
              <w:pStyle w:val="KodeProgram"/>
            </w:pPr>
            <w:r>
              <w:lastRenderedPageBreak/>
              <w:t xml:space="preserve">     * @param   $pengajuan      berisi wilayah_id, nik, id_layanan</w:t>
            </w:r>
          </w:p>
          <w:p w14:paraId="1DB857BF" w14:textId="77777777" w:rsidR="006112CB" w:rsidRDefault="006112CB" w:rsidP="006112CB">
            <w:pPr>
              <w:pStyle w:val="KodeProgram"/>
            </w:pPr>
            <w:r>
              <w:t xml:space="preserve">     * @param   $files          berisi array nama field di form dan nama lampiran</w:t>
            </w:r>
          </w:p>
          <w:p w14:paraId="440AF2E2" w14:textId="77777777" w:rsidR="006112CB" w:rsidRDefault="006112CB" w:rsidP="006112CB">
            <w:pPr>
              <w:pStyle w:val="KodeProgram"/>
            </w:pPr>
            <w:r>
              <w:t xml:space="preserve">     * </w:t>
            </w:r>
          </w:p>
          <w:p w14:paraId="7314A04A" w14:textId="77777777" w:rsidR="006112CB" w:rsidRDefault="006112CB" w:rsidP="006112CB">
            <w:pPr>
              <w:pStyle w:val="KodeProgram"/>
            </w:pPr>
            <w:r>
              <w:t xml:space="preserve">     * $files = [</w:t>
            </w:r>
          </w:p>
          <w:p w14:paraId="79562F11" w14:textId="77777777" w:rsidR="006112CB" w:rsidRDefault="006112CB" w:rsidP="006112CB">
            <w:pPr>
              <w:pStyle w:val="KodeProgram"/>
            </w:pPr>
            <w:r>
              <w:t xml:space="preserve">     *      'kk'               =&gt; 'KK',</w:t>
            </w:r>
          </w:p>
          <w:p w14:paraId="7A588680" w14:textId="77777777" w:rsidR="006112CB" w:rsidRDefault="006112CB" w:rsidP="006112CB">
            <w:pPr>
              <w:pStyle w:val="KodeProgram"/>
            </w:pPr>
            <w:r>
              <w:t xml:space="preserve">     *      'surat_pengantar'   =&gt; 'Surat Pengantar'</w:t>
            </w:r>
          </w:p>
          <w:p w14:paraId="312CC8EC" w14:textId="77777777" w:rsidR="006112CB" w:rsidRDefault="006112CB" w:rsidP="006112CB">
            <w:pPr>
              <w:pStyle w:val="KodeProgram"/>
            </w:pPr>
            <w:r>
              <w:t xml:space="preserve">     * ]</w:t>
            </w:r>
          </w:p>
          <w:p w14:paraId="1E24D948" w14:textId="77777777" w:rsidR="006112CB" w:rsidRDefault="006112CB" w:rsidP="006112CB">
            <w:pPr>
              <w:pStyle w:val="KodeProgram"/>
            </w:pPr>
            <w:r>
              <w:t xml:space="preserve">     * </w:t>
            </w:r>
          </w:p>
          <w:p w14:paraId="06B066F1" w14:textId="77777777" w:rsidR="006112CB" w:rsidRDefault="006112CB" w:rsidP="006112CB">
            <w:pPr>
              <w:pStyle w:val="KodeProgram"/>
            </w:pPr>
            <w:r>
              <w:t xml:space="preserve">     * TODO:</w:t>
            </w:r>
          </w:p>
          <w:p w14:paraId="3869DF7A" w14:textId="77777777" w:rsidR="006112CB" w:rsidRDefault="006112CB" w:rsidP="006112CB">
            <w:pPr>
              <w:pStyle w:val="KodeProgram"/>
            </w:pPr>
            <w:r>
              <w:t xml:space="preserve">     * - input ke pengajuan</w:t>
            </w:r>
          </w:p>
          <w:p w14:paraId="50AF2070" w14:textId="77777777" w:rsidR="006112CB" w:rsidRDefault="006112CB" w:rsidP="006112CB">
            <w:pPr>
              <w:pStyle w:val="KodeProgram"/>
            </w:pPr>
            <w:r>
              <w:t xml:space="preserve">     * - input ke detail_pengajuan_lampiran</w:t>
            </w:r>
          </w:p>
          <w:p w14:paraId="697C4FB6" w14:textId="77777777" w:rsidR="006112CB" w:rsidRDefault="006112CB" w:rsidP="006112CB">
            <w:pPr>
              <w:pStyle w:val="KodeProgram"/>
            </w:pPr>
            <w:r>
              <w:t xml:space="preserve">     * - tentukan path</w:t>
            </w:r>
          </w:p>
          <w:p w14:paraId="610AEFF4" w14:textId="77777777" w:rsidR="006112CB" w:rsidRDefault="006112CB" w:rsidP="006112CB">
            <w:pPr>
              <w:pStyle w:val="KodeProgram"/>
            </w:pPr>
            <w:r>
              <w:t xml:space="preserve">     */</w:t>
            </w:r>
          </w:p>
          <w:p w14:paraId="7BA440A0" w14:textId="77777777" w:rsidR="006112CB" w:rsidRDefault="006112CB" w:rsidP="006112CB">
            <w:pPr>
              <w:pStyle w:val="KodeProgram"/>
            </w:pPr>
            <w:r>
              <w:t xml:space="preserve">    public function set_pengajuan_penerbitan_ktp($pengajuan, $files)</w:t>
            </w:r>
          </w:p>
          <w:p w14:paraId="675023EC" w14:textId="77777777" w:rsidR="006112CB" w:rsidRDefault="006112CB" w:rsidP="006112CB">
            <w:pPr>
              <w:pStyle w:val="KodeProgram"/>
            </w:pPr>
            <w:r>
              <w:t xml:space="preserve">    {</w:t>
            </w:r>
          </w:p>
          <w:p w14:paraId="087F00DC" w14:textId="77777777" w:rsidR="006112CB" w:rsidRDefault="006112CB" w:rsidP="006112CB">
            <w:pPr>
              <w:pStyle w:val="KodeProgram"/>
            </w:pPr>
            <w:r>
              <w:t xml:space="preserve">        $data_pengajuan['pengajuan_wilayah_id']             = $pengajuan['wilayah_id'];</w:t>
            </w:r>
          </w:p>
          <w:p w14:paraId="0B50AF86" w14:textId="77777777" w:rsidR="006112CB" w:rsidRDefault="006112CB" w:rsidP="006112CB">
            <w:pPr>
              <w:pStyle w:val="KodeProgram"/>
            </w:pPr>
            <w:r>
              <w:t xml:space="preserve">        $data_pengajuan['pengajuan_nik']                    = $pengajuan['nik'];</w:t>
            </w:r>
          </w:p>
          <w:p w14:paraId="316A529D" w14:textId="77777777" w:rsidR="006112CB" w:rsidRDefault="006112CB" w:rsidP="006112CB">
            <w:pPr>
              <w:pStyle w:val="KodeProgram"/>
            </w:pPr>
            <w:r>
              <w:t xml:space="preserve">        $data_pengajuan['pengajuan_jenis_layanan']          = 2;</w:t>
            </w:r>
          </w:p>
          <w:p w14:paraId="56F02DF2" w14:textId="77777777" w:rsidR="006112CB" w:rsidRDefault="006112CB" w:rsidP="006112CB">
            <w:pPr>
              <w:pStyle w:val="KodeProgram"/>
            </w:pPr>
            <w:r>
              <w:t xml:space="preserve">        $data_pengajuan['pengajuan_status_pengajuan_id']    = 1;</w:t>
            </w:r>
          </w:p>
          <w:p w14:paraId="571F7FBE" w14:textId="77777777" w:rsidR="006112CB" w:rsidRDefault="006112CB" w:rsidP="006112CB">
            <w:pPr>
              <w:pStyle w:val="KodeProgram"/>
            </w:pPr>
          </w:p>
          <w:p w14:paraId="6E748C43" w14:textId="77777777" w:rsidR="006112CB" w:rsidRDefault="006112CB" w:rsidP="006112CB">
            <w:pPr>
              <w:pStyle w:val="KodeProgram"/>
            </w:pPr>
            <w:r>
              <w:t xml:space="preserve">        $this-&gt;db-&gt;trans_start();</w:t>
            </w:r>
          </w:p>
          <w:p w14:paraId="0835EA4B" w14:textId="77777777" w:rsidR="006112CB" w:rsidRDefault="006112CB" w:rsidP="006112CB">
            <w:pPr>
              <w:pStyle w:val="KodeProgram"/>
            </w:pPr>
          </w:p>
          <w:p w14:paraId="1769EDC8" w14:textId="77777777" w:rsidR="006112CB" w:rsidRDefault="006112CB" w:rsidP="006112CB">
            <w:pPr>
              <w:pStyle w:val="KodeProgram"/>
            </w:pPr>
            <w:r>
              <w:t xml:space="preserve">        // input ke pengajuan</w:t>
            </w:r>
          </w:p>
          <w:p w14:paraId="55D3BD6A" w14:textId="77777777" w:rsidR="006112CB" w:rsidRDefault="006112CB" w:rsidP="006112CB">
            <w:pPr>
              <w:pStyle w:val="KodeProgram"/>
            </w:pPr>
            <w:r>
              <w:t xml:space="preserve">        $this-&gt;db-&gt;insert('ta_pengajuan', $data_pengajuan);</w:t>
            </w:r>
          </w:p>
          <w:p w14:paraId="37166858" w14:textId="77777777" w:rsidR="006112CB" w:rsidRDefault="006112CB" w:rsidP="006112CB">
            <w:pPr>
              <w:pStyle w:val="KodeProgram"/>
            </w:pPr>
            <w:r>
              <w:t xml:space="preserve">        $pengajuan_id = $this-&gt;db-&gt;insert_id();</w:t>
            </w:r>
          </w:p>
          <w:p w14:paraId="71ADD3D4" w14:textId="77777777" w:rsidR="006112CB" w:rsidRDefault="006112CB" w:rsidP="006112CB">
            <w:pPr>
              <w:pStyle w:val="KodeProgram"/>
            </w:pPr>
          </w:p>
          <w:p w14:paraId="34A46061" w14:textId="77777777" w:rsidR="006112CB" w:rsidRDefault="006112CB" w:rsidP="006112CB">
            <w:pPr>
              <w:pStyle w:val="KodeProgram"/>
            </w:pPr>
            <w:r>
              <w:t xml:space="preserve">        $path = $this-&gt;get_path($pengajuan_id);</w:t>
            </w:r>
          </w:p>
          <w:p w14:paraId="21124687" w14:textId="77777777" w:rsidR="006112CB" w:rsidRDefault="006112CB" w:rsidP="006112CB">
            <w:pPr>
              <w:pStyle w:val="KodeProgram"/>
            </w:pPr>
          </w:p>
          <w:p w14:paraId="552861FD" w14:textId="77777777" w:rsidR="006112CB" w:rsidRDefault="006112CB" w:rsidP="006112CB">
            <w:pPr>
              <w:pStyle w:val="KodeProgram"/>
            </w:pPr>
            <w:r>
              <w:t xml:space="preserve">        // input ke detail_pengajuan_lampiran</w:t>
            </w:r>
          </w:p>
          <w:p w14:paraId="0944028D" w14:textId="77777777" w:rsidR="006112CB" w:rsidRDefault="006112CB" w:rsidP="006112CB">
            <w:pPr>
              <w:pStyle w:val="KodeProgram"/>
            </w:pPr>
            <w:r>
              <w:t xml:space="preserve">        foreach($files as $key =&gt; $nama) {</w:t>
            </w:r>
          </w:p>
          <w:p w14:paraId="11229452" w14:textId="77777777" w:rsidR="006112CB" w:rsidRDefault="006112CB" w:rsidP="006112CB">
            <w:pPr>
              <w:pStyle w:val="KodeProgram"/>
            </w:pPr>
            <w:r>
              <w:t xml:space="preserve">            $nama_file = $this-&gt;upload_file($key, $path);</w:t>
            </w:r>
          </w:p>
          <w:p w14:paraId="76A0D0FF" w14:textId="77777777" w:rsidR="006112CB" w:rsidRDefault="006112CB" w:rsidP="006112CB">
            <w:pPr>
              <w:pStyle w:val="KodeProgram"/>
            </w:pPr>
          </w:p>
          <w:p w14:paraId="127EC438" w14:textId="77777777" w:rsidR="006112CB" w:rsidRDefault="006112CB" w:rsidP="006112CB">
            <w:pPr>
              <w:pStyle w:val="KodeProgram"/>
            </w:pPr>
            <w:r>
              <w:t xml:space="preserve">            $data_lampiran = array(</w:t>
            </w:r>
          </w:p>
          <w:p w14:paraId="243A5C4E" w14:textId="77777777" w:rsidR="006112CB" w:rsidRDefault="006112CB" w:rsidP="006112CB">
            <w:pPr>
              <w:pStyle w:val="KodeProgram"/>
            </w:pPr>
            <w:r>
              <w:t xml:space="preserve">                'detail_pengajuan_lampiran_pengajuan_id'    =&gt; $pengajuan_id,</w:t>
            </w:r>
          </w:p>
          <w:p w14:paraId="6DF3EC82" w14:textId="77777777" w:rsidR="006112CB" w:rsidRDefault="006112CB" w:rsidP="006112CB">
            <w:pPr>
              <w:pStyle w:val="KodeProgram"/>
            </w:pPr>
            <w:r>
              <w:t xml:space="preserve">                'detail_pengajuan_lampiran_nama'            =&gt; $nama,</w:t>
            </w:r>
          </w:p>
          <w:p w14:paraId="41C51EB4" w14:textId="77777777" w:rsidR="006112CB" w:rsidRDefault="006112CB" w:rsidP="006112CB">
            <w:pPr>
              <w:pStyle w:val="KodeProgram"/>
            </w:pPr>
            <w:r>
              <w:t xml:space="preserve">                'detail_pengajuan_lampiran_nama_file'       =&gt; $nama_file,</w:t>
            </w:r>
          </w:p>
          <w:p w14:paraId="4237B363" w14:textId="77777777" w:rsidR="006112CB" w:rsidRDefault="006112CB" w:rsidP="006112CB">
            <w:pPr>
              <w:pStyle w:val="KodeProgram"/>
            </w:pPr>
            <w:r>
              <w:t xml:space="preserve">                'detail_pengajuan_lampiran_path'            =&gt; $path</w:t>
            </w:r>
          </w:p>
          <w:p w14:paraId="6DE9A831" w14:textId="77777777" w:rsidR="006112CB" w:rsidRDefault="006112CB" w:rsidP="006112CB">
            <w:pPr>
              <w:pStyle w:val="KodeProgram"/>
            </w:pPr>
            <w:r>
              <w:t xml:space="preserve">            );</w:t>
            </w:r>
          </w:p>
          <w:p w14:paraId="37E647BA" w14:textId="77777777" w:rsidR="006112CB" w:rsidRDefault="006112CB" w:rsidP="006112CB">
            <w:pPr>
              <w:pStyle w:val="KodeProgram"/>
            </w:pPr>
            <w:r>
              <w:t xml:space="preserve">            $this-&gt;db-&gt;insert('ta_detail_pengajuan_lampiran', $data_lampiran);</w:t>
            </w:r>
          </w:p>
          <w:p w14:paraId="185A8204" w14:textId="77777777" w:rsidR="006112CB" w:rsidRDefault="006112CB" w:rsidP="006112CB">
            <w:pPr>
              <w:pStyle w:val="KodeProgram"/>
            </w:pPr>
            <w:r>
              <w:t xml:space="preserve">        }</w:t>
            </w:r>
          </w:p>
          <w:p w14:paraId="633A85F4" w14:textId="77777777" w:rsidR="006112CB" w:rsidRDefault="006112CB" w:rsidP="006112CB">
            <w:pPr>
              <w:pStyle w:val="KodeProgram"/>
            </w:pPr>
          </w:p>
          <w:p w14:paraId="5731CBD0" w14:textId="77777777" w:rsidR="006112CB" w:rsidRDefault="006112CB" w:rsidP="006112CB">
            <w:pPr>
              <w:pStyle w:val="KodeProgram"/>
            </w:pPr>
            <w:r>
              <w:t xml:space="preserve">        $this-&gt;db-&gt;trans_complete();</w:t>
            </w:r>
          </w:p>
          <w:p w14:paraId="2C64D32A" w14:textId="77777777" w:rsidR="006112CB" w:rsidRDefault="006112CB" w:rsidP="006112CB">
            <w:pPr>
              <w:pStyle w:val="KodeProgram"/>
            </w:pPr>
            <w:r>
              <w:t xml:space="preserve">    }</w:t>
            </w:r>
          </w:p>
          <w:p w14:paraId="3305BB9D" w14:textId="77777777" w:rsidR="006112CB" w:rsidRDefault="006112CB" w:rsidP="006112CB">
            <w:pPr>
              <w:pStyle w:val="KodeProgram"/>
            </w:pPr>
          </w:p>
          <w:p w14:paraId="7DFB4934" w14:textId="77777777" w:rsidR="006112CB" w:rsidRDefault="006112CB" w:rsidP="006112CB">
            <w:pPr>
              <w:pStyle w:val="KodeProgram"/>
            </w:pPr>
            <w:r>
              <w:t xml:space="preserve">    // $file = 'ktp'</w:t>
            </w:r>
          </w:p>
          <w:p w14:paraId="2C34418F" w14:textId="77777777" w:rsidR="006112CB" w:rsidRDefault="006112CB" w:rsidP="006112CB">
            <w:pPr>
              <w:pStyle w:val="KodeProgram"/>
            </w:pPr>
            <w:r>
              <w:t xml:space="preserve">    private function upload_file($file, $path)</w:t>
            </w:r>
          </w:p>
          <w:p w14:paraId="6BC3D38D" w14:textId="77777777" w:rsidR="006112CB" w:rsidRDefault="006112CB" w:rsidP="006112CB">
            <w:pPr>
              <w:pStyle w:val="KodeProgram"/>
            </w:pPr>
            <w:r>
              <w:t xml:space="preserve">    {</w:t>
            </w:r>
          </w:p>
          <w:p w14:paraId="5297C8CC" w14:textId="77777777" w:rsidR="006112CB" w:rsidRDefault="006112CB" w:rsidP="006112CB">
            <w:pPr>
              <w:pStyle w:val="KodeProgram"/>
            </w:pPr>
            <w:r>
              <w:t xml:space="preserve">        $this-&gt;upload-&gt;initialize($this-&gt;upload_config($file, </w:t>
            </w:r>
            <w:r>
              <w:lastRenderedPageBreak/>
              <w:t>$path));</w:t>
            </w:r>
          </w:p>
          <w:p w14:paraId="23FF2EA0" w14:textId="77777777" w:rsidR="006112CB" w:rsidRDefault="006112CB" w:rsidP="006112CB">
            <w:pPr>
              <w:pStyle w:val="KodeProgram"/>
            </w:pPr>
            <w:r>
              <w:t xml:space="preserve">        $this-&gt;upload-&gt;do_upload($file);</w:t>
            </w:r>
          </w:p>
          <w:p w14:paraId="0FAC74EA" w14:textId="77777777" w:rsidR="006112CB" w:rsidRDefault="006112CB" w:rsidP="006112CB">
            <w:pPr>
              <w:pStyle w:val="KodeProgram"/>
            </w:pPr>
            <w:r>
              <w:t xml:space="preserve">        // die($this-&gt;upload-&gt;display_errors());</w:t>
            </w:r>
          </w:p>
          <w:p w14:paraId="660DDEBE" w14:textId="77777777" w:rsidR="006112CB" w:rsidRDefault="006112CB" w:rsidP="006112CB">
            <w:pPr>
              <w:pStyle w:val="KodeProgram"/>
            </w:pPr>
            <w:r>
              <w:t xml:space="preserve">        return $this-&gt;upload-&gt;data('file_name');</w:t>
            </w:r>
          </w:p>
          <w:p w14:paraId="3D26FF88" w14:textId="77777777" w:rsidR="006112CB" w:rsidRDefault="006112CB" w:rsidP="006112CB">
            <w:pPr>
              <w:pStyle w:val="KodeProgram"/>
            </w:pPr>
            <w:r>
              <w:t xml:space="preserve">    }</w:t>
            </w:r>
          </w:p>
          <w:p w14:paraId="1C25DC73" w14:textId="77777777" w:rsidR="006112CB" w:rsidRDefault="006112CB" w:rsidP="006112CB">
            <w:pPr>
              <w:pStyle w:val="KodeProgram"/>
            </w:pPr>
          </w:p>
          <w:p w14:paraId="7386EBA9" w14:textId="77777777" w:rsidR="006112CB" w:rsidRDefault="006112CB" w:rsidP="006112CB">
            <w:pPr>
              <w:pStyle w:val="KodeProgram"/>
            </w:pPr>
            <w:r>
              <w:t xml:space="preserve">    private function get_path($pengajuan_id)</w:t>
            </w:r>
          </w:p>
          <w:p w14:paraId="1A0BA1F7" w14:textId="77777777" w:rsidR="006112CB" w:rsidRDefault="006112CB" w:rsidP="006112CB">
            <w:pPr>
              <w:pStyle w:val="KodeProgram"/>
            </w:pPr>
            <w:r>
              <w:t xml:space="preserve">    {</w:t>
            </w:r>
          </w:p>
          <w:p w14:paraId="4B51460A" w14:textId="77777777" w:rsidR="006112CB" w:rsidRDefault="006112CB" w:rsidP="006112CB">
            <w:pPr>
              <w:pStyle w:val="KodeProgram"/>
            </w:pPr>
            <w:r>
              <w:t xml:space="preserve">        $dir_path = "storage/penerbitan_ktp/</w:t>
            </w:r>
            <w:proofErr w:type="gramStart"/>
            <w:r>
              <w:t>" .</w:t>
            </w:r>
            <w:proofErr w:type="gramEnd"/>
            <w:r>
              <w:t xml:space="preserve"> $pengajuan_id;</w:t>
            </w:r>
          </w:p>
          <w:p w14:paraId="07F8C826" w14:textId="77777777" w:rsidR="006112CB" w:rsidRDefault="006112CB" w:rsidP="006112CB">
            <w:pPr>
              <w:pStyle w:val="KodeProgram"/>
            </w:pPr>
            <w:r>
              <w:t xml:space="preserve">        if(!is_dir($dir_path)) {</w:t>
            </w:r>
          </w:p>
          <w:p w14:paraId="6E231D76" w14:textId="77777777" w:rsidR="006112CB" w:rsidRDefault="006112CB" w:rsidP="006112CB">
            <w:pPr>
              <w:pStyle w:val="KodeProgram"/>
            </w:pPr>
            <w:r>
              <w:t xml:space="preserve">            </w:t>
            </w:r>
            <w:proofErr w:type="gramStart"/>
            <w:r>
              <w:t>mkdir(</w:t>
            </w:r>
            <w:proofErr w:type="gramEnd"/>
            <w:r>
              <w:t>FCPATH . '/' . $dir_path, 0777);</w:t>
            </w:r>
          </w:p>
          <w:p w14:paraId="542E38E5" w14:textId="77777777" w:rsidR="006112CB" w:rsidRDefault="006112CB" w:rsidP="006112CB">
            <w:pPr>
              <w:pStyle w:val="KodeProgram"/>
            </w:pPr>
            <w:r>
              <w:t xml:space="preserve">        }</w:t>
            </w:r>
          </w:p>
          <w:p w14:paraId="0C497AF1" w14:textId="77777777" w:rsidR="006112CB" w:rsidRDefault="006112CB" w:rsidP="006112CB">
            <w:pPr>
              <w:pStyle w:val="KodeProgram"/>
            </w:pPr>
          </w:p>
          <w:p w14:paraId="79FE298B" w14:textId="77777777" w:rsidR="006112CB" w:rsidRDefault="006112CB" w:rsidP="006112CB">
            <w:pPr>
              <w:pStyle w:val="KodeProgram"/>
            </w:pPr>
            <w:r>
              <w:t xml:space="preserve">        return $dir_path;</w:t>
            </w:r>
          </w:p>
          <w:p w14:paraId="268CA9F7" w14:textId="77777777" w:rsidR="006112CB" w:rsidRDefault="006112CB" w:rsidP="006112CB">
            <w:pPr>
              <w:pStyle w:val="KodeProgram"/>
            </w:pPr>
            <w:r>
              <w:t xml:space="preserve">    }</w:t>
            </w:r>
          </w:p>
          <w:p w14:paraId="7D6134EE" w14:textId="77777777" w:rsidR="006112CB" w:rsidRDefault="006112CB" w:rsidP="006112CB">
            <w:pPr>
              <w:pStyle w:val="KodeProgram"/>
            </w:pPr>
          </w:p>
          <w:p w14:paraId="15388440" w14:textId="77777777" w:rsidR="006112CB" w:rsidRDefault="006112CB" w:rsidP="006112CB">
            <w:pPr>
              <w:pStyle w:val="KodeProgram"/>
            </w:pPr>
            <w:r>
              <w:t xml:space="preserve">    private function upload_config($filename, $path)</w:t>
            </w:r>
          </w:p>
          <w:p w14:paraId="34365368" w14:textId="77777777" w:rsidR="006112CB" w:rsidRDefault="006112CB" w:rsidP="006112CB">
            <w:pPr>
              <w:pStyle w:val="KodeProgram"/>
            </w:pPr>
            <w:r>
              <w:t xml:space="preserve">    {</w:t>
            </w:r>
          </w:p>
          <w:p w14:paraId="232A938D" w14:textId="77777777" w:rsidR="006112CB" w:rsidRDefault="006112CB" w:rsidP="006112CB">
            <w:pPr>
              <w:pStyle w:val="KodeProgram"/>
            </w:pPr>
            <w:r>
              <w:t xml:space="preserve">        $config['upload_path']      = $path;</w:t>
            </w:r>
          </w:p>
          <w:p w14:paraId="336B48BD" w14:textId="77777777" w:rsidR="006112CB" w:rsidRDefault="006112CB" w:rsidP="006112CB">
            <w:pPr>
              <w:pStyle w:val="KodeProgram"/>
            </w:pPr>
            <w:r>
              <w:t xml:space="preserve">        $config['allowed_types']    = 'gif|jpeg|jpg|png|pdf';</w:t>
            </w:r>
          </w:p>
          <w:p w14:paraId="35D23D33" w14:textId="77777777" w:rsidR="006112CB" w:rsidRDefault="006112CB" w:rsidP="006112CB">
            <w:pPr>
              <w:pStyle w:val="KodeProgram"/>
            </w:pPr>
            <w:r>
              <w:t xml:space="preserve">        $config['file_name']        = $filename;</w:t>
            </w:r>
          </w:p>
          <w:p w14:paraId="5D828C64" w14:textId="77777777" w:rsidR="006112CB" w:rsidRDefault="006112CB" w:rsidP="006112CB">
            <w:pPr>
              <w:pStyle w:val="KodeProgram"/>
            </w:pPr>
            <w:r>
              <w:t xml:space="preserve">        $config['overwrite']        = true;</w:t>
            </w:r>
          </w:p>
          <w:p w14:paraId="7450C160" w14:textId="77777777" w:rsidR="006112CB" w:rsidRDefault="006112CB" w:rsidP="006112CB">
            <w:pPr>
              <w:pStyle w:val="KodeProgram"/>
            </w:pPr>
            <w:r>
              <w:t xml:space="preserve">        $config['max_size']         = 2048;</w:t>
            </w:r>
          </w:p>
          <w:p w14:paraId="5917730A" w14:textId="77777777" w:rsidR="006112CB" w:rsidRDefault="006112CB" w:rsidP="006112CB">
            <w:pPr>
              <w:pStyle w:val="KodeProgram"/>
            </w:pPr>
          </w:p>
          <w:p w14:paraId="73A52783" w14:textId="77777777" w:rsidR="006112CB" w:rsidRDefault="006112CB" w:rsidP="006112CB">
            <w:pPr>
              <w:pStyle w:val="KodeProgram"/>
            </w:pPr>
            <w:r>
              <w:t xml:space="preserve">        return $config;</w:t>
            </w:r>
          </w:p>
          <w:p w14:paraId="21E9C779" w14:textId="77777777" w:rsidR="006112CB" w:rsidRDefault="006112CB" w:rsidP="006112CB">
            <w:pPr>
              <w:pStyle w:val="KodeProgram"/>
            </w:pPr>
            <w:r>
              <w:t xml:space="preserve">    }</w:t>
            </w:r>
          </w:p>
          <w:p w14:paraId="5DE54AF7" w14:textId="2096429A" w:rsidR="00083C2C" w:rsidRDefault="006112CB" w:rsidP="003A5B61">
            <w:pPr>
              <w:pStyle w:val="KodeProgram"/>
              <w:keepNext/>
            </w:pPr>
            <w:r>
              <w:t>}</w:t>
            </w:r>
          </w:p>
        </w:tc>
      </w:tr>
    </w:tbl>
    <w:p w14:paraId="27E121C0" w14:textId="604F3A01" w:rsidR="00083C2C" w:rsidRPr="003A5B61" w:rsidRDefault="003A5B61" w:rsidP="003A5B61">
      <w:pPr>
        <w:pStyle w:val="Caption"/>
      </w:pPr>
      <w:bookmarkStart w:id="129" w:name="_Toc60912048"/>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13</w:t>
      </w:r>
      <w:r w:rsidR="00D93194">
        <w:rPr>
          <w:noProof/>
        </w:rPr>
        <w:fldChar w:fldCharType="end"/>
      </w:r>
      <w:r>
        <w:t xml:space="preserve"> </w:t>
      </w:r>
      <w:r w:rsidR="00083C2C">
        <w:rPr>
          <w:b w:val="0"/>
        </w:rPr>
        <w:t>Penerbitan_ktp_model.php</w:t>
      </w:r>
      <w:bookmarkEnd w:id="129"/>
      <w:proofErr w:type="gramEnd"/>
    </w:p>
    <w:p w14:paraId="0F2CF3FC" w14:textId="2F5B4572" w:rsidR="00083C2C" w:rsidRDefault="00083C2C" w:rsidP="00083C2C">
      <w:pPr>
        <w:ind w:firstLine="851"/>
      </w:pPr>
      <w:proofErr w:type="gramStart"/>
      <w:r>
        <w:t xml:space="preserve">Kode Program </w:t>
      </w:r>
      <w:r w:rsidR="003A5B61">
        <w:t>5</w:t>
      </w:r>
      <w:r>
        <w:t xml:space="preserve">.13 merupakan kode program yang digunakan untuk menyimpan </w:t>
      </w:r>
      <w:r w:rsidR="0051418B">
        <w:t xml:space="preserve">data pengajuan KTP ke tabel </w:t>
      </w:r>
      <w:r w:rsidR="0051418B" w:rsidRPr="0051418B">
        <w:rPr>
          <w:rStyle w:val="KodeProgramChar"/>
        </w:rPr>
        <w:t>ta_pengajuan</w:t>
      </w:r>
      <w:r w:rsidR="0051418B">
        <w:t xml:space="preserve"> dan </w:t>
      </w:r>
      <w:r w:rsidR="0051418B" w:rsidRPr="0051418B">
        <w:rPr>
          <w:rStyle w:val="KodeProgramChar"/>
        </w:rPr>
        <w:t>ta_detail_pengajuan_lampiran</w:t>
      </w:r>
      <w:r w:rsidR="0051418B">
        <w:t>.</w:t>
      </w:r>
      <w:proofErr w:type="gramEnd"/>
    </w:p>
    <w:p w14:paraId="5A23F253" w14:textId="77777777" w:rsidR="002517C7" w:rsidRDefault="002517C7" w:rsidP="00083C2C">
      <w:pPr>
        <w:ind w:firstLine="851"/>
      </w:pPr>
    </w:p>
    <w:p w14:paraId="3CD4D87C" w14:textId="43828076" w:rsidR="009D08AB" w:rsidRDefault="009D08AB" w:rsidP="00A0746C">
      <w:pPr>
        <w:pStyle w:val="ListParagraph"/>
        <w:numPr>
          <w:ilvl w:val="0"/>
          <w:numId w:val="29"/>
        </w:numPr>
        <w:ind w:left="851" w:hanging="851"/>
      </w:pPr>
      <w:r>
        <w:t>Controller Penerbitan KTP</w:t>
      </w:r>
    </w:p>
    <w:p w14:paraId="6F044D32" w14:textId="3F6C6355" w:rsidR="0051418B" w:rsidRDefault="0051418B" w:rsidP="0051418B">
      <w:pPr>
        <w:pStyle w:val="ListParagraph"/>
        <w:ind w:left="0" w:firstLine="851"/>
      </w:pPr>
      <w:proofErr w:type="gramStart"/>
      <w:r>
        <w:t xml:space="preserve">Controller Penerbitan KTP adalah controller yang digunakan untuk menerima </w:t>
      </w:r>
      <w:r w:rsidRPr="0051418B">
        <w:rPr>
          <w:i/>
        </w:rPr>
        <w:t>request</w:t>
      </w:r>
      <w:r>
        <w:t xml:space="preserve"> data pengajuan KTP dan meneruskan ke model.</w:t>
      </w:r>
      <w:proofErr w:type="gramEnd"/>
    </w:p>
    <w:p w14:paraId="6EDFD264" w14:textId="77777777" w:rsidR="0051418B" w:rsidRDefault="0051418B" w:rsidP="0051418B"/>
    <w:tbl>
      <w:tblPr>
        <w:tblStyle w:val="TableGrid"/>
        <w:tblW w:w="0" w:type="auto"/>
        <w:tblLook w:val="04A0" w:firstRow="1" w:lastRow="0" w:firstColumn="1" w:lastColumn="0" w:noHBand="0" w:noVBand="1"/>
      </w:tblPr>
      <w:tblGrid>
        <w:gridCol w:w="8234"/>
      </w:tblGrid>
      <w:tr w:rsidR="0051418B" w14:paraId="197445EE" w14:textId="77777777" w:rsidTr="0051418B">
        <w:tc>
          <w:tcPr>
            <w:tcW w:w="8234" w:type="dxa"/>
          </w:tcPr>
          <w:p w14:paraId="7C068C55" w14:textId="77777777" w:rsidR="006037BB" w:rsidRDefault="006037BB" w:rsidP="006037BB">
            <w:pPr>
              <w:pStyle w:val="KodeProgram"/>
            </w:pPr>
            <w:r>
              <w:t>&lt;?php</w:t>
            </w:r>
          </w:p>
          <w:p w14:paraId="224291AA" w14:textId="77777777" w:rsidR="006037BB" w:rsidRDefault="006037BB" w:rsidP="006037BB">
            <w:pPr>
              <w:pStyle w:val="KodeProgram"/>
            </w:pPr>
            <w:r>
              <w:t>defined('BASEPATH') or exit('No direct script access allowed');</w:t>
            </w:r>
          </w:p>
          <w:p w14:paraId="6EDAF91A" w14:textId="77777777" w:rsidR="006037BB" w:rsidRDefault="006037BB" w:rsidP="006037BB">
            <w:pPr>
              <w:pStyle w:val="KodeProgram"/>
            </w:pPr>
          </w:p>
          <w:p w14:paraId="61934C2F" w14:textId="77777777" w:rsidR="006037BB" w:rsidRDefault="006037BB" w:rsidP="006037BB">
            <w:pPr>
              <w:pStyle w:val="KodeProgram"/>
            </w:pPr>
            <w:r>
              <w:t>class Penerbitan_ktp extends CI_Controller</w:t>
            </w:r>
          </w:p>
          <w:p w14:paraId="6ADE9D16" w14:textId="77777777" w:rsidR="006037BB" w:rsidRDefault="006037BB" w:rsidP="006037BB">
            <w:pPr>
              <w:pStyle w:val="KodeProgram"/>
            </w:pPr>
            <w:r>
              <w:t>{</w:t>
            </w:r>
          </w:p>
          <w:p w14:paraId="793D320D" w14:textId="77777777" w:rsidR="006037BB" w:rsidRDefault="006037BB" w:rsidP="006037BB">
            <w:pPr>
              <w:pStyle w:val="KodeProgram"/>
            </w:pPr>
            <w:r>
              <w:t xml:space="preserve">    public function __construct()</w:t>
            </w:r>
          </w:p>
          <w:p w14:paraId="3BB60DA4" w14:textId="77777777" w:rsidR="006037BB" w:rsidRDefault="006037BB" w:rsidP="006037BB">
            <w:pPr>
              <w:pStyle w:val="KodeProgram"/>
            </w:pPr>
            <w:r>
              <w:t xml:space="preserve">    {</w:t>
            </w:r>
          </w:p>
          <w:p w14:paraId="52361C3A" w14:textId="77777777" w:rsidR="006037BB" w:rsidRDefault="006037BB" w:rsidP="006037BB">
            <w:pPr>
              <w:pStyle w:val="KodeProgram"/>
            </w:pPr>
            <w:r>
              <w:t xml:space="preserve">        parent::__construct();</w:t>
            </w:r>
          </w:p>
          <w:p w14:paraId="00E5BA23" w14:textId="77777777" w:rsidR="006037BB" w:rsidRDefault="006037BB" w:rsidP="006037BB">
            <w:pPr>
              <w:pStyle w:val="KodeProgram"/>
            </w:pPr>
            <w:r>
              <w:t xml:space="preserve">        $this-&gt;load-&gt;model('Umum/Penerbitan_ktp_model', 'penerbitan_ktp_model');</w:t>
            </w:r>
          </w:p>
          <w:p w14:paraId="082274C2" w14:textId="77777777" w:rsidR="006037BB" w:rsidRDefault="006037BB" w:rsidP="006037BB">
            <w:pPr>
              <w:pStyle w:val="KodeProgram"/>
            </w:pPr>
            <w:r>
              <w:t xml:space="preserve">        $this-&gt;load-&gt;helper('check_login_helper');</w:t>
            </w:r>
          </w:p>
          <w:p w14:paraId="2CE5F81E" w14:textId="77777777" w:rsidR="006037BB" w:rsidRDefault="006037BB" w:rsidP="006037BB">
            <w:pPr>
              <w:pStyle w:val="KodeProgram"/>
            </w:pPr>
            <w:r>
              <w:t xml:space="preserve">        check_login($this-&gt;session);</w:t>
            </w:r>
          </w:p>
          <w:p w14:paraId="0D6C5A60" w14:textId="77777777" w:rsidR="006037BB" w:rsidRDefault="006037BB" w:rsidP="006037BB">
            <w:pPr>
              <w:pStyle w:val="KodeProgram"/>
            </w:pPr>
            <w:r>
              <w:t xml:space="preserve">    }</w:t>
            </w:r>
          </w:p>
          <w:p w14:paraId="10D3CAF0" w14:textId="77777777" w:rsidR="006037BB" w:rsidRDefault="006037BB" w:rsidP="006037BB">
            <w:pPr>
              <w:pStyle w:val="KodeProgram"/>
            </w:pPr>
          </w:p>
          <w:p w14:paraId="281D21E8" w14:textId="77777777" w:rsidR="006037BB" w:rsidRDefault="006037BB" w:rsidP="006037BB">
            <w:pPr>
              <w:pStyle w:val="KodeProgram"/>
            </w:pPr>
            <w:r>
              <w:lastRenderedPageBreak/>
              <w:t xml:space="preserve">    public function penerbitan_ktp_baru()</w:t>
            </w:r>
          </w:p>
          <w:p w14:paraId="00AA92C5" w14:textId="77777777" w:rsidR="006037BB" w:rsidRDefault="006037BB" w:rsidP="006037BB">
            <w:pPr>
              <w:pStyle w:val="KodeProgram"/>
            </w:pPr>
            <w:r>
              <w:t xml:space="preserve">    {</w:t>
            </w:r>
          </w:p>
          <w:p w14:paraId="2ACD445B" w14:textId="77777777" w:rsidR="006037BB" w:rsidRDefault="006037BB" w:rsidP="006037BB">
            <w:pPr>
              <w:pStyle w:val="KodeProgram"/>
            </w:pPr>
            <w:r>
              <w:t xml:space="preserve">        $data['content']        = 'backend/umum/penerbitan_ktp/create';</w:t>
            </w:r>
          </w:p>
          <w:p w14:paraId="1FC41C68" w14:textId="77777777" w:rsidR="006037BB" w:rsidRDefault="006037BB" w:rsidP="006037BB">
            <w:pPr>
              <w:pStyle w:val="KodeProgram"/>
            </w:pPr>
            <w:r>
              <w:t xml:space="preserve">        $data['title']          = 'Penerbitan KTP Baru';</w:t>
            </w:r>
          </w:p>
          <w:p w14:paraId="41829819" w14:textId="77777777" w:rsidR="006037BB" w:rsidRDefault="006037BB" w:rsidP="006037BB">
            <w:pPr>
              <w:pStyle w:val="KodeProgram"/>
            </w:pPr>
            <w:r>
              <w:t xml:space="preserve">        $data['breadcrumbs']    = array(</w:t>
            </w:r>
          </w:p>
          <w:p w14:paraId="4A11DA83" w14:textId="77777777" w:rsidR="006037BB" w:rsidRDefault="006037BB" w:rsidP="006037BB">
            <w:pPr>
              <w:pStyle w:val="KodeProgram"/>
            </w:pPr>
            <w:r>
              <w:t xml:space="preserve">            array(</w:t>
            </w:r>
          </w:p>
          <w:p w14:paraId="29F8AEDB" w14:textId="77777777" w:rsidR="006037BB" w:rsidRDefault="006037BB" w:rsidP="006037BB">
            <w:pPr>
              <w:pStyle w:val="KodeProgram"/>
            </w:pPr>
            <w:r>
              <w:t xml:space="preserve">                'url'       =&gt; 'umum/pengajuan/daftar-pengajuan',</w:t>
            </w:r>
          </w:p>
          <w:p w14:paraId="4458C42D" w14:textId="77777777" w:rsidR="006037BB" w:rsidRDefault="006037BB" w:rsidP="006037BB">
            <w:pPr>
              <w:pStyle w:val="KodeProgram"/>
            </w:pPr>
            <w:r>
              <w:t xml:space="preserve">                'title'     =&gt; 'Pengajuan'</w:t>
            </w:r>
          </w:p>
          <w:p w14:paraId="1C6ACA2B" w14:textId="77777777" w:rsidR="006037BB" w:rsidRDefault="006037BB" w:rsidP="006037BB">
            <w:pPr>
              <w:pStyle w:val="KodeProgram"/>
            </w:pPr>
            <w:r>
              <w:t xml:space="preserve">            ),</w:t>
            </w:r>
          </w:p>
          <w:p w14:paraId="47DA829A" w14:textId="77777777" w:rsidR="006037BB" w:rsidRDefault="006037BB" w:rsidP="006037BB">
            <w:pPr>
              <w:pStyle w:val="KodeProgram"/>
            </w:pPr>
            <w:r>
              <w:t xml:space="preserve">            array(</w:t>
            </w:r>
          </w:p>
          <w:p w14:paraId="24D12384" w14:textId="77777777" w:rsidR="006037BB" w:rsidRDefault="006037BB" w:rsidP="006037BB">
            <w:pPr>
              <w:pStyle w:val="KodeProgram"/>
            </w:pPr>
            <w:r>
              <w:t xml:space="preserve">                'url'       =&gt; 'umum/pengajuan/penerbitan-ktp-baru/create',</w:t>
            </w:r>
          </w:p>
          <w:p w14:paraId="064C4311" w14:textId="77777777" w:rsidR="006037BB" w:rsidRDefault="006037BB" w:rsidP="006037BB">
            <w:pPr>
              <w:pStyle w:val="KodeProgram"/>
            </w:pPr>
            <w:r>
              <w:t xml:space="preserve">                'title'     =&gt; 'Penerbitan KTP Baru'</w:t>
            </w:r>
          </w:p>
          <w:p w14:paraId="36B59AEC" w14:textId="77777777" w:rsidR="006037BB" w:rsidRDefault="006037BB" w:rsidP="006037BB">
            <w:pPr>
              <w:pStyle w:val="KodeProgram"/>
            </w:pPr>
            <w:r>
              <w:t xml:space="preserve">            )</w:t>
            </w:r>
          </w:p>
          <w:p w14:paraId="70052EF7" w14:textId="77777777" w:rsidR="006037BB" w:rsidRDefault="006037BB" w:rsidP="006037BB">
            <w:pPr>
              <w:pStyle w:val="KodeProgram"/>
            </w:pPr>
            <w:r>
              <w:t xml:space="preserve">        );</w:t>
            </w:r>
          </w:p>
          <w:p w14:paraId="11E7B4C4" w14:textId="77777777" w:rsidR="006037BB" w:rsidRDefault="006037BB" w:rsidP="006037BB">
            <w:pPr>
              <w:pStyle w:val="KodeProgram"/>
            </w:pPr>
          </w:p>
          <w:p w14:paraId="010E8093" w14:textId="77777777" w:rsidR="006037BB" w:rsidRDefault="006037BB" w:rsidP="006037BB">
            <w:pPr>
              <w:pStyle w:val="KodeProgram"/>
            </w:pPr>
            <w:r>
              <w:t xml:space="preserve">        $this-&gt;load-&gt;view('layouts/master_umum', $data);</w:t>
            </w:r>
          </w:p>
          <w:p w14:paraId="246731D0" w14:textId="77777777" w:rsidR="006037BB" w:rsidRDefault="006037BB" w:rsidP="006037BB">
            <w:pPr>
              <w:pStyle w:val="KodeProgram"/>
            </w:pPr>
            <w:r>
              <w:t xml:space="preserve">    }</w:t>
            </w:r>
          </w:p>
          <w:p w14:paraId="25EECB10" w14:textId="77777777" w:rsidR="006037BB" w:rsidRDefault="006037BB" w:rsidP="006037BB">
            <w:pPr>
              <w:pStyle w:val="KodeProgram"/>
            </w:pPr>
          </w:p>
          <w:p w14:paraId="54F0E344" w14:textId="77777777" w:rsidR="006037BB" w:rsidRDefault="006037BB" w:rsidP="006037BB">
            <w:pPr>
              <w:pStyle w:val="KodeProgram"/>
            </w:pPr>
            <w:r>
              <w:t xml:space="preserve">    public function store_penerbitan_ktp_baru()</w:t>
            </w:r>
          </w:p>
          <w:p w14:paraId="384B7D9C" w14:textId="77777777" w:rsidR="006037BB" w:rsidRDefault="006037BB" w:rsidP="006037BB">
            <w:pPr>
              <w:pStyle w:val="KodeProgram"/>
            </w:pPr>
            <w:r>
              <w:t xml:space="preserve">    {</w:t>
            </w:r>
          </w:p>
          <w:p w14:paraId="431E99FF" w14:textId="77777777" w:rsidR="006037BB" w:rsidRDefault="006037BB" w:rsidP="006037BB">
            <w:pPr>
              <w:pStyle w:val="KodeProgram"/>
            </w:pPr>
            <w:r>
              <w:t xml:space="preserve">        $post = $this-&gt;input-&gt;post();</w:t>
            </w:r>
          </w:p>
          <w:p w14:paraId="08069AB1" w14:textId="77777777" w:rsidR="006037BB" w:rsidRDefault="006037BB" w:rsidP="006037BB">
            <w:pPr>
              <w:pStyle w:val="KodeProgram"/>
            </w:pPr>
          </w:p>
          <w:p w14:paraId="00691D9F" w14:textId="77777777" w:rsidR="006037BB" w:rsidRDefault="006037BB" w:rsidP="006037BB">
            <w:pPr>
              <w:pStyle w:val="KodeProgram"/>
            </w:pPr>
            <w:r>
              <w:t xml:space="preserve">        $pengajuan = array(</w:t>
            </w:r>
          </w:p>
          <w:p w14:paraId="5BA1FB68" w14:textId="77777777" w:rsidR="006037BB" w:rsidRDefault="006037BB" w:rsidP="006037BB">
            <w:pPr>
              <w:pStyle w:val="KodeProgram"/>
            </w:pPr>
            <w:r>
              <w:t xml:space="preserve">            'wilayah_id'    =&gt; $this-&gt;session-&gt;userdata('wilayah_id'),</w:t>
            </w:r>
          </w:p>
          <w:p w14:paraId="7036A9C9" w14:textId="77777777" w:rsidR="006037BB" w:rsidRDefault="006037BB" w:rsidP="006037BB">
            <w:pPr>
              <w:pStyle w:val="KodeProgram"/>
            </w:pPr>
            <w:r>
              <w:t xml:space="preserve">            'nik'           =&gt; $this-&gt;session-&gt;userdata('nik_pemohon')</w:t>
            </w:r>
          </w:p>
          <w:p w14:paraId="7C1C668C" w14:textId="77777777" w:rsidR="006037BB" w:rsidRDefault="006037BB" w:rsidP="006037BB">
            <w:pPr>
              <w:pStyle w:val="KodeProgram"/>
            </w:pPr>
            <w:r>
              <w:t xml:space="preserve">        );</w:t>
            </w:r>
          </w:p>
          <w:p w14:paraId="689703AA" w14:textId="77777777" w:rsidR="006037BB" w:rsidRDefault="006037BB" w:rsidP="006037BB">
            <w:pPr>
              <w:pStyle w:val="KodeProgram"/>
            </w:pPr>
          </w:p>
          <w:p w14:paraId="047485E0" w14:textId="77777777" w:rsidR="006037BB" w:rsidRDefault="006037BB" w:rsidP="006037BB">
            <w:pPr>
              <w:pStyle w:val="KodeProgram"/>
            </w:pPr>
            <w:r>
              <w:t xml:space="preserve">        $files = array(</w:t>
            </w:r>
          </w:p>
          <w:p w14:paraId="0540922F" w14:textId="77777777" w:rsidR="006037BB" w:rsidRDefault="006037BB" w:rsidP="006037BB">
            <w:pPr>
              <w:pStyle w:val="KodeProgram"/>
            </w:pPr>
            <w:r>
              <w:t xml:space="preserve">            'kk'                =&gt; 'KK',</w:t>
            </w:r>
          </w:p>
          <w:p w14:paraId="1934C435" w14:textId="77777777" w:rsidR="006037BB" w:rsidRDefault="006037BB" w:rsidP="006037BB">
            <w:pPr>
              <w:pStyle w:val="KodeProgram"/>
            </w:pPr>
            <w:r>
              <w:t xml:space="preserve">            'surat_pengantar'   =&gt; 'Surat Pengantar'</w:t>
            </w:r>
          </w:p>
          <w:p w14:paraId="1857E266" w14:textId="77777777" w:rsidR="006037BB" w:rsidRDefault="006037BB" w:rsidP="006037BB">
            <w:pPr>
              <w:pStyle w:val="KodeProgram"/>
            </w:pPr>
            <w:r>
              <w:t xml:space="preserve">        );</w:t>
            </w:r>
          </w:p>
          <w:p w14:paraId="7E951EEB" w14:textId="77777777" w:rsidR="006037BB" w:rsidRDefault="006037BB" w:rsidP="006037BB">
            <w:pPr>
              <w:pStyle w:val="KodeProgram"/>
            </w:pPr>
          </w:p>
          <w:p w14:paraId="39D02298" w14:textId="77777777" w:rsidR="006037BB" w:rsidRDefault="006037BB" w:rsidP="006037BB">
            <w:pPr>
              <w:pStyle w:val="KodeProgram"/>
            </w:pPr>
            <w:r>
              <w:t xml:space="preserve">        $this-&gt;penerbitan_ktp_model-&gt;set_pengajuan_penerbitan_ktp($pengajuan, $files);</w:t>
            </w:r>
          </w:p>
          <w:p w14:paraId="00CBF990" w14:textId="77777777" w:rsidR="006037BB" w:rsidRDefault="006037BB" w:rsidP="006037BB">
            <w:pPr>
              <w:pStyle w:val="KodeProgram"/>
            </w:pPr>
          </w:p>
          <w:p w14:paraId="2C31C2B6" w14:textId="77777777" w:rsidR="006037BB" w:rsidRDefault="006037BB" w:rsidP="006037BB">
            <w:pPr>
              <w:pStyle w:val="KodeProgram"/>
            </w:pPr>
            <w:r>
              <w:t xml:space="preserve">        $this-&gt;output-&gt;set_content_type('application/json');</w:t>
            </w:r>
          </w:p>
          <w:p w14:paraId="0C0778D8" w14:textId="77777777" w:rsidR="006037BB" w:rsidRDefault="006037BB" w:rsidP="006037BB">
            <w:pPr>
              <w:pStyle w:val="KodeProgram"/>
            </w:pPr>
            <w:r>
              <w:t xml:space="preserve">        echo json_encode(array(</w:t>
            </w:r>
          </w:p>
          <w:p w14:paraId="15B3A258" w14:textId="77777777" w:rsidR="006037BB" w:rsidRDefault="006037BB" w:rsidP="006037BB">
            <w:pPr>
              <w:pStyle w:val="KodeProgram"/>
            </w:pPr>
            <w:r>
              <w:t xml:space="preserve">            'msg' =&gt; 'Success'</w:t>
            </w:r>
          </w:p>
          <w:p w14:paraId="2767B7B7" w14:textId="77777777" w:rsidR="006037BB" w:rsidRDefault="006037BB" w:rsidP="006037BB">
            <w:pPr>
              <w:pStyle w:val="KodeProgram"/>
            </w:pPr>
            <w:r>
              <w:t xml:space="preserve">        ));</w:t>
            </w:r>
          </w:p>
          <w:p w14:paraId="50FFA9FB" w14:textId="77777777" w:rsidR="006037BB" w:rsidRDefault="006037BB" w:rsidP="006037BB">
            <w:pPr>
              <w:pStyle w:val="KodeProgram"/>
            </w:pPr>
            <w:r>
              <w:t xml:space="preserve">    }</w:t>
            </w:r>
          </w:p>
          <w:p w14:paraId="35264D67" w14:textId="7B28D0BE" w:rsidR="0051418B" w:rsidRDefault="006037BB" w:rsidP="003A5B61">
            <w:pPr>
              <w:pStyle w:val="KodeProgram"/>
              <w:keepNext/>
            </w:pPr>
            <w:r>
              <w:t>}</w:t>
            </w:r>
          </w:p>
        </w:tc>
      </w:tr>
    </w:tbl>
    <w:p w14:paraId="4C238441" w14:textId="3ACD72AC" w:rsidR="0051418B" w:rsidRPr="003A5B61" w:rsidRDefault="003A5B61" w:rsidP="003A5B61">
      <w:pPr>
        <w:pStyle w:val="Caption"/>
      </w:pPr>
      <w:bookmarkStart w:id="130" w:name="_Toc60912049"/>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14</w:t>
      </w:r>
      <w:r w:rsidR="00D93194">
        <w:rPr>
          <w:noProof/>
        </w:rPr>
        <w:fldChar w:fldCharType="end"/>
      </w:r>
      <w:r>
        <w:t xml:space="preserve"> </w:t>
      </w:r>
      <w:r w:rsidR="0051418B">
        <w:rPr>
          <w:b w:val="0"/>
        </w:rPr>
        <w:t>Penerbitan_ktp.php</w:t>
      </w:r>
      <w:bookmarkEnd w:id="130"/>
      <w:proofErr w:type="gramEnd"/>
    </w:p>
    <w:p w14:paraId="0BA91C7A" w14:textId="78ECA04D" w:rsidR="0051418B" w:rsidRDefault="003A5B61" w:rsidP="0051418B">
      <w:pPr>
        <w:ind w:firstLine="851"/>
      </w:pPr>
      <w:proofErr w:type="gramStart"/>
      <w:r>
        <w:t>Kode Program 5</w:t>
      </w:r>
      <w:r w:rsidR="0051418B">
        <w:t xml:space="preserve">.14 merupakan kode program yang digunakan untuk menerima </w:t>
      </w:r>
      <w:r w:rsidR="0051418B" w:rsidRPr="0051418B">
        <w:rPr>
          <w:i/>
        </w:rPr>
        <w:t>request</w:t>
      </w:r>
      <w:r w:rsidR="0051418B">
        <w:t xml:space="preserve"> berdasarkan </w:t>
      </w:r>
      <w:r w:rsidR="0051418B" w:rsidRPr="0051418B">
        <w:rPr>
          <w:i/>
        </w:rPr>
        <w:t>route mapping</w:t>
      </w:r>
      <w:r w:rsidR="0051418B">
        <w:t xml:space="preserve"> untuk membuat pengajuan penerbitan KTP baru.</w:t>
      </w:r>
      <w:proofErr w:type="gramEnd"/>
    </w:p>
    <w:p w14:paraId="27D09939" w14:textId="48A458CB" w:rsidR="0051418B" w:rsidRDefault="0051418B" w:rsidP="0051418B"/>
    <w:p w14:paraId="63EF4CA5" w14:textId="77777777" w:rsidR="002517C7" w:rsidRDefault="002517C7" w:rsidP="0051418B"/>
    <w:p w14:paraId="4FB470ED" w14:textId="7D4B0CA3" w:rsidR="00C32FCD" w:rsidRDefault="00B31B60" w:rsidP="00A0746C">
      <w:pPr>
        <w:pStyle w:val="Heading3"/>
        <w:numPr>
          <w:ilvl w:val="0"/>
          <w:numId w:val="26"/>
        </w:numPr>
        <w:ind w:left="851" w:hanging="851"/>
      </w:pPr>
      <w:bookmarkStart w:id="131" w:name="_Toc60911862"/>
      <w:r>
        <w:lastRenderedPageBreak/>
        <w:t>Mengubah Password</w:t>
      </w:r>
      <w:bookmarkEnd w:id="131"/>
    </w:p>
    <w:p w14:paraId="26F1CAD6" w14:textId="2CE1DF6F" w:rsidR="00C32FCD" w:rsidRDefault="00C32FCD" w:rsidP="00C32FCD">
      <w:pPr>
        <w:ind w:firstLine="851"/>
      </w:pPr>
      <w:proofErr w:type="gramStart"/>
      <w:r>
        <w:t xml:space="preserve">Masyarakat dapat melakukan perubahan </w:t>
      </w:r>
      <w:r w:rsidRPr="00C32FCD">
        <w:rPr>
          <w:i/>
        </w:rPr>
        <w:t>password</w:t>
      </w:r>
      <w:r>
        <w:t xml:space="preserve"> pada akun pengguna terkait.</w:t>
      </w:r>
      <w:proofErr w:type="gramEnd"/>
      <w:r>
        <w:t xml:space="preserve"> </w:t>
      </w:r>
      <w:proofErr w:type="gramStart"/>
      <w:r w:rsidRPr="00C32FCD">
        <w:rPr>
          <w:i/>
        </w:rPr>
        <w:t>Username</w:t>
      </w:r>
      <w:r>
        <w:t xml:space="preserve"> dan </w:t>
      </w:r>
      <w:r w:rsidRPr="00C32FCD">
        <w:rPr>
          <w:i/>
        </w:rPr>
        <w:t>password default</w:t>
      </w:r>
      <w:r>
        <w:t xml:space="preserve"> untuk yang belum pernah melakukan login adalah NIK sebagai </w:t>
      </w:r>
      <w:r w:rsidRPr="00C32FCD">
        <w:rPr>
          <w:i/>
        </w:rPr>
        <w:t>username</w:t>
      </w:r>
      <w:r>
        <w:t xml:space="preserve"> dan Nomor KK sebagai </w:t>
      </w:r>
      <w:r w:rsidRPr="00C32FCD">
        <w:rPr>
          <w:i/>
        </w:rPr>
        <w:t>password</w:t>
      </w:r>
      <w:r>
        <w:t>.</w:t>
      </w:r>
      <w:proofErr w:type="gramEnd"/>
    </w:p>
    <w:p w14:paraId="15509CF8" w14:textId="33B96155" w:rsidR="009D08AB" w:rsidRDefault="009D08AB" w:rsidP="00A0746C">
      <w:pPr>
        <w:pStyle w:val="ListParagraph"/>
        <w:numPr>
          <w:ilvl w:val="0"/>
          <w:numId w:val="30"/>
        </w:numPr>
        <w:ind w:left="851" w:hanging="851"/>
      </w:pPr>
      <w:r>
        <w:t>Model Manajemen Pengguna</w:t>
      </w:r>
    </w:p>
    <w:p w14:paraId="1E07BCFE" w14:textId="16D7C2FB" w:rsidR="00C32FCD" w:rsidRDefault="00C32FCD" w:rsidP="00C32FCD">
      <w:pPr>
        <w:pStyle w:val="ListParagraph"/>
        <w:ind w:left="0" w:firstLine="851"/>
      </w:pPr>
      <w:proofErr w:type="gramStart"/>
      <w:r>
        <w:t xml:space="preserve">Model Manajemen Pengguna adalah model yang digunakan untuk menyimpan perubahan data pengguna misalnya perubahan </w:t>
      </w:r>
      <w:r w:rsidRPr="00C32FCD">
        <w:rPr>
          <w:i/>
        </w:rPr>
        <w:t>password</w:t>
      </w:r>
      <w:r>
        <w:t>.</w:t>
      </w:r>
      <w:proofErr w:type="gramEnd"/>
    </w:p>
    <w:p w14:paraId="6E5FD346" w14:textId="77777777" w:rsidR="00C32FCD" w:rsidRDefault="00C32FCD" w:rsidP="00C32FCD"/>
    <w:tbl>
      <w:tblPr>
        <w:tblStyle w:val="TableGrid"/>
        <w:tblW w:w="0" w:type="auto"/>
        <w:tblLook w:val="04A0" w:firstRow="1" w:lastRow="0" w:firstColumn="1" w:lastColumn="0" w:noHBand="0" w:noVBand="1"/>
      </w:tblPr>
      <w:tblGrid>
        <w:gridCol w:w="8234"/>
      </w:tblGrid>
      <w:tr w:rsidR="00C32FCD" w14:paraId="72C0EA7D" w14:textId="77777777" w:rsidTr="00C32FCD">
        <w:tc>
          <w:tcPr>
            <w:tcW w:w="8234" w:type="dxa"/>
          </w:tcPr>
          <w:p w14:paraId="1E293404" w14:textId="77777777" w:rsidR="002556DE" w:rsidRDefault="002556DE" w:rsidP="002556DE">
            <w:pPr>
              <w:pStyle w:val="KodeProgram"/>
            </w:pPr>
            <w:r>
              <w:t>&lt;?php</w:t>
            </w:r>
          </w:p>
          <w:p w14:paraId="2DBD3534" w14:textId="77777777" w:rsidR="002556DE" w:rsidRDefault="002556DE" w:rsidP="002556DE">
            <w:pPr>
              <w:pStyle w:val="KodeProgram"/>
            </w:pPr>
            <w:r>
              <w:t>defined('BASEPATH') or exit('No direct script access allowed');</w:t>
            </w:r>
          </w:p>
          <w:p w14:paraId="4EAEC4C3" w14:textId="77777777" w:rsidR="002556DE" w:rsidRDefault="002556DE" w:rsidP="002556DE">
            <w:pPr>
              <w:pStyle w:val="KodeProgram"/>
            </w:pPr>
          </w:p>
          <w:p w14:paraId="21BF4183" w14:textId="77777777" w:rsidR="002556DE" w:rsidRDefault="002556DE" w:rsidP="002556DE">
            <w:pPr>
              <w:pStyle w:val="KodeProgram"/>
            </w:pPr>
            <w:r>
              <w:t>class Manajemen_pengguna_model extends CI_Model</w:t>
            </w:r>
          </w:p>
          <w:p w14:paraId="4140FBCE" w14:textId="77777777" w:rsidR="002556DE" w:rsidRDefault="002556DE" w:rsidP="002556DE">
            <w:pPr>
              <w:pStyle w:val="KodeProgram"/>
            </w:pPr>
            <w:r>
              <w:t>{</w:t>
            </w:r>
          </w:p>
          <w:p w14:paraId="7508F708" w14:textId="77777777" w:rsidR="002556DE" w:rsidRDefault="002556DE" w:rsidP="002556DE">
            <w:pPr>
              <w:pStyle w:val="KodeProgram"/>
            </w:pPr>
            <w:r>
              <w:t xml:space="preserve">    public function __construct()</w:t>
            </w:r>
          </w:p>
          <w:p w14:paraId="73F9EF01" w14:textId="77777777" w:rsidR="002556DE" w:rsidRDefault="002556DE" w:rsidP="002556DE">
            <w:pPr>
              <w:pStyle w:val="KodeProgram"/>
            </w:pPr>
            <w:r>
              <w:t xml:space="preserve">    {</w:t>
            </w:r>
          </w:p>
          <w:p w14:paraId="5652F85E" w14:textId="77777777" w:rsidR="002556DE" w:rsidRDefault="002556DE" w:rsidP="002556DE">
            <w:pPr>
              <w:pStyle w:val="KodeProgram"/>
            </w:pPr>
            <w:r>
              <w:t xml:space="preserve">        parent::__construct();</w:t>
            </w:r>
          </w:p>
          <w:p w14:paraId="0305CE58" w14:textId="77777777" w:rsidR="00C32FCD" w:rsidRDefault="002556DE" w:rsidP="002556DE">
            <w:pPr>
              <w:pStyle w:val="KodeProgram"/>
            </w:pPr>
            <w:r>
              <w:t xml:space="preserve">    }</w:t>
            </w:r>
          </w:p>
          <w:p w14:paraId="10C9CA15" w14:textId="77777777" w:rsidR="002556DE" w:rsidRDefault="002556DE" w:rsidP="002556DE">
            <w:pPr>
              <w:pStyle w:val="KodeProgram"/>
            </w:pPr>
          </w:p>
          <w:p w14:paraId="425750EC" w14:textId="77777777" w:rsidR="002556DE" w:rsidRDefault="002556DE" w:rsidP="002556DE">
            <w:pPr>
              <w:pStyle w:val="KodeProgram"/>
            </w:pPr>
            <w:r>
              <w:t xml:space="preserve">    public function ubah_password($user_id, $new_password)</w:t>
            </w:r>
          </w:p>
          <w:p w14:paraId="2AC83F7C" w14:textId="77777777" w:rsidR="002556DE" w:rsidRDefault="002556DE" w:rsidP="002556DE">
            <w:pPr>
              <w:pStyle w:val="KodeProgram"/>
            </w:pPr>
            <w:r>
              <w:t xml:space="preserve">    {</w:t>
            </w:r>
          </w:p>
          <w:p w14:paraId="5F38320A" w14:textId="77777777" w:rsidR="002556DE" w:rsidRDefault="002556DE" w:rsidP="002556DE">
            <w:pPr>
              <w:pStyle w:val="KodeProgram"/>
            </w:pPr>
            <w:r>
              <w:t xml:space="preserve">        $data = array(</w:t>
            </w:r>
          </w:p>
          <w:p w14:paraId="09E49A1B" w14:textId="77777777" w:rsidR="002556DE" w:rsidRDefault="002556DE" w:rsidP="002556DE">
            <w:pPr>
              <w:pStyle w:val="KodeProgram"/>
            </w:pPr>
            <w:r>
              <w:t xml:space="preserve">            'user_password' =&gt; password_hash($new_password, PASSWORD_DEFAULT)</w:t>
            </w:r>
          </w:p>
          <w:p w14:paraId="21F8A393" w14:textId="77777777" w:rsidR="002556DE" w:rsidRDefault="002556DE" w:rsidP="002556DE">
            <w:pPr>
              <w:pStyle w:val="KodeProgram"/>
            </w:pPr>
            <w:r>
              <w:t xml:space="preserve">        );</w:t>
            </w:r>
          </w:p>
          <w:p w14:paraId="5AA806DB" w14:textId="77777777" w:rsidR="002556DE" w:rsidRDefault="002556DE" w:rsidP="002556DE">
            <w:pPr>
              <w:pStyle w:val="KodeProgram"/>
            </w:pPr>
          </w:p>
          <w:p w14:paraId="7B1BF232" w14:textId="77777777" w:rsidR="002556DE" w:rsidRDefault="002556DE" w:rsidP="002556DE">
            <w:pPr>
              <w:pStyle w:val="KodeProgram"/>
            </w:pPr>
            <w:r>
              <w:t xml:space="preserve">        $this-&gt;db-&gt;where('user_id', $user_id)</w:t>
            </w:r>
          </w:p>
          <w:p w14:paraId="7A2764EB" w14:textId="77777777" w:rsidR="002556DE" w:rsidRDefault="002556DE" w:rsidP="002556DE">
            <w:pPr>
              <w:pStyle w:val="KodeProgram"/>
            </w:pPr>
            <w:r>
              <w:t xml:space="preserve">                -&gt;update('ref_user', $data);</w:t>
            </w:r>
          </w:p>
          <w:p w14:paraId="545775D8" w14:textId="77777777" w:rsidR="002556DE" w:rsidRDefault="002556DE" w:rsidP="002556DE">
            <w:pPr>
              <w:pStyle w:val="KodeProgram"/>
            </w:pPr>
            <w:r>
              <w:t xml:space="preserve">    }</w:t>
            </w:r>
          </w:p>
          <w:p w14:paraId="0C31EF95" w14:textId="3A50BDA7" w:rsidR="002556DE" w:rsidRDefault="002556DE" w:rsidP="003A5B61">
            <w:pPr>
              <w:pStyle w:val="KodeProgram"/>
              <w:keepNext/>
            </w:pPr>
            <w:r>
              <w:t>}</w:t>
            </w:r>
          </w:p>
        </w:tc>
      </w:tr>
    </w:tbl>
    <w:p w14:paraId="11E39C16" w14:textId="3C3FC2E8" w:rsidR="00C32FCD" w:rsidRPr="003A5B61" w:rsidRDefault="003A5B61" w:rsidP="003A5B61">
      <w:pPr>
        <w:pStyle w:val="Caption"/>
      </w:pPr>
      <w:bookmarkStart w:id="132" w:name="_Toc60912050"/>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15</w:t>
      </w:r>
      <w:r w:rsidR="00D93194">
        <w:rPr>
          <w:noProof/>
        </w:rPr>
        <w:fldChar w:fldCharType="end"/>
      </w:r>
      <w:r>
        <w:t xml:space="preserve"> </w:t>
      </w:r>
      <w:r w:rsidR="00C32FCD">
        <w:rPr>
          <w:b w:val="0"/>
        </w:rPr>
        <w:t>Manajemen_pengguna_model.php</w:t>
      </w:r>
      <w:bookmarkEnd w:id="132"/>
      <w:proofErr w:type="gramEnd"/>
    </w:p>
    <w:p w14:paraId="576A9312" w14:textId="4718C75C" w:rsidR="00C32FCD" w:rsidRDefault="003A5B61" w:rsidP="00C32FCD">
      <w:pPr>
        <w:ind w:firstLine="851"/>
      </w:pPr>
      <w:proofErr w:type="gramStart"/>
      <w:r>
        <w:t>Kode Program 5</w:t>
      </w:r>
      <w:r w:rsidR="00C32FCD">
        <w:t xml:space="preserve">.15 adalah kode program yang digunakan untuk menyimpan perubahan data akun pengguna pada table </w:t>
      </w:r>
      <w:r w:rsidR="00C32FCD" w:rsidRPr="00C32FCD">
        <w:rPr>
          <w:rStyle w:val="KodeProgramChar"/>
        </w:rPr>
        <w:t>ref_user</w:t>
      </w:r>
      <w:r w:rsidR="00C32FCD">
        <w:t>.</w:t>
      </w:r>
      <w:proofErr w:type="gramEnd"/>
    </w:p>
    <w:p w14:paraId="6FBC8133" w14:textId="77777777" w:rsidR="002517C7" w:rsidRDefault="002517C7" w:rsidP="00C32FCD">
      <w:pPr>
        <w:ind w:firstLine="851"/>
      </w:pPr>
    </w:p>
    <w:p w14:paraId="116F0637" w14:textId="04ABE113" w:rsidR="009D08AB" w:rsidRDefault="009D08AB" w:rsidP="00A0746C">
      <w:pPr>
        <w:pStyle w:val="ListParagraph"/>
        <w:numPr>
          <w:ilvl w:val="0"/>
          <w:numId w:val="30"/>
        </w:numPr>
        <w:ind w:left="851" w:hanging="851"/>
      </w:pPr>
      <w:r>
        <w:t>Controller Manajemen Pengguna</w:t>
      </w:r>
    </w:p>
    <w:p w14:paraId="5FDFBF58" w14:textId="75756C98" w:rsidR="00C32FCD" w:rsidRDefault="00C32FCD" w:rsidP="00C32FCD">
      <w:pPr>
        <w:pStyle w:val="ListParagraph"/>
        <w:ind w:left="0" w:firstLine="851"/>
      </w:pPr>
      <w:proofErr w:type="gramStart"/>
      <w:r>
        <w:t xml:space="preserve">Controller Manajemen Pengguna adalah controller yang digunakan untuk menerima </w:t>
      </w:r>
      <w:r w:rsidRPr="00C32FCD">
        <w:rPr>
          <w:i/>
        </w:rPr>
        <w:t>request</w:t>
      </w:r>
      <w:r>
        <w:t xml:space="preserve"> perubahan data akun dan meneruskan ke model.</w:t>
      </w:r>
      <w:proofErr w:type="gramEnd"/>
    </w:p>
    <w:p w14:paraId="4B4D745A" w14:textId="77777777" w:rsidR="00C32FCD" w:rsidRDefault="00C32FCD" w:rsidP="00C32FCD"/>
    <w:tbl>
      <w:tblPr>
        <w:tblStyle w:val="TableGrid"/>
        <w:tblW w:w="0" w:type="auto"/>
        <w:tblLook w:val="04A0" w:firstRow="1" w:lastRow="0" w:firstColumn="1" w:lastColumn="0" w:noHBand="0" w:noVBand="1"/>
      </w:tblPr>
      <w:tblGrid>
        <w:gridCol w:w="8234"/>
      </w:tblGrid>
      <w:tr w:rsidR="00C32FCD" w14:paraId="6FD7BB47" w14:textId="77777777" w:rsidTr="00C32FCD">
        <w:tc>
          <w:tcPr>
            <w:tcW w:w="8234" w:type="dxa"/>
          </w:tcPr>
          <w:p w14:paraId="6ADF35C1" w14:textId="77777777" w:rsidR="006D2322" w:rsidRDefault="006D2322" w:rsidP="006D2322">
            <w:pPr>
              <w:pStyle w:val="KodeProgram"/>
            </w:pPr>
            <w:r>
              <w:t>&lt;?php</w:t>
            </w:r>
          </w:p>
          <w:p w14:paraId="101E2574" w14:textId="77777777" w:rsidR="006D2322" w:rsidRDefault="006D2322" w:rsidP="006D2322">
            <w:pPr>
              <w:pStyle w:val="KodeProgram"/>
            </w:pPr>
            <w:r>
              <w:t>defined('BASEPATH') or exit('No direct script access allowed');</w:t>
            </w:r>
          </w:p>
          <w:p w14:paraId="6F8F7BD3" w14:textId="77777777" w:rsidR="006D2322" w:rsidRDefault="006D2322" w:rsidP="006D2322">
            <w:pPr>
              <w:pStyle w:val="KodeProgram"/>
            </w:pPr>
          </w:p>
          <w:p w14:paraId="6E8E3FB1" w14:textId="77777777" w:rsidR="006D2322" w:rsidRDefault="006D2322" w:rsidP="006D2322">
            <w:pPr>
              <w:pStyle w:val="KodeProgram"/>
            </w:pPr>
            <w:r>
              <w:t>class Manajemen_pengguna extends CI_Controller</w:t>
            </w:r>
          </w:p>
          <w:p w14:paraId="622E54D2" w14:textId="77777777" w:rsidR="006D2322" w:rsidRDefault="006D2322" w:rsidP="006D2322">
            <w:pPr>
              <w:pStyle w:val="KodeProgram"/>
            </w:pPr>
            <w:r>
              <w:t>{</w:t>
            </w:r>
          </w:p>
          <w:p w14:paraId="2678EF4E" w14:textId="77777777" w:rsidR="006D2322" w:rsidRDefault="006D2322" w:rsidP="006D2322">
            <w:pPr>
              <w:pStyle w:val="KodeProgram"/>
            </w:pPr>
            <w:r>
              <w:t xml:space="preserve">    public function __construct()</w:t>
            </w:r>
          </w:p>
          <w:p w14:paraId="08815636" w14:textId="77777777" w:rsidR="006D2322" w:rsidRDefault="006D2322" w:rsidP="006D2322">
            <w:pPr>
              <w:pStyle w:val="KodeProgram"/>
            </w:pPr>
            <w:r>
              <w:t xml:space="preserve">    {</w:t>
            </w:r>
          </w:p>
          <w:p w14:paraId="64D5050B" w14:textId="77777777" w:rsidR="006D2322" w:rsidRDefault="006D2322" w:rsidP="006D2322">
            <w:pPr>
              <w:pStyle w:val="KodeProgram"/>
            </w:pPr>
            <w:r>
              <w:lastRenderedPageBreak/>
              <w:t xml:space="preserve">        parent::__construct();</w:t>
            </w:r>
          </w:p>
          <w:p w14:paraId="5B2F765F" w14:textId="77777777" w:rsidR="006D2322" w:rsidRDefault="006D2322" w:rsidP="006D2322">
            <w:pPr>
              <w:pStyle w:val="KodeProgram"/>
            </w:pPr>
            <w:r>
              <w:t xml:space="preserve">        $this-&gt;load-&gt;model('Umum/Manajemen_pengguna_model', 'manajemen_pengguna_model');</w:t>
            </w:r>
          </w:p>
          <w:p w14:paraId="46DD129F" w14:textId="77777777" w:rsidR="006D2322" w:rsidRDefault="006D2322" w:rsidP="006D2322">
            <w:pPr>
              <w:pStyle w:val="KodeProgram"/>
            </w:pPr>
            <w:r>
              <w:t xml:space="preserve">        $this-&gt;load-&gt;helper('check_login_helper');</w:t>
            </w:r>
          </w:p>
          <w:p w14:paraId="2A203E1F" w14:textId="77777777" w:rsidR="006D2322" w:rsidRDefault="006D2322" w:rsidP="006D2322">
            <w:pPr>
              <w:pStyle w:val="KodeProgram"/>
            </w:pPr>
            <w:r>
              <w:t xml:space="preserve">        check_login($this-&gt;session);</w:t>
            </w:r>
          </w:p>
          <w:p w14:paraId="31FBF55E" w14:textId="77777777" w:rsidR="006D2322" w:rsidRDefault="006D2322" w:rsidP="006D2322">
            <w:pPr>
              <w:pStyle w:val="KodeProgram"/>
            </w:pPr>
            <w:r>
              <w:t xml:space="preserve">    }</w:t>
            </w:r>
          </w:p>
          <w:p w14:paraId="2A00E347" w14:textId="77777777" w:rsidR="006D2322" w:rsidRDefault="006D2322" w:rsidP="006D2322">
            <w:pPr>
              <w:pStyle w:val="KodeProgram"/>
            </w:pPr>
          </w:p>
          <w:p w14:paraId="7F1BE33F" w14:textId="77777777" w:rsidR="006D2322" w:rsidRDefault="006D2322" w:rsidP="006D2322">
            <w:pPr>
              <w:pStyle w:val="KodeProgram"/>
            </w:pPr>
            <w:r>
              <w:t xml:space="preserve">    public function ubah_password()</w:t>
            </w:r>
          </w:p>
          <w:p w14:paraId="6BE9DA86" w14:textId="77777777" w:rsidR="006D2322" w:rsidRDefault="006D2322" w:rsidP="006D2322">
            <w:pPr>
              <w:pStyle w:val="KodeProgram"/>
            </w:pPr>
            <w:r>
              <w:t xml:space="preserve">    {</w:t>
            </w:r>
          </w:p>
          <w:p w14:paraId="05714397" w14:textId="77777777" w:rsidR="006D2322" w:rsidRDefault="006D2322" w:rsidP="006D2322">
            <w:pPr>
              <w:pStyle w:val="KodeProgram"/>
            </w:pPr>
            <w:r>
              <w:t xml:space="preserve">        $data['title']          = 'Ubah Password';</w:t>
            </w:r>
          </w:p>
          <w:p w14:paraId="653AA389" w14:textId="77777777" w:rsidR="006D2322" w:rsidRDefault="006D2322" w:rsidP="006D2322">
            <w:pPr>
              <w:pStyle w:val="KodeProgram"/>
            </w:pPr>
            <w:r>
              <w:t xml:space="preserve">        $data['content']        = 'backend/umum/manajemen_pengguna/ubah_password';</w:t>
            </w:r>
          </w:p>
          <w:p w14:paraId="15A0BB01" w14:textId="77777777" w:rsidR="006D2322" w:rsidRDefault="006D2322" w:rsidP="006D2322">
            <w:pPr>
              <w:pStyle w:val="KodeProgram"/>
            </w:pPr>
            <w:r>
              <w:t xml:space="preserve">        $data['breadcrumbs']    = array(</w:t>
            </w:r>
          </w:p>
          <w:p w14:paraId="5232CEFB" w14:textId="77777777" w:rsidR="006D2322" w:rsidRDefault="006D2322" w:rsidP="006D2322">
            <w:pPr>
              <w:pStyle w:val="KodeProgram"/>
            </w:pPr>
            <w:r>
              <w:t xml:space="preserve">            array(</w:t>
            </w:r>
          </w:p>
          <w:p w14:paraId="023B672D" w14:textId="77777777" w:rsidR="006D2322" w:rsidRDefault="006D2322" w:rsidP="006D2322">
            <w:pPr>
              <w:pStyle w:val="KodeProgram"/>
            </w:pPr>
            <w:r>
              <w:t xml:space="preserve">                'url'   =&gt; 'umum',</w:t>
            </w:r>
          </w:p>
          <w:p w14:paraId="3BF1E3B8" w14:textId="77777777" w:rsidR="006D2322" w:rsidRDefault="006D2322" w:rsidP="006D2322">
            <w:pPr>
              <w:pStyle w:val="KodeProgram"/>
            </w:pPr>
            <w:r>
              <w:t xml:space="preserve">                'title' =&gt; 'Dashboard'</w:t>
            </w:r>
          </w:p>
          <w:p w14:paraId="49B9D06E" w14:textId="77777777" w:rsidR="006D2322" w:rsidRDefault="006D2322" w:rsidP="006D2322">
            <w:pPr>
              <w:pStyle w:val="KodeProgram"/>
            </w:pPr>
            <w:r>
              <w:t xml:space="preserve">            ),</w:t>
            </w:r>
          </w:p>
          <w:p w14:paraId="787DDA7C" w14:textId="77777777" w:rsidR="006D2322" w:rsidRDefault="006D2322" w:rsidP="006D2322">
            <w:pPr>
              <w:pStyle w:val="KodeProgram"/>
            </w:pPr>
            <w:r>
              <w:t xml:space="preserve">            array(</w:t>
            </w:r>
          </w:p>
          <w:p w14:paraId="0F33AEAD" w14:textId="77777777" w:rsidR="006D2322" w:rsidRDefault="006D2322" w:rsidP="006D2322">
            <w:pPr>
              <w:pStyle w:val="KodeProgram"/>
            </w:pPr>
            <w:r>
              <w:t xml:space="preserve">                'url'   =&gt; 'umum/manajemen-pengguna/ubah-password',</w:t>
            </w:r>
          </w:p>
          <w:p w14:paraId="4CC0DE6A" w14:textId="77777777" w:rsidR="006D2322" w:rsidRDefault="006D2322" w:rsidP="006D2322">
            <w:pPr>
              <w:pStyle w:val="KodeProgram"/>
            </w:pPr>
            <w:r>
              <w:t xml:space="preserve">                'title' =&gt; 'Ubah Password'</w:t>
            </w:r>
          </w:p>
          <w:p w14:paraId="1E2171DC" w14:textId="77777777" w:rsidR="006D2322" w:rsidRDefault="006D2322" w:rsidP="006D2322">
            <w:pPr>
              <w:pStyle w:val="KodeProgram"/>
            </w:pPr>
            <w:r>
              <w:t xml:space="preserve">            )</w:t>
            </w:r>
          </w:p>
          <w:p w14:paraId="0419C73D" w14:textId="77777777" w:rsidR="006D2322" w:rsidRDefault="006D2322" w:rsidP="006D2322">
            <w:pPr>
              <w:pStyle w:val="KodeProgram"/>
            </w:pPr>
            <w:r>
              <w:t xml:space="preserve">        );</w:t>
            </w:r>
          </w:p>
          <w:p w14:paraId="6BFD191E" w14:textId="77777777" w:rsidR="006D2322" w:rsidRDefault="006D2322" w:rsidP="006D2322">
            <w:pPr>
              <w:pStyle w:val="KodeProgram"/>
            </w:pPr>
          </w:p>
          <w:p w14:paraId="67B9894F" w14:textId="77777777" w:rsidR="006D2322" w:rsidRDefault="006D2322" w:rsidP="006D2322">
            <w:pPr>
              <w:pStyle w:val="KodeProgram"/>
            </w:pPr>
            <w:r>
              <w:t xml:space="preserve">        $this-&gt;load-&gt;view('layouts/master_umum', $data);</w:t>
            </w:r>
          </w:p>
          <w:p w14:paraId="53D58DD0" w14:textId="77777777" w:rsidR="006D2322" w:rsidRDefault="006D2322" w:rsidP="006D2322">
            <w:pPr>
              <w:pStyle w:val="KodeProgram"/>
            </w:pPr>
            <w:r>
              <w:t xml:space="preserve">    }</w:t>
            </w:r>
          </w:p>
          <w:p w14:paraId="42AE56E7" w14:textId="77777777" w:rsidR="006D2322" w:rsidRDefault="006D2322" w:rsidP="006D2322">
            <w:pPr>
              <w:pStyle w:val="KodeProgram"/>
            </w:pPr>
          </w:p>
          <w:p w14:paraId="3548BCCD" w14:textId="77777777" w:rsidR="006D2322" w:rsidRDefault="006D2322" w:rsidP="006D2322">
            <w:pPr>
              <w:pStyle w:val="KodeProgram"/>
            </w:pPr>
            <w:r>
              <w:t xml:space="preserve">    public function store_ubah_password()</w:t>
            </w:r>
          </w:p>
          <w:p w14:paraId="427FD8FE" w14:textId="77777777" w:rsidR="006D2322" w:rsidRDefault="006D2322" w:rsidP="006D2322">
            <w:pPr>
              <w:pStyle w:val="KodeProgram"/>
            </w:pPr>
            <w:r>
              <w:t xml:space="preserve">    {</w:t>
            </w:r>
          </w:p>
          <w:p w14:paraId="3DB45DEB" w14:textId="77777777" w:rsidR="006D2322" w:rsidRDefault="006D2322" w:rsidP="006D2322">
            <w:pPr>
              <w:pStyle w:val="KodeProgram"/>
            </w:pPr>
            <w:r>
              <w:t xml:space="preserve">        $post           = $this-&gt;input-&gt;post();</w:t>
            </w:r>
          </w:p>
          <w:p w14:paraId="4B83CB73" w14:textId="77777777" w:rsidR="006D2322" w:rsidRDefault="006D2322" w:rsidP="006D2322">
            <w:pPr>
              <w:pStyle w:val="KodeProgram"/>
            </w:pPr>
            <w:r>
              <w:t xml:space="preserve">        $user_id        = $this-&gt;session-&gt;userdata('user_id');</w:t>
            </w:r>
          </w:p>
          <w:p w14:paraId="1A20D4C5" w14:textId="77777777" w:rsidR="006D2322" w:rsidRDefault="006D2322" w:rsidP="006D2322">
            <w:pPr>
              <w:pStyle w:val="KodeProgram"/>
            </w:pPr>
            <w:r>
              <w:t xml:space="preserve">        $old_password   = $post['current_password'];</w:t>
            </w:r>
          </w:p>
          <w:p w14:paraId="788F42CF" w14:textId="77777777" w:rsidR="006D2322" w:rsidRDefault="006D2322" w:rsidP="006D2322">
            <w:pPr>
              <w:pStyle w:val="KodeProgram"/>
            </w:pPr>
            <w:r>
              <w:t xml:space="preserve">        $new_password   = $post['new_password'];</w:t>
            </w:r>
          </w:p>
          <w:p w14:paraId="2B02F6B6" w14:textId="77777777" w:rsidR="006D2322" w:rsidRDefault="006D2322" w:rsidP="006D2322">
            <w:pPr>
              <w:pStyle w:val="KodeProgram"/>
            </w:pPr>
          </w:p>
          <w:p w14:paraId="2BBF732B" w14:textId="77777777" w:rsidR="006D2322" w:rsidRDefault="006D2322" w:rsidP="006D2322">
            <w:pPr>
              <w:pStyle w:val="KodeProgram"/>
            </w:pPr>
            <w:r>
              <w:t xml:space="preserve">        if($this-&gt;compare_old_password($user_id, $old_password) == FALSE) {</w:t>
            </w:r>
          </w:p>
          <w:p w14:paraId="6AB2044C" w14:textId="77777777" w:rsidR="006D2322" w:rsidRDefault="006D2322" w:rsidP="006D2322">
            <w:pPr>
              <w:pStyle w:val="KodeProgram"/>
            </w:pPr>
            <w:r>
              <w:t xml:space="preserve">            $this-&gt;output-&gt;set_status_header(406, 'Password anda salah');</w:t>
            </w:r>
          </w:p>
          <w:p w14:paraId="4A5BC2FB" w14:textId="77777777" w:rsidR="006D2322" w:rsidRDefault="006D2322" w:rsidP="006D2322">
            <w:pPr>
              <w:pStyle w:val="KodeProgram"/>
            </w:pPr>
            <w:r>
              <w:t xml:space="preserve">            return;</w:t>
            </w:r>
          </w:p>
          <w:p w14:paraId="3D53FC30" w14:textId="77777777" w:rsidR="006D2322" w:rsidRDefault="006D2322" w:rsidP="006D2322">
            <w:pPr>
              <w:pStyle w:val="KodeProgram"/>
            </w:pPr>
            <w:r>
              <w:t xml:space="preserve">        }</w:t>
            </w:r>
          </w:p>
          <w:p w14:paraId="59FE9195" w14:textId="77777777" w:rsidR="006D2322" w:rsidRDefault="006D2322" w:rsidP="006D2322">
            <w:pPr>
              <w:pStyle w:val="KodeProgram"/>
            </w:pPr>
          </w:p>
          <w:p w14:paraId="1623DA4C" w14:textId="77777777" w:rsidR="006D2322" w:rsidRDefault="006D2322" w:rsidP="006D2322">
            <w:pPr>
              <w:pStyle w:val="KodeProgram"/>
            </w:pPr>
            <w:r>
              <w:t xml:space="preserve">        $this-&gt;manajemen_pengguna_model-&gt;ubah_password($user_id, $new_password);</w:t>
            </w:r>
          </w:p>
          <w:p w14:paraId="787A4EED" w14:textId="77777777" w:rsidR="006D2322" w:rsidRDefault="006D2322" w:rsidP="006D2322">
            <w:pPr>
              <w:pStyle w:val="KodeProgram"/>
            </w:pPr>
            <w:r>
              <w:t xml:space="preserve">        $this-&gt;output-&gt;set_status_header(201);</w:t>
            </w:r>
          </w:p>
          <w:p w14:paraId="0732D895" w14:textId="77777777" w:rsidR="006D2322" w:rsidRDefault="006D2322" w:rsidP="006D2322">
            <w:pPr>
              <w:pStyle w:val="KodeProgram"/>
            </w:pPr>
            <w:r>
              <w:t xml:space="preserve">        echo 'Password berhasil diubah';</w:t>
            </w:r>
          </w:p>
          <w:p w14:paraId="44AB709E" w14:textId="77777777" w:rsidR="006D2322" w:rsidRDefault="006D2322" w:rsidP="006D2322">
            <w:pPr>
              <w:pStyle w:val="KodeProgram"/>
            </w:pPr>
            <w:r>
              <w:t xml:space="preserve">        return;</w:t>
            </w:r>
          </w:p>
          <w:p w14:paraId="72537270" w14:textId="7524B882" w:rsidR="006D2322" w:rsidRDefault="006D2322" w:rsidP="006D2322">
            <w:pPr>
              <w:pStyle w:val="KodeProgram"/>
            </w:pPr>
            <w:r>
              <w:t xml:space="preserve">    }</w:t>
            </w:r>
          </w:p>
          <w:p w14:paraId="065A2914" w14:textId="77777777" w:rsidR="006D2322" w:rsidRDefault="006D2322" w:rsidP="006D2322">
            <w:pPr>
              <w:pStyle w:val="KodeProgram"/>
            </w:pPr>
            <w:r>
              <w:t xml:space="preserve">    private function compare_old_password($user_id, $old_password)</w:t>
            </w:r>
          </w:p>
          <w:p w14:paraId="4BE6A53A" w14:textId="77777777" w:rsidR="006D2322" w:rsidRDefault="006D2322" w:rsidP="006D2322">
            <w:pPr>
              <w:pStyle w:val="KodeProgram"/>
            </w:pPr>
            <w:r>
              <w:t xml:space="preserve">    {</w:t>
            </w:r>
          </w:p>
          <w:p w14:paraId="6A5D8E6A" w14:textId="77777777" w:rsidR="006D2322" w:rsidRDefault="006D2322" w:rsidP="006D2322">
            <w:pPr>
              <w:pStyle w:val="KodeProgram"/>
            </w:pPr>
            <w:r>
              <w:t xml:space="preserve">        $data = $this-&gt;manajemen_pengguna_model-&gt;get_old_password($user_id);</w:t>
            </w:r>
          </w:p>
          <w:p w14:paraId="222D6B60" w14:textId="77777777" w:rsidR="006D2322" w:rsidRDefault="006D2322" w:rsidP="006D2322">
            <w:pPr>
              <w:pStyle w:val="KodeProgram"/>
            </w:pPr>
          </w:p>
          <w:p w14:paraId="437D06CF" w14:textId="77777777" w:rsidR="006D2322" w:rsidRDefault="006D2322" w:rsidP="006D2322">
            <w:pPr>
              <w:pStyle w:val="KodeProgram"/>
            </w:pPr>
            <w:r>
              <w:t xml:space="preserve">        return password_verify($old_password, $data-&gt;user_password);</w:t>
            </w:r>
          </w:p>
          <w:p w14:paraId="2E7B113C" w14:textId="77777777" w:rsidR="006D2322" w:rsidRDefault="006D2322" w:rsidP="006D2322">
            <w:pPr>
              <w:pStyle w:val="KodeProgram"/>
            </w:pPr>
            <w:r>
              <w:t xml:space="preserve">    }</w:t>
            </w:r>
          </w:p>
          <w:p w14:paraId="125F5F4D" w14:textId="42510310" w:rsidR="00C32FCD" w:rsidRDefault="006D2322" w:rsidP="003A5B61">
            <w:pPr>
              <w:pStyle w:val="KodeProgram"/>
              <w:keepNext/>
            </w:pPr>
            <w:r>
              <w:t>}</w:t>
            </w:r>
          </w:p>
        </w:tc>
      </w:tr>
    </w:tbl>
    <w:p w14:paraId="7FF792C3" w14:textId="4EC2800B" w:rsidR="00C32FCD" w:rsidRPr="003A5B61" w:rsidRDefault="003A5B61" w:rsidP="003A5B61">
      <w:pPr>
        <w:pStyle w:val="Caption"/>
      </w:pPr>
      <w:bookmarkStart w:id="133" w:name="_Toc60912051"/>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16</w:t>
      </w:r>
      <w:r w:rsidR="00D93194">
        <w:rPr>
          <w:noProof/>
        </w:rPr>
        <w:fldChar w:fldCharType="end"/>
      </w:r>
      <w:r>
        <w:t xml:space="preserve"> </w:t>
      </w:r>
      <w:r w:rsidR="00C32FCD">
        <w:rPr>
          <w:b w:val="0"/>
        </w:rPr>
        <w:t>Manajemen_pengguna.php</w:t>
      </w:r>
      <w:bookmarkEnd w:id="133"/>
      <w:proofErr w:type="gramEnd"/>
    </w:p>
    <w:p w14:paraId="4256C55B" w14:textId="485F6F53" w:rsidR="00C32FCD" w:rsidRDefault="00C32FCD" w:rsidP="00C32FCD">
      <w:pPr>
        <w:ind w:firstLine="851"/>
      </w:pPr>
      <w:proofErr w:type="gramStart"/>
      <w:r>
        <w:lastRenderedPageBreak/>
        <w:t xml:space="preserve">Kode Program </w:t>
      </w:r>
      <w:r w:rsidR="003A5B61">
        <w:t>5</w:t>
      </w:r>
      <w:r>
        <w:t xml:space="preserve">.16 merupakan kode program yang digunakan untuk menerima </w:t>
      </w:r>
      <w:r w:rsidRPr="00C32FCD">
        <w:rPr>
          <w:i/>
        </w:rPr>
        <w:t>request</w:t>
      </w:r>
      <w:r>
        <w:t xml:space="preserve"> berdasarkan </w:t>
      </w:r>
      <w:r w:rsidRPr="00C32FCD">
        <w:rPr>
          <w:i/>
        </w:rPr>
        <w:t>router mapping</w:t>
      </w:r>
      <w:r>
        <w:t xml:space="preserve"> untuk melakukan perubahan </w:t>
      </w:r>
      <w:r w:rsidRPr="003E3C19">
        <w:rPr>
          <w:i/>
        </w:rPr>
        <w:t>password</w:t>
      </w:r>
      <w:r>
        <w:t>.</w:t>
      </w:r>
      <w:proofErr w:type="gramEnd"/>
    </w:p>
    <w:p w14:paraId="648AA649" w14:textId="10F8D121" w:rsidR="006D569C" w:rsidRDefault="006D569C" w:rsidP="006D569C"/>
    <w:p w14:paraId="694E9AD8" w14:textId="669F4B97" w:rsidR="009D08AB" w:rsidRDefault="009D08AB" w:rsidP="00A0746C">
      <w:pPr>
        <w:pStyle w:val="Heading3"/>
        <w:numPr>
          <w:ilvl w:val="0"/>
          <w:numId w:val="26"/>
        </w:numPr>
        <w:ind w:left="851" w:hanging="851"/>
      </w:pPr>
      <w:bookmarkStart w:id="134" w:name="_Toc60911863"/>
      <w:r>
        <w:t>Hasil</w:t>
      </w:r>
      <w:bookmarkEnd w:id="134"/>
    </w:p>
    <w:p w14:paraId="5936D71F" w14:textId="7A43FC1C" w:rsidR="002F07D0" w:rsidRDefault="002F07D0" w:rsidP="002F07D0">
      <w:pPr>
        <w:ind w:firstLine="851"/>
      </w:pPr>
      <w:proofErr w:type="gramStart"/>
      <w:r>
        <w:t>Aplikasi SIDILAN Modul Masyarakat adalah aplikasi yang bisa digunakan oleh masyarakat untuk me</w:t>
      </w:r>
      <w:r w:rsidR="002E2B68">
        <w:t>lihat dan membuat pengajuan berkas pencatatan sipil di Kabupaten Gianyar.</w:t>
      </w:r>
      <w:proofErr w:type="gramEnd"/>
    </w:p>
    <w:p w14:paraId="0388297C" w14:textId="7350DD43" w:rsidR="002E2B68" w:rsidRDefault="002E2B68" w:rsidP="00A0746C">
      <w:pPr>
        <w:pStyle w:val="ListParagraph"/>
        <w:numPr>
          <w:ilvl w:val="3"/>
          <w:numId w:val="20"/>
        </w:numPr>
        <w:ind w:left="851" w:hanging="851"/>
      </w:pPr>
      <w:r>
        <w:t>Daftar Pengajuan</w:t>
      </w:r>
    </w:p>
    <w:p w14:paraId="0F57EC91" w14:textId="0AA80747" w:rsidR="00206E0A" w:rsidRDefault="00206E0A" w:rsidP="00206E0A">
      <w:pPr>
        <w:pStyle w:val="ListParagraph"/>
        <w:ind w:left="0" w:firstLine="851"/>
      </w:pPr>
      <w:proofErr w:type="gramStart"/>
      <w:r>
        <w:t xml:space="preserve">Daftar Pengajuan adalah halaman yang menampilkan permohonan pengajuan yang telah dibuat </w:t>
      </w:r>
      <w:r w:rsidR="00AF03FA">
        <w:t>oleh user.</w:t>
      </w:r>
      <w:proofErr w:type="gramEnd"/>
    </w:p>
    <w:p w14:paraId="4D09C3C4" w14:textId="77777777" w:rsidR="00AF03FA" w:rsidRDefault="00AF03FA" w:rsidP="00AF03FA"/>
    <w:tbl>
      <w:tblPr>
        <w:tblStyle w:val="TableGrid"/>
        <w:tblW w:w="0" w:type="auto"/>
        <w:tblLook w:val="04A0" w:firstRow="1" w:lastRow="0" w:firstColumn="1" w:lastColumn="0" w:noHBand="0" w:noVBand="1"/>
      </w:tblPr>
      <w:tblGrid>
        <w:gridCol w:w="8234"/>
      </w:tblGrid>
      <w:tr w:rsidR="00AF03FA" w14:paraId="380FBAB5" w14:textId="77777777" w:rsidTr="00AF03FA">
        <w:tc>
          <w:tcPr>
            <w:tcW w:w="8234" w:type="dxa"/>
          </w:tcPr>
          <w:p w14:paraId="32B07F48" w14:textId="1A2BB599" w:rsidR="00AF03FA" w:rsidRDefault="007C23CD" w:rsidP="003A5B61">
            <w:pPr>
              <w:keepNext/>
              <w:spacing w:before="100"/>
            </w:pPr>
            <w:r>
              <w:rPr>
                <w:noProof/>
              </w:rPr>
              <w:drawing>
                <wp:inline distT="0" distB="0" distL="0" distR="0" wp14:anchorId="19E27431" wp14:editId="7DB9B730">
                  <wp:extent cx="5091430" cy="28638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0-57.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1C80B753" w14:textId="6C82C1F8" w:rsidR="00AF03FA" w:rsidRPr="003A5B61" w:rsidRDefault="003A5B61" w:rsidP="003A5B61">
      <w:pPr>
        <w:pStyle w:val="Caption"/>
      </w:pPr>
      <w:bookmarkStart w:id="135" w:name="_Toc60911978"/>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8</w:t>
      </w:r>
      <w:r w:rsidR="00D93194">
        <w:rPr>
          <w:noProof/>
        </w:rPr>
        <w:fldChar w:fldCharType="end"/>
      </w:r>
      <w:r>
        <w:t xml:space="preserve"> </w:t>
      </w:r>
      <w:r w:rsidR="00AF03FA">
        <w:rPr>
          <w:b w:val="0"/>
        </w:rPr>
        <w:t>Halaman Daftar Pengajuan</w:t>
      </w:r>
      <w:bookmarkEnd w:id="135"/>
    </w:p>
    <w:p w14:paraId="3540644B" w14:textId="20DFF0C9" w:rsidR="00AF03FA" w:rsidRDefault="00AF03FA" w:rsidP="00AF03FA">
      <w:r>
        <w:tab/>
      </w:r>
      <w:proofErr w:type="gramStart"/>
      <w:r>
        <w:t xml:space="preserve">Gambar </w:t>
      </w:r>
      <w:r w:rsidR="003A5B61">
        <w:t>5</w:t>
      </w:r>
      <w:r>
        <w:t>.8 adalah tampilan dari halaman daftar pengajuan.</w:t>
      </w:r>
      <w:proofErr w:type="gramEnd"/>
      <w:r>
        <w:t xml:space="preserve"> </w:t>
      </w:r>
      <w:proofErr w:type="gramStart"/>
      <w:r>
        <w:t>Daftar tersebut menampilkan data yang dibutuhkan yaitu Jenis Layanan, Tanggal Pengajuan dan Status Pengajuan.</w:t>
      </w:r>
      <w:proofErr w:type="gramEnd"/>
    </w:p>
    <w:p w14:paraId="2E280601" w14:textId="77777777" w:rsidR="00AF03FA" w:rsidRPr="00AF03FA" w:rsidRDefault="00AF03FA" w:rsidP="00AF03FA"/>
    <w:p w14:paraId="00453DF8" w14:textId="4EFBA9F5" w:rsidR="002E2B68" w:rsidRDefault="002E2B68" w:rsidP="00A0746C">
      <w:pPr>
        <w:pStyle w:val="ListParagraph"/>
        <w:numPr>
          <w:ilvl w:val="3"/>
          <w:numId w:val="20"/>
        </w:numPr>
        <w:ind w:left="851" w:hanging="851"/>
      </w:pPr>
      <w:r>
        <w:t>Pengajuan Penerbitan KK Baru</w:t>
      </w:r>
    </w:p>
    <w:p w14:paraId="204C56B4" w14:textId="3FFFBC21" w:rsidR="00AF03FA" w:rsidRDefault="00AF03FA" w:rsidP="00AF03FA">
      <w:pPr>
        <w:pStyle w:val="ListParagraph"/>
        <w:ind w:left="0" w:firstLine="851"/>
      </w:pPr>
      <w:r>
        <w:t>Pengajuan Penerbitan KK Baru adalah halaman yang menampilkan form yang dibutuhkan untuk melakukan pengajuan.</w:t>
      </w:r>
    </w:p>
    <w:p w14:paraId="2BA6FB34" w14:textId="77777777" w:rsidR="00AF03FA" w:rsidRDefault="00AF03FA" w:rsidP="00AF03FA"/>
    <w:tbl>
      <w:tblPr>
        <w:tblStyle w:val="TableGrid"/>
        <w:tblW w:w="0" w:type="auto"/>
        <w:tblLook w:val="04A0" w:firstRow="1" w:lastRow="0" w:firstColumn="1" w:lastColumn="0" w:noHBand="0" w:noVBand="1"/>
      </w:tblPr>
      <w:tblGrid>
        <w:gridCol w:w="8234"/>
      </w:tblGrid>
      <w:tr w:rsidR="00AF03FA" w14:paraId="3BA02C0E" w14:textId="77777777" w:rsidTr="00AF03FA">
        <w:tc>
          <w:tcPr>
            <w:tcW w:w="8234" w:type="dxa"/>
          </w:tcPr>
          <w:p w14:paraId="765F2876" w14:textId="3573E18B" w:rsidR="00AF03FA" w:rsidRDefault="007C23CD" w:rsidP="003A5B61">
            <w:pPr>
              <w:keepNext/>
              <w:spacing w:before="100"/>
            </w:pPr>
            <w:r>
              <w:rPr>
                <w:noProof/>
              </w:rPr>
              <w:drawing>
                <wp:inline distT="0" distB="0" distL="0" distR="0" wp14:anchorId="39A058C1" wp14:editId="72FABC83">
                  <wp:extent cx="5091430" cy="2863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1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97534DA" w14:textId="6032EEE3" w:rsidR="00AF03FA" w:rsidRPr="003A5B61" w:rsidRDefault="003A5B61" w:rsidP="003A5B61">
      <w:pPr>
        <w:pStyle w:val="Caption"/>
      </w:pPr>
      <w:bookmarkStart w:id="136" w:name="_Toc60911979"/>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9</w:t>
      </w:r>
      <w:r w:rsidR="00D93194">
        <w:rPr>
          <w:noProof/>
        </w:rPr>
        <w:fldChar w:fldCharType="end"/>
      </w:r>
      <w:r>
        <w:t xml:space="preserve"> </w:t>
      </w:r>
      <w:r w:rsidR="00AF03FA">
        <w:rPr>
          <w:b w:val="0"/>
        </w:rPr>
        <w:t>Halaman Pengajuan KK Baru</w:t>
      </w:r>
      <w:bookmarkEnd w:id="136"/>
    </w:p>
    <w:p w14:paraId="769FACD3" w14:textId="0970D2EE" w:rsidR="00AF03FA" w:rsidRDefault="003A5B61" w:rsidP="00AF03FA">
      <w:r>
        <w:tab/>
        <w:t>Gambar 5</w:t>
      </w:r>
      <w:r w:rsidR="00AF03FA">
        <w:t>.9 adalah tampilan dari halaman input form F-1.01. Form F-1.01 adalah form yang dibutuhkan untuk membuat pengajuan penerbitan KK baru sesuai dengan Standar Pelayanan Disdukcapil Kabupaten Gianyar.</w:t>
      </w:r>
    </w:p>
    <w:p w14:paraId="01CC6BDC" w14:textId="77777777" w:rsidR="00AF03FA" w:rsidRPr="00AF03FA" w:rsidRDefault="00AF03FA" w:rsidP="00AF03FA"/>
    <w:p w14:paraId="7B66F27C" w14:textId="27B3EC1B" w:rsidR="002E2B68" w:rsidRDefault="002E2B68" w:rsidP="00A0746C">
      <w:pPr>
        <w:pStyle w:val="ListParagraph"/>
        <w:numPr>
          <w:ilvl w:val="3"/>
          <w:numId w:val="20"/>
        </w:numPr>
        <w:ind w:left="851" w:hanging="851"/>
      </w:pPr>
      <w:r>
        <w:t>Pengajuan Penerbitan KTP Baru</w:t>
      </w:r>
    </w:p>
    <w:p w14:paraId="10FE4DA3" w14:textId="0215C1ED" w:rsidR="00691FC5" w:rsidRDefault="00691FC5" w:rsidP="00691FC5">
      <w:pPr>
        <w:pStyle w:val="ListParagraph"/>
        <w:ind w:left="0" w:firstLine="851"/>
      </w:pPr>
      <w:r>
        <w:t xml:space="preserve">Pengajuan Penerbitan KTP Baru adalah halaman yang menampilkan </w:t>
      </w:r>
      <w:r w:rsidRPr="00691FC5">
        <w:rPr>
          <w:i/>
        </w:rPr>
        <w:t>input field</w:t>
      </w:r>
      <w:r>
        <w:t xml:space="preserve"> untuk </w:t>
      </w:r>
      <w:r w:rsidRPr="00691FC5">
        <w:rPr>
          <w:i/>
        </w:rPr>
        <w:t>upload file</w:t>
      </w:r>
      <w:r>
        <w:t>.</w:t>
      </w:r>
    </w:p>
    <w:p w14:paraId="06F50D8E" w14:textId="77777777" w:rsidR="00691FC5" w:rsidRDefault="00691FC5" w:rsidP="00691FC5"/>
    <w:tbl>
      <w:tblPr>
        <w:tblStyle w:val="TableGrid"/>
        <w:tblW w:w="0" w:type="auto"/>
        <w:tblLook w:val="04A0" w:firstRow="1" w:lastRow="0" w:firstColumn="1" w:lastColumn="0" w:noHBand="0" w:noVBand="1"/>
      </w:tblPr>
      <w:tblGrid>
        <w:gridCol w:w="8234"/>
      </w:tblGrid>
      <w:tr w:rsidR="00691FC5" w14:paraId="7E675351" w14:textId="77777777" w:rsidTr="00691FC5">
        <w:tc>
          <w:tcPr>
            <w:tcW w:w="8234" w:type="dxa"/>
          </w:tcPr>
          <w:p w14:paraId="2C13606F" w14:textId="0DE56854" w:rsidR="00691FC5" w:rsidRDefault="007C23CD" w:rsidP="003A5B61">
            <w:pPr>
              <w:keepNext/>
              <w:spacing w:before="100"/>
            </w:pPr>
            <w:r>
              <w:rPr>
                <w:noProof/>
              </w:rPr>
              <w:lastRenderedPageBreak/>
              <w:drawing>
                <wp:inline distT="0" distB="0" distL="0" distR="0" wp14:anchorId="34E017E9" wp14:editId="3147E0AB">
                  <wp:extent cx="5091430" cy="2863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2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3511A8A2" w14:textId="6B1C64A0" w:rsidR="00691FC5" w:rsidRPr="003A5B61" w:rsidRDefault="003A5B61" w:rsidP="003A5B61">
      <w:pPr>
        <w:pStyle w:val="Caption"/>
      </w:pPr>
      <w:bookmarkStart w:id="137" w:name="_Toc60911980"/>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10</w:t>
      </w:r>
      <w:r w:rsidR="00D93194">
        <w:rPr>
          <w:noProof/>
        </w:rPr>
        <w:fldChar w:fldCharType="end"/>
      </w:r>
      <w:r>
        <w:t xml:space="preserve"> </w:t>
      </w:r>
      <w:r w:rsidR="00691FC5">
        <w:rPr>
          <w:b w:val="0"/>
        </w:rPr>
        <w:t>Halaman Pengajuan KTP Baru</w:t>
      </w:r>
      <w:bookmarkEnd w:id="137"/>
    </w:p>
    <w:p w14:paraId="33EDDC75" w14:textId="3312D9A9" w:rsidR="00691FC5" w:rsidRDefault="003A5B61" w:rsidP="00691FC5">
      <w:pPr>
        <w:ind w:firstLine="851"/>
      </w:pPr>
      <w:r>
        <w:t>Gambar 5</w:t>
      </w:r>
      <w:r w:rsidR="00691FC5">
        <w:t xml:space="preserve">.10 adalah tampilan dari halaman untuk </w:t>
      </w:r>
      <w:r w:rsidR="00691FC5" w:rsidRPr="006C445D">
        <w:rPr>
          <w:i/>
        </w:rPr>
        <w:t>upload file</w:t>
      </w:r>
      <w:r w:rsidR="00691FC5">
        <w:t xml:space="preserve"> KK dan Surat Pengantar dari Desa. </w:t>
      </w:r>
      <w:proofErr w:type="gramStart"/>
      <w:r w:rsidR="006C445D">
        <w:t>Berkas yang diunggah sesuai dengan Standar Pelayanan Disdukcapil Kabupaten Gianyar.</w:t>
      </w:r>
      <w:proofErr w:type="gramEnd"/>
    </w:p>
    <w:p w14:paraId="7B6DCDFF" w14:textId="77777777" w:rsidR="00382155" w:rsidRPr="00691FC5" w:rsidRDefault="00382155" w:rsidP="00691FC5">
      <w:pPr>
        <w:ind w:firstLine="851"/>
      </w:pPr>
    </w:p>
    <w:p w14:paraId="3C7581F4" w14:textId="030745AF" w:rsidR="002E2B68" w:rsidRDefault="002E2B68" w:rsidP="00A0746C">
      <w:pPr>
        <w:pStyle w:val="ListParagraph"/>
        <w:numPr>
          <w:ilvl w:val="3"/>
          <w:numId w:val="20"/>
        </w:numPr>
        <w:ind w:left="851" w:hanging="851"/>
      </w:pPr>
      <w:r>
        <w:t>Perubahan Password</w:t>
      </w:r>
    </w:p>
    <w:p w14:paraId="3E84AA4B" w14:textId="0285E66D" w:rsidR="00382155" w:rsidRDefault="00382155" w:rsidP="00382155">
      <w:pPr>
        <w:pStyle w:val="ListParagraph"/>
        <w:ind w:left="0" w:firstLine="851"/>
      </w:pPr>
      <w:r>
        <w:t xml:space="preserve">Perubahan </w:t>
      </w:r>
      <w:r w:rsidRPr="00382155">
        <w:rPr>
          <w:i/>
        </w:rPr>
        <w:t>Password</w:t>
      </w:r>
      <w:r>
        <w:t xml:space="preserve"> adalah halaman yang menampilkan </w:t>
      </w:r>
      <w:r w:rsidRPr="00382155">
        <w:rPr>
          <w:i/>
        </w:rPr>
        <w:t>input field</w:t>
      </w:r>
      <w:r>
        <w:t xml:space="preserve"> untuk melakukan perubahan </w:t>
      </w:r>
      <w:r w:rsidRPr="00382155">
        <w:rPr>
          <w:i/>
        </w:rPr>
        <w:t>password</w:t>
      </w:r>
      <w:r>
        <w:t>.</w:t>
      </w:r>
    </w:p>
    <w:p w14:paraId="65E59BA4" w14:textId="77777777" w:rsidR="00382155" w:rsidRDefault="00382155" w:rsidP="00382155"/>
    <w:tbl>
      <w:tblPr>
        <w:tblStyle w:val="TableGrid"/>
        <w:tblW w:w="0" w:type="auto"/>
        <w:tblLook w:val="04A0" w:firstRow="1" w:lastRow="0" w:firstColumn="1" w:lastColumn="0" w:noHBand="0" w:noVBand="1"/>
      </w:tblPr>
      <w:tblGrid>
        <w:gridCol w:w="8234"/>
      </w:tblGrid>
      <w:tr w:rsidR="00382155" w14:paraId="202FA6F9" w14:textId="77777777" w:rsidTr="00382155">
        <w:tc>
          <w:tcPr>
            <w:tcW w:w="8234" w:type="dxa"/>
          </w:tcPr>
          <w:p w14:paraId="5E69E97F" w14:textId="461D4F32" w:rsidR="00382155" w:rsidRDefault="007C23CD" w:rsidP="003A5B61">
            <w:pPr>
              <w:keepNext/>
              <w:spacing w:before="100"/>
            </w:pPr>
            <w:r>
              <w:rPr>
                <w:noProof/>
              </w:rPr>
              <w:lastRenderedPageBreak/>
              <w:drawing>
                <wp:inline distT="0" distB="0" distL="0" distR="0" wp14:anchorId="6D740741" wp14:editId="230F3F21">
                  <wp:extent cx="5091430" cy="2863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27.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11B148CF" w14:textId="6918E302" w:rsidR="00382155" w:rsidRPr="003A5B61" w:rsidRDefault="003A5B61" w:rsidP="003A5B61">
      <w:pPr>
        <w:pStyle w:val="Caption"/>
      </w:pPr>
      <w:bookmarkStart w:id="138" w:name="_Toc60911981"/>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proofErr w:type="gramStart"/>
      <w:r>
        <w:rPr>
          <w:noProof/>
        </w:rPr>
        <w:t>11</w:t>
      </w:r>
      <w:r w:rsidR="00D93194">
        <w:rPr>
          <w:noProof/>
        </w:rPr>
        <w:fldChar w:fldCharType="end"/>
      </w:r>
      <w:r>
        <w:t xml:space="preserve"> </w:t>
      </w:r>
      <w:r w:rsidR="00382155">
        <w:rPr>
          <w:b w:val="0"/>
        </w:rPr>
        <w:t>Halaman Perubahan Password</w:t>
      </w:r>
      <w:bookmarkEnd w:id="138"/>
      <w:proofErr w:type="gramEnd"/>
    </w:p>
    <w:p w14:paraId="1F53BBC0" w14:textId="45861874" w:rsidR="00382155" w:rsidRPr="00382155" w:rsidRDefault="00382155" w:rsidP="00382155">
      <w:pPr>
        <w:ind w:firstLine="851"/>
      </w:pPr>
      <w:proofErr w:type="gramStart"/>
      <w:r>
        <w:t xml:space="preserve">Gambar </w:t>
      </w:r>
      <w:r w:rsidR="003A5B61">
        <w:t>5</w:t>
      </w:r>
      <w:r>
        <w:t xml:space="preserve">.11 adalah tampilan dari halaman untuk melakukan perubahan </w:t>
      </w:r>
      <w:r w:rsidRPr="00382155">
        <w:rPr>
          <w:i/>
        </w:rPr>
        <w:t>password</w:t>
      </w:r>
      <w:r>
        <w:t>.</w:t>
      </w:r>
      <w:proofErr w:type="gramEnd"/>
      <w:r>
        <w:t xml:space="preserve"> </w:t>
      </w:r>
      <w:proofErr w:type="gramStart"/>
      <w:r w:rsidRPr="00382155">
        <w:rPr>
          <w:i/>
        </w:rPr>
        <w:t>Field</w:t>
      </w:r>
      <w:r>
        <w:t xml:space="preserve"> yang dibutuhkan adalah </w:t>
      </w:r>
      <w:r w:rsidRPr="00382155">
        <w:rPr>
          <w:i/>
        </w:rPr>
        <w:t>password</w:t>
      </w:r>
      <w:r>
        <w:t xml:space="preserve"> lama dan </w:t>
      </w:r>
      <w:r w:rsidRPr="00382155">
        <w:rPr>
          <w:i/>
        </w:rPr>
        <w:t>password</w:t>
      </w:r>
      <w:r>
        <w:t xml:space="preserve"> baru.</w:t>
      </w:r>
      <w:proofErr w:type="gramEnd"/>
    </w:p>
    <w:p w14:paraId="01C597D4" w14:textId="77777777" w:rsidR="00B3591D" w:rsidRDefault="00B3591D" w:rsidP="00B3591D"/>
    <w:p w14:paraId="145E3E71" w14:textId="77777777" w:rsidR="00B3591D" w:rsidRDefault="00B3591D" w:rsidP="00B3591D"/>
    <w:p w14:paraId="7E8E1EC9" w14:textId="77777777" w:rsidR="00B3591D" w:rsidRDefault="00B3591D" w:rsidP="00B3591D"/>
    <w:p w14:paraId="2D3FFC88" w14:textId="77777777" w:rsidR="00B3591D" w:rsidRDefault="00B3591D" w:rsidP="00B3591D"/>
    <w:p w14:paraId="0AC7BC76" w14:textId="77777777" w:rsidR="00B3591D" w:rsidRDefault="00B3591D" w:rsidP="00B3591D"/>
    <w:p w14:paraId="2B95A02F" w14:textId="77777777" w:rsidR="00B3591D" w:rsidRDefault="00B3591D" w:rsidP="00B3591D"/>
    <w:p w14:paraId="262EF016" w14:textId="77777777" w:rsidR="00B3591D" w:rsidRDefault="00B3591D" w:rsidP="00B3591D"/>
    <w:p w14:paraId="71BD3AA1" w14:textId="77777777" w:rsidR="00B3591D" w:rsidRDefault="00B3591D" w:rsidP="00B3591D"/>
    <w:p w14:paraId="037F2D00" w14:textId="77777777" w:rsidR="00B3591D" w:rsidRDefault="00B3591D" w:rsidP="00B3591D"/>
    <w:p w14:paraId="40EE0BE0" w14:textId="77777777" w:rsidR="00B3591D" w:rsidRDefault="00B3591D" w:rsidP="00B3591D"/>
    <w:p w14:paraId="074A7708" w14:textId="77777777" w:rsidR="00B3591D" w:rsidRDefault="00B3591D" w:rsidP="00B3591D"/>
    <w:p w14:paraId="4EC51B89" w14:textId="77777777" w:rsidR="00B3591D" w:rsidRDefault="00B3591D" w:rsidP="00B3591D"/>
    <w:p w14:paraId="7ABE485C" w14:textId="77777777" w:rsidR="00B3591D" w:rsidRDefault="00B3591D" w:rsidP="00B3591D"/>
    <w:p w14:paraId="4DEA3197" w14:textId="77777777" w:rsidR="00A16427" w:rsidRDefault="00A16427" w:rsidP="00A16427">
      <w:pPr>
        <w:pStyle w:val="Heading1"/>
        <w:jc w:val="both"/>
        <w:sectPr w:rsidR="00A16427" w:rsidSect="00556435">
          <w:pgSz w:w="11906" w:h="16838" w:code="9"/>
          <w:pgMar w:top="1872" w:right="1872" w:bottom="1872" w:left="2016" w:header="567" w:footer="567" w:gutter="0"/>
          <w:cols w:space="720"/>
          <w:titlePg/>
          <w:docGrid w:linePitch="360"/>
        </w:sectPr>
      </w:pPr>
    </w:p>
    <w:p w14:paraId="6160D16C" w14:textId="30587E18" w:rsidR="00742389" w:rsidRDefault="00742389" w:rsidP="00A16427">
      <w:pPr>
        <w:pStyle w:val="Heading1"/>
      </w:pPr>
      <w:bookmarkStart w:id="139" w:name="_Toc60911864"/>
      <w:r>
        <w:lastRenderedPageBreak/>
        <w:t xml:space="preserve">BAB </w:t>
      </w:r>
      <w:r w:rsidR="00F74353">
        <w:rPr>
          <w:lang w:val="id-ID"/>
        </w:rPr>
        <w:t>VI</w:t>
      </w:r>
      <w:r>
        <w:br/>
        <w:t>KESIMPULAN DAN SARAN</w:t>
      </w:r>
      <w:bookmarkEnd w:id="139"/>
    </w:p>
    <w:p w14:paraId="345B6648" w14:textId="77777777" w:rsidR="00742389" w:rsidRPr="00742389" w:rsidRDefault="00742389" w:rsidP="00742389"/>
    <w:p w14:paraId="22493520" w14:textId="52F3B4C0" w:rsidR="00742389" w:rsidRDefault="00742389" w:rsidP="00A0746C">
      <w:pPr>
        <w:pStyle w:val="Heading2"/>
        <w:numPr>
          <w:ilvl w:val="0"/>
          <w:numId w:val="19"/>
        </w:numPr>
        <w:rPr>
          <w:rFonts w:eastAsia="Times New Roman" w:cs="Times New Roman"/>
          <w:szCs w:val="24"/>
        </w:rPr>
      </w:pPr>
      <w:bookmarkStart w:id="140" w:name="_Toc60911865"/>
      <w:r>
        <w:rPr>
          <w:rFonts w:eastAsia="Times New Roman" w:cs="Times New Roman"/>
          <w:szCs w:val="24"/>
        </w:rPr>
        <w:t>Kesimpulan</w:t>
      </w:r>
      <w:bookmarkEnd w:id="140"/>
    </w:p>
    <w:p w14:paraId="36A74353" w14:textId="7E4EB7EA" w:rsidR="00742389" w:rsidRDefault="00742389" w:rsidP="00A0746C">
      <w:pPr>
        <w:pStyle w:val="Heading2"/>
        <w:numPr>
          <w:ilvl w:val="0"/>
          <w:numId w:val="19"/>
        </w:numPr>
        <w:rPr>
          <w:rFonts w:eastAsia="Times New Roman" w:cs="Times New Roman"/>
          <w:szCs w:val="24"/>
        </w:rPr>
      </w:pPr>
      <w:bookmarkStart w:id="141" w:name="_Toc60911866"/>
      <w:r>
        <w:rPr>
          <w:rFonts w:eastAsia="Times New Roman" w:cs="Times New Roman"/>
          <w:szCs w:val="24"/>
        </w:rPr>
        <w:t>Saran</w:t>
      </w:r>
      <w:bookmarkEnd w:id="141"/>
    </w:p>
    <w:p w14:paraId="2CF28F6F" w14:textId="70755FE0" w:rsidR="00742389" w:rsidRDefault="00742389" w:rsidP="00742389"/>
    <w:p w14:paraId="3E250DCC" w14:textId="77777777" w:rsidR="00742389" w:rsidRDefault="00742389" w:rsidP="00742389">
      <w:pPr>
        <w:sectPr w:rsidR="00742389" w:rsidSect="00556435">
          <w:pgSz w:w="11906" w:h="16838" w:code="9"/>
          <w:pgMar w:top="1872" w:right="1872" w:bottom="1872" w:left="2016" w:header="567" w:footer="567" w:gutter="0"/>
          <w:cols w:space="720"/>
          <w:titlePg/>
          <w:docGrid w:linePitch="360"/>
        </w:sectPr>
      </w:pPr>
    </w:p>
    <w:p w14:paraId="7ABE05AB" w14:textId="43981C05" w:rsidR="00742389" w:rsidRDefault="00742389" w:rsidP="008B4A5D">
      <w:pPr>
        <w:pStyle w:val="Heading1"/>
      </w:pPr>
      <w:bookmarkStart w:id="142" w:name="_Toc60911867"/>
      <w:r>
        <w:lastRenderedPageBreak/>
        <w:t>DAFTAR PUSTAKA</w:t>
      </w:r>
      <w:bookmarkEnd w:id="142"/>
    </w:p>
    <w:p w14:paraId="3D77B279" w14:textId="3406B0D0" w:rsidR="008B4A5D" w:rsidRDefault="008B4A5D" w:rsidP="008B4A5D"/>
    <w:p w14:paraId="7FB9E1C4" w14:textId="77777777" w:rsidR="008B4A5D" w:rsidRPr="008B4A5D" w:rsidRDefault="008B4A5D" w:rsidP="008B4A5D"/>
    <w:p w14:paraId="3339C201" w14:textId="77777777" w:rsidR="008B4A5D" w:rsidRDefault="008B4A5D" w:rsidP="008B4A5D">
      <w:pPr>
        <w:pStyle w:val="Bibliography"/>
        <w:ind w:left="851" w:hanging="851"/>
        <w:rPr>
          <w:noProof/>
          <w:szCs w:val="24"/>
        </w:rPr>
      </w:pPr>
      <w:r>
        <w:fldChar w:fldCharType="begin"/>
      </w:r>
      <w:r>
        <w:instrText xml:space="preserve"> BIBLIOGRAPHY  \l 1033 </w:instrText>
      </w:r>
      <w:r>
        <w:fldChar w:fldCharType="separate"/>
      </w:r>
      <w:r>
        <w:rPr>
          <w:noProof/>
        </w:rPr>
        <w:t xml:space="preserve">Basuki, A., 2010. </w:t>
      </w:r>
      <w:r>
        <w:rPr>
          <w:i/>
          <w:iCs/>
          <w:noProof/>
        </w:rPr>
        <w:t xml:space="preserve">Membangun Web Berbasis PHP dengan Framework Codeigniter. </w:t>
      </w:r>
      <w:r>
        <w:rPr>
          <w:noProof/>
        </w:rPr>
        <w:t>Yogyakarta: Lokomedia.</w:t>
      </w:r>
    </w:p>
    <w:p w14:paraId="49D4703D" w14:textId="77777777" w:rsidR="008B4A5D" w:rsidRDefault="008B4A5D" w:rsidP="008B4A5D">
      <w:pPr>
        <w:pStyle w:val="Bibliography"/>
        <w:ind w:left="851" w:hanging="851"/>
        <w:rPr>
          <w:noProof/>
        </w:rPr>
      </w:pPr>
      <w:r>
        <w:rPr>
          <w:noProof/>
        </w:rPr>
        <w:t xml:space="preserve">Setyaningrum, V., 2018. </w:t>
      </w:r>
      <w:r>
        <w:rPr>
          <w:i/>
          <w:iCs/>
          <w:noProof/>
        </w:rPr>
        <w:t xml:space="preserve">Web Framework, </w:t>
      </w:r>
      <w:r>
        <w:rPr>
          <w:noProof/>
        </w:rPr>
        <w:t>University of Technology, Yogyakarta: Course Hero.</w:t>
      </w:r>
    </w:p>
    <w:p w14:paraId="75E29FC3" w14:textId="77777777" w:rsidR="008B4A5D" w:rsidRDefault="008B4A5D" w:rsidP="008B4A5D">
      <w:pPr>
        <w:pStyle w:val="Bibliography"/>
        <w:ind w:left="851" w:hanging="851"/>
        <w:rPr>
          <w:noProof/>
        </w:rPr>
      </w:pPr>
      <w:r>
        <w:rPr>
          <w:noProof/>
        </w:rPr>
        <w:t xml:space="preserve">Simanjuntak, P. &amp; Kasnady, A., 2016. Analisis Model View Controller (MVC) pada Bahasa PHP. </w:t>
      </w:r>
      <w:r>
        <w:rPr>
          <w:i/>
          <w:iCs/>
          <w:noProof/>
        </w:rPr>
        <w:t xml:space="preserve">Jurnal ISD, </w:t>
      </w:r>
      <w:r>
        <w:rPr>
          <w:noProof/>
        </w:rPr>
        <w:t>pp. 56-66.</w:t>
      </w:r>
    </w:p>
    <w:p w14:paraId="1217E03F" w14:textId="77777777" w:rsidR="008B4A5D" w:rsidRDefault="008B4A5D" w:rsidP="008B4A5D">
      <w:pPr>
        <w:pStyle w:val="Bibliography"/>
        <w:ind w:left="851" w:hanging="851"/>
        <w:rPr>
          <w:noProof/>
        </w:rPr>
      </w:pPr>
      <w:r>
        <w:rPr>
          <w:noProof/>
        </w:rPr>
        <w:t xml:space="preserve">Suprapto, Yuwono, K. T., Sukardiyono, T. &amp; Dewanto, A., 2008. </w:t>
      </w:r>
      <w:r>
        <w:rPr>
          <w:i/>
          <w:iCs/>
          <w:noProof/>
        </w:rPr>
        <w:t xml:space="preserve">Bahasa Pemrograman. </w:t>
      </w:r>
      <w:r>
        <w:rPr>
          <w:noProof/>
        </w:rPr>
        <w:t>s.l.:Direktorat Pembinaan SMK.</w:t>
      </w:r>
    </w:p>
    <w:p w14:paraId="39CD4166" w14:textId="6D871DCA" w:rsidR="008B4A5D" w:rsidRDefault="008B4A5D" w:rsidP="008B4A5D">
      <w:pPr>
        <w:ind w:left="851" w:hanging="851"/>
        <w:sectPr w:rsidR="008B4A5D" w:rsidSect="00556435">
          <w:pgSz w:w="11906" w:h="16838" w:code="9"/>
          <w:pgMar w:top="1872" w:right="1872" w:bottom="1872" w:left="2016" w:header="567" w:footer="567" w:gutter="0"/>
          <w:cols w:space="720"/>
          <w:titlePg/>
          <w:docGrid w:linePitch="360"/>
        </w:sectPr>
      </w:pPr>
      <w:r>
        <w:fldChar w:fldCharType="end"/>
      </w:r>
    </w:p>
    <w:p w14:paraId="161E5D8E" w14:textId="77777777" w:rsidR="00742389" w:rsidRPr="00756303" w:rsidRDefault="00742389" w:rsidP="00742389">
      <w:pPr>
        <w:pStyle w:val="Heading1"/>
      </w:pPr>
      <w:bookmarkStart w:id="143" w:name="_Toc60666353"/>
      <w:bookmarkStart w:id="144" w:name="_Toc60911868"/>
      <w:r w:rsidRPr="00756303">
        <w:lastRenderedPageBreak/>
        <w:t>JADWAL PELAKSANAAN MAGANG INDUSTRI TI</w:t>
      </w:r>
      <w:bookmarkEnd w:id="143"/>
      <w:bookmarkEnd w:id="144"/>
    </w:p>
    <w:p w14:paraId="16939C9C" w14:textId="25F7C33D" w:rsidR="00742389" w:rsidRDefault="00742389" w:rsidP="00742389"/>
    <w:p w14:paraId="2D09CCE9" w14:textId="6C06C0A3" w:rsidR="00742389" w:rsidRDefault="00742389" w:rsidP="00742389"/>
    <w:p w14:paraId="2E3637B8" w14:textId="77777777" w:rsidR="00742389" w:rsidRDefault="00742389" w:rsidP="00742389">
      <w:pPr>
        <w:sectPr w:rsidR="00742389" w:rsidSect="00556435">
          <w:pgSz w:w="11906" w:h="16838" w:code="9"/>
          <w:pgMar w:top="1872" w:right="1872" w:bottom="1872" w:left="2016" w:header="567" w:footer="567" w:gutter="0"/>
          <w:cols w:space="720"/>
          <w:titlePg/>
          <w:docGrid w:linePitch="360"/>
        </w:sectPr>
      </w:pPr>
    </w:p>
    <w:p w14:paraId="6ADF283E" w14:textId="77777777" w:rsidR="00742389" w:rsidRPr="00756303" w:rsidRDefault="00742389" w:rsidP="00742389">
      <w:pPr>
        <w:pStyle w:val="Heading1"/>
      </w:pPr>
      <w:bookmarkStart w:id="145" w:name="_Toc60666354"/>
      <w:bookmarkStart w:id="146" w:name="_Toc60911869"/>
      <w:r w:rsidRPr="00756303">
        <w:lastRenderedPageBreak/>
        <w:t>LAMPIRAN</w:t>
      </w:r>
      <w:bookmarkEnd w:id="145"/>
      <w:bookmarkEnd w:id="146"/>
    </w:p>
    <w:p w14:paraId="0E17B668" w14:textId="77777777" w:rsidR="00742389" w:rsidRPr="00756303" w:rsidRDefault="00742389" w:rsidP="00742389">
      <w:pPr>
        <w:rPr>
          <w:rFonts w:cs="Times New Roman"/>
          <w:szCs w:val="24"/>
        </w:rPr>
      </w:pPr>
      <w:r w:rsidRPr="00756303">
        <w:rPr>
          <w:rFonts w:cs="Times New Roman"/>
          <w:szCs w:val="24"/>
        </w:rPr>
        <w:t>FORMULIS PENGAJUAN MAGANG (lampiran 1)</w:t>
      </w:r>
    </w:p>
    <w:p w14:paraId="3EBD6C34" w14:textId="77777777" w:rsidR="00742389" w:rsidRPr="00756303" w:rsidRDefault="00742389" w:rsidP="00742389">
      <w:pPr>
        <w:rPr>
          <w:rFonts w:cs="Times New Roman"/>
          <w:szCs w:val="24"/>
        </w:rPr>
      </w:pPr>
      <w:r w:rsidRPr="00756303">
        <w:rPr>
          <w:rFonts w:cs="Times New Roman"/>
          <w:szCs w:val="24"/>
        </w:rPr>
        <w:t>LOG BOOK (lampiran 2)</w:t>
      </w:r>
    </w:p>
    <w:p w14:paraId="03ECD81E" w14:textId="77777777" w:rsidR="00742389" w:rsidRPr="00756303" w:rsidRDefault="00742389" w:rsidP="00742389">
      <w:pPr>
        <w:rPr>
          <w:rFonts w:cs="Times New Roman"/>
          <w:szCs w:val="24"/>
        </w:rPr>
      </w:pPr>
      <w:r w:rsidRPr="00756303">
        <w:rPr>
          <w:rFonts w:cs="Times New Roman"/>
          <w:szCs w:val="24"/>
        </w:rPr>
        <w:t>FORMULIR PENILAIAN PEMBIMBING LAPANGAN (lampiran 3)</w:t>
      </w:r>
    </w:p>
    <w:p w14:paraId="302BA67B" w14:textId="77777777" w:rsidR="00742389" w:rsidRPr="00756303" w:rsidRDefault="00742389" w:rsidP="00742389">
      <w:pPr>
        <w:rPr>
          <w:rFonts w:cs="Times New Roman"/>
          <w:szCs w:val="24"/>
        </w:rPr>
      </w:pPr>
      <w:r w:rsidRPr="00756303">
        <w:rPr>
          <w:rFonts w:cs="Times New Roman"/>
          <w:szCs w:val="24"/>
        </w:rPr>
        <w:t>FORMULIS PENILAIAN PEMBIMBING INTERNAL (lampiran 4)</w:t>
      </w:r>
    </w:p>
    <w:p w14:paraId="5A191DAE" w14:textId="10948EC8" w:rsidR="00742389" w:rsidRPr="00742389" w:rsidRDefault="00742389" w:rsidP="00742389"/>
    <w:p w14:paraId="2C1169C3" w14:textId="77777777" w:rsidR="007522D0" w:rsidRPr="007522D0" w:rsidRDefault="007522D0" w:rsidP="007522D0"/>
    <w:sectPr w:rsidR="007522D0" w:rsidRPr="007522D0" w:rsidSect="00556435">
      <w:pgSz w:w="11906" w:h="16838" w:code="9"/>
      <w:pgMar w:top="1872" w:right="1872" w:bottom="1872" w:left="2016" w:header="567" w:footer="56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1D0276" w14:textId="77777777" w:rsidR="002527C2" w:rsidRDefault="002527C2" w:rsidP="00465ACC">
      <w:pPr>
        <w:spacing w:line="240" w:lineRule="auto"/>
      </w:pPr>
      <w:r>
        <w:separator/>
      </w:r>
    </w:p>
  </w:endnote>
  <w:endnote w:type="continuationSeparator" w:id="0">
    <w:p w14:paraId="6623944A" w14:textId="77777777" w:rsidR="002527C2" w:rsidRDefault="002527C2" w:rsidP="00465A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Liberation Serif">
    <w:altName w:val="Times New Roman"/>
    <w:panose1 w:val="02020603050405020304"/>
    <w:charset w:val="00"/>
    <w:family w:val="roman"/>
    <w:pitch w:val="variable"/>
    <w:sig w:usb0="E0000AFF" w:usb1="500078FF" w:usb2="00000021" w:usb3="00000000" w:csb0="000001BF" w:csb1="00000000"/>
  </w:font>
  <w:font w:name="Noto Sans CJK SC Regular">
    <w:altName w:val="Calibri"/>
    <w:charset w:val="00"/>
    <w:family w:val="auto"/>
    <w:pitch w:val="variable"/>
  </w:font>
  <w:font w:name="FreeSans">
    <w:altName w:val="Calibri"/>
    <w:panose1 w:val="020B0504020202020204"/>
    <w:charset w:val="00"/>
    <w:family w:val="swiss"/>
    <w:pitch w:val="variable"/>
    <w:sig w:usb0="E4838EFF" w:usb1="4200FDFF" w:usb2="000030A0" w:usb3="00000000" w:csb0="000001BF" w:csb1="00000000"/>
  </w:font>
  <w:font w:name="Tahoma">
    <w:panose1 w:val="020B060403050404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5332134"/>
      <w:docPartObj>
        <w:docPartGallery w:val="Page Numbers (Bottom of Page)"/>
        <w:docPartUnique/>
      </w:docPartObj>
    </w:sdtPr>
    <w:sdtEndPr>
      <w:rPr>
        <w:noProof/>
      </w:rPr>
    </w:sdtEndPr>
    <w:sdtContent>
      <w:p w14:paraId="248CAE07" w14:textId="3D1CAAF5" w:rsidR="00B56E63" w:rsidRDefault="00B56E63">
        <w:pPr>
          <w:pStyle w:val="Footer"/>
          <w:jc w:val="center"/>
        </w:pPr>
        <w:r>
          <w:fldChar w:fldCharType="begin"/>
        </w:r>
        <w:r>
          <w:instrText xml:space="preserve"> PAGE   \* MERGEFORMAT </w:instrText>
        </w:r>
        <w:r>
          <w:fldChar w:fldCharType="separate"/>
        </w:r>
        <w:r w:rsidR="002640BF">
          <w:rPr>
            <w:noProof/>
          </w:rPr>
          <w:t>v</w:t>
        </w:r>
        <w:r>
          <w:rPr>
            <w:noProof/>
          </w:rPr>
          <w:fldChar w:fldCharType="end"/>
        </w:r>
      </w:p>
    </w:sdtContent>
  </w:sdt>
  <w:p w14:paraId="401F0FF1" w14:textId="77777777" w:rsidR="00B56E63" w:rsidRDefault="00B56E6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6494425"/>
      <w:docPartObj>
        <w:docPartGallery w:val="Page Numbers (Bottom of Page)"/>
        <w:docPartUnique/>
      </w:docPartObj>
    </w:sdtPr>
    <w:sdtEndPr>
      <w:rPr>
        <w:noProof/>
      </w:rPr>
    </w:sdtEndPr>
    <w:sdtContent>
      <w:p w14:paraId="6E865B11" w14:textId="717DF7EA" w:rsidR="00B56E63" w:rsidRDefault="00B56E63">
        <w:pPr>
          <w:pStyle w:val="Footer"/>
          <w:jc w:val="center"/>
        </w:pPr>
        <w:r>
          <w:fldChar w:fldCharType="begin"/>
        </w:r>
        <w:r>
          <w:instrText xml:space="preserve"> PAGE   \* MERGEFORMAT </w:instrText>
        </w:r>
        <w:r>
          <w:fldChar w:fldCharType="separate"/>
        </w:r>
        <w:r>
          <w:rPr>
            <w:noProof/>
          </w:rPr>
          <w:t>66</w:t>
        </w:r>
        <w:r>
          <w:rPr>
            <w:noProof/>
          </w:rPr>
          <w:fldChar w:fldCharType="end"/>
        </w:r>
      </w:p>
    </w:sdtContent>
  </w:sdt>
  <w:p w14:paraId="1AECC694" w14:textId="77777777" w:rsidR="00B56E63" w:rsidRDefault="00B56E6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FCE9D6" w14:textId="77777777" w:rsidR="00B56E63" w:rsidRDefault="00B56E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16619C" w14:textId="77777777" w:rsidR="002527C2" w:rsidRDefault="002527C2" w:rsidP="00465ACC">
      <w:pPr>
        <w:spacing w:line="240" w:lineRule="auto"/>
      </w:pPr>
      <w:r>
        <w:separator/>
      </w:r>
    </w:p>
  </w:footnote>
  <w:footnote w:type="continuationSeparator" w:id="0">
    <w:p w14:paraId="2EF9F5F4" w14:textId="77777777" w:rsidR="002527C2" w:rsidRDefault="002527C2" w:rsidP="00465AC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6D0C83" w14:textId="442A52E1" w:rsidR="00B56E63" w:rsidRDefault="00B56E63">
    <w:pPr>
      <w:pStyle w:val="Header"/>
      <w:jc w:val="right"/>
    </w:pPr>
  </w:p>
  <w:p w14:paraId="5323FC96" w14:textId="77777777" w:rsidR="00B56E63" w:rsidRDefault="00B56E6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7295258"/>
      <w:docPartObj>
        <w:docPartGallery w:val="Page Numbers (Top of Page)"/>
        <w:docPartUnique/>
      </w:docPartObj>
    </w:sdtPr>
    <w:sdtEndPr>
      <w:rPr>
        <w:noProof/>
      </w:rPr>
    </w:sdtEndPr>
    <w:sdtContent>
      <w:p w14:paraId="697AF019" w14:textId="02EB5E70" w:rsidR="00B56E63" w:rsidRDefault="00B56E63">
        <w:pPr>
          <w:pStyle w:val="Header"/>
          <w:jc w:val="right"/>
        </w:pPr>
        <w:r>
          <w:fldChar w:fldCharType="begin"/>
        </w:r>
        <w:r>
          <w:instrText xml:space="preserve"> PAGE   \* MERGEFORMAT </w:instrText>
        </w:r>
        <w:r>
          <w:fldChar w:fldCharType="separate"/>
        </w:r>
        <w:r>
          <w:rPr>
            <w:noProof/>
          </w:rPr>
          <w:t>26</w:t>
        </w:r>
        <w:r>
          <w:rPr>
            <w:noProof/>
          </w:rPr>
          <w:fldChar w:fldCharType="end"/>
        </w:r>
      </w:p>
    </w:sdtContent>
  </w:sdt>
  <w:p w14:paraId="2C59D330" w14:textId="77777777" w:rsidR="00B56E63" w:rsidRDefault="00B56E6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A6A5D"/>
    <w:multiLevelType w:val="hybridMultilevel"/>
    <w:tmpl w:val="96CEFCFC"/>
    <w:lvl w:ilvl="0" w:tplc="C51EC066">
      <w:start w:val="1"/>
      <w:numFmt w:val="decimal"/>
      <w:lvlText w:val="%1."/>
      <w:lvlJc w:val="left"/>
      <w:pPr>
        <w:ind w:left="720" w:hanging="360"/>
      </w:pPr>
    </w:lvl>
    <w:lvl w:ilvl="1" w:tplc="B8482C38">
      <w:start w:val="1"/>
      <w:numFmt w:val="decimal"/>
      <w:lvlText w:val="%2)"/>
      <w:lvlJc w:val="left"/>
      <w:pPr>
        <w:ind w:left="1080" w:hanging="360"/>
      </w:pPr>
    </w:lvl>
    <w:lvl w:ilvl="2" w:tplc="B492B7A0">
      <w:start w:val="1"/>
      <w:numFmt w:val="decimal"/>
      <w:lvlText w:val="%3)"/>
      <w:lvlJc w:val="left"/>
      <w:pPr>
        <w:ind w:left="1440" w:hanging="360"/>
      </w:pPr>
    </w:lvl>
    <w:lvl w:ilvl="3" w:tplc="FCDE531E">
      <w:start w:val="1"/>
      <w:numFmt w:val="decimal"/>
      <w:lvlText w:val="%4)"/>
      <w:lvlJc w:val="left"/>
      <w:pPr>
        <w:ind w:left="1800" w:hanging="360"/>
      </w:pPr>
    </w:lvl>
    <w:lvl w:ilvl="4" w:tplc="3B6CF9BC">
      <w:start w:val="1"/>
      <w:numFmt w:val="decimal"/>
      <w:lvlText w:val="%5)"/>
      <w:lvlJc w:val="left"/>
      <w:pPr>
        <w:ind w:left="2160" w:hanging="360"/>
      </w:pPr>
    </w:lvl>
    <w:lvl w:ilvl="5" w:tplc="6E1EF84E">
      <w:start w:val="1"/>
      <w:numFmt w:val="decimal"/>
      <w:lvlText w:val="%6)"/>
      <w:lvlJc w:val="left"/>
      <w:pPr>
        <w:ind w:left="2520" w:hanging="360"/>
      </w:pPr>
    </w:lvl>
    <w:lvl w:ilvl="6" w:tplc="5C382F12">
      <w:start w:val="1"/>
      <w:numFmt w:val="decimal"/>
      <w:lvlText w:val="%7)"/>
      <w:lvlJc w:val="left"/>
      <w:pPr>
        <w:ind w:left="2880" w:hanging="360"/>
      </w:pPr>
    </w:lvl>
    <w:lvl w:ilvl="7" w:tplc="0CFECC52">
      <w:start w:val="1"/>
      <w:numFmt w:val="decimal"/>
      <w:lvlText w:val="%8)"/>
      <w:lvlJc w:val="left"/>
      <w:pPr>
        <w:ind w:left="3240" w:hanging="360"/>
      </w:pPr>
    </w:lvl>
    <w:lvl w:ilvl="8" w:tplc="041E5AD0">
      <w:start w:val="1"/>
      <w:numFmt w:val="decimal"/>
      <w:lvlText w:val="%9)"/>
      <w:lvlJc w:val="left"/>
      <w:pPr>
        <w:ind w:left="3600" w:hanging="360"/>
      </w:pPr>
    </w:lvl>
  </w:abstractNum>
  <w:abstractNum w:abstractNumId="1">
    <w:nsid w:val="04346A0D"/>
    <w:multiLevelType w:val="multilevel"/>
    <w:tmpl w:val="DD50027C"/>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89449EB"/>
    <w:multiLevelType w:val="hybridMultilevel"/>
    <w:tmpl w:val="FDF0AE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C04284"/>
    <w:multiLevelType w:val="hybridMultilevel"/>
    <w:tmpl w:val="4FC6CBA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B336CF"/>
    <w:multiLevelType w:val="hybridMultilevel"/>
    <w:tmpl w:val="E22091A6"/>
    <w:lvl w:ilvl="0" w:tplc="20C47ECC">
      <w:start w:val="1"/>
      <w:numFmt w:val="decimal"/>
      <w:lvlText w:val="4.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87508D"/>
    <w:multiLevelType w:val="hybridMultilevel"/>
    <w:tmpl w:val="4F1665EE"/>
    <w:lvl w:ilvl="0" w:tplc="CC5427E8">
      <w:start w:val="1"/>
      <w:numFmt w:val="decimal"/>
      <w:lvlText w:val="5.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13574F"/>
    <w:multiLevelType w:val="hybridMultilevel"/>
    <w:tmpl w:val="158AB5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4E155D6"/>
    <w:multiLevelType w:val="hybridMultilevel"/>
    <w:tmpl w:val="614E5320"/>
    <w:lvl w:ilvl="0" w:tplc="83B43046">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8DF0710"/>
    <w:multiLevelType w:val="hybridMultilevel"/>
    <w:tmpl w:val="45089B4A"/>
    <w:lvl w:ilvl="0" w:tplc="F2CAC59A">
      <w:start w:val="1"/>
      <w:numFmt w:val="decimal"/>
      <w:lvlText w:val="5.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C4561E"/>
    <w:multiLevelType w:val="hybridMultilevel"/>
    <w:tmpl w:val="F0AC946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A8D762B"/>
    <w:multiLevelType w:val="hybridMultilevel"/>
    <w:tmpl w:val="6A42E406"/>
    <w:lvl w:ilvl="0" w:tplc="3B4647B6">
      <w:start w:val="1"/>
      <w:numFmt w:val="decimal"/>
      <w:lvlText w:val="5.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25656C"/>
    <w:multiLevelType w:val="hybridMultilevel"/>
    <w:tmpl w:val="9FF2A288"/>
    <w:lvl w:ilvl="0" w:tplc="BB5AF2A8">
      <w:start w:val="1"/>
      <w:numFmt w:val="decimal"/>
      <w:lvlText w:val="5.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33A4346"/>
    <w:multiLevelType w:val="hybridMultilevel"/>
    <w:tmpl w:val="8C86748A"/>
    <w:lvl w:ilvl="0" w:tplc="2C08AF88">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6C30A7"/>
    <w:multiLevelType w:val="hybridMultilevel"/>
    <w:tmpl w:val="5DA60E0C"/>
    <w:lvl w:ilvl="0" w:tplc="97EA64F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57F6749"/>
    <w:multiLevelType w:val="multilevel"/>
    <w:tmpl w:val="96141F62"/>
    <w:lvl w:ilvl="0">
      <w:start w:val="2"/>
      <w:numFmt w:val="decimal"/>
      <w:lvlText w:val="%1"/>
      <w:lvlJc w:val="left"/>
      <w:pPr>
        <w:ind w:left="360" w:hanging="360"/>
      </w:pPr>
      <w:rPr>
        <w:rFonts w:hint="default"/>
      </w:rPr>
    </w:lvl>
    <w:lvl w:ilvl="1">
      <w:start w:val="1"/>
      <w:numFmt w:val="decimal"/>
      <w:lvlText w:val="3.%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nsid w:val="49CD75CF"/>
    <w:multiLevelType w:val="hybridMultilevel"/>
    <w:tmpl w:val="782E20E2"/>
    <w:lvl w:ilvl="0" w:tplc="9CDE8E2A">
      <w:start w:val="1"/>
      <w:numFmt w:val="decimal"/>
      <w:lvlText w:val="5.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C995EC6"/>
    <w:multiLevelType w:val="multilevel"/>
    <w:tmpl w:val="A69EA3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581D0821"/>
    <w:multiLevelType w:val="hybridMultilevel"/>
    <w:tmpl w:val="5D2E1A0C"/>
    <w:lvl w:ilvl="0" w:tplc="6F0460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BE0681A"/>
    <w:multiLevelType w:val="hybridMultilevel"/>
    <w:tmpl w:val="90301056"/>
    <w:lvl w:ilvl="0" w:tplc="CA2811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C2E2DB1"/>
    <w:multiLevelType w:val="hybridMultilevel"/>
    <w:tmpl w:val="EDE294CA"/>
    <w:lvl w:ilvl="0" w:tplc="D2D6175E">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E731DCC"/>
    <w:multiLevelType w:val="hybridMultilevel"/>
    <w:tmpl w:val="84BEEC8A"/>
    <w:lvl w:ilvl="0" w:tplc="87D8D22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2B347AD"/>
    <w:multiLevelType w:val="hybridMultilevel"/>
    <w:tmpl w:val="21B09FEE"/>
    <w:lvl w:ilvl="0" w:tplc="7F4888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63C07D4B"/>
    <w:multiLevelType w:val="multilevel"/>
    <w:tmpl w:val="CA1C397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5.2.5.%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640F54DF"/>
    <w:multiLevelType w:val="hybridMultilevel"/>
    <w:tmpl w:val="2B82A138"/>
    <w:lvl w:ilvl="0" w:tplc="D7A6B2AE">
      <w:start w:val="1"/>
      <w:numFmt w:val="decimal"/>
      <w:lvlText w:val="5.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499079F"/>
    <w:multiLevelType w:val="multilevel"/>
    <w:tmpl w:val="210AD018"/>
    <w:lvl w:ilvl="0">
      <w:start w:val="1"/>
      <w:numFmt w:val="decimal"/>
      <w:lvlText w:val="%1."/>
      <w:lvlJc w:val="left"/>
      <w:pPr>
        <w:ind w:left="1080" w:hanging="360"/>
      </w:pPr>
      <w:rPr>
        <w:rFonts w:hint="default"/>
      </w:rPr>
    </w:lvl>
    <w:lvl w:ilvl="1">
      <w:start w:val="6"/>
      <w:numFmt w:val="decimal"/>
      <w:isLgl/>
      <w:lvlText w:val="%1.%2"/>
      <w:lvlJc w:val="left"/>
      <w:pPr>
        <w:ind w:left="1440" w:hanging="720"/>
      </w:pPr>
      <w:rPr>
        <w:rFonts w:hint="default"/>
        <w:sz w:val="24"/>
      </w:rPr>
    </w:lvl>
    <w:lvl w:ilvl="2">
      <w:start w:val="1"/>
      <w:numFmt w:val="decimal"/>
      <w:isLgl/>
      <w:lvlText w:val="%1.%2.%3"/>
      <w:lvlJc w:val="left"/>
      <w:pPr>
        <w:ind w:left="1440" w:hanging="720"/>
      </w:pPr>
      <w:rPr>
        <w:rFonts w:hint="default"/>
        <w:sz w:val="24"/>
      </w:rPr>
    </w:lvl>
    <w:lvl w:ilvl="3">
      <w:start w:val="1"/>
      <w:numFmt w:val="decimal"/>
      <w:isLgl/>
      <w:lvlText w:val="%1.%2.%3.%4"/>
      <w:lvlJc w:val="left"/>
      <w:pPr>
        <w:ind w:left="1440" w:hanging="720"/>
      </w:pPr>
      <w:rPr>
        <w:rFonts w:hint="default"/>
        <w:sz w:val="24"/>
      </w:rPr>
    </w:lvl>
    <w:lvl w:ilvl="4">
      <w:start w:val="1"/>
      <w:numFmt w:val="decimal"/>
      <w:isLgl/>
      <w:lvlText w:val="%1.%2.%3.%4.%5"/>
      <w:lvlJc w:val="left"/>
      <w:pPr>
        <w:ind w:left="1800" w:hanging="1080"/>
      </w:pPr>
      <w:rPr>
        <w:rFonts w:hint="default"/>
        <w:sz w:val="24"/>
      </w:rPr>
    </w:lvl>
    <w:lvl w:ilvl="5">
      <w:start w:val="1"/>
      <w:numFmt w:val="decimal"/>
      <w:isLgl/>
      <w:lvlText w:val="%1.%2.%3.%4.%5.%6"/>
      <w:lvlJc w:val="left"/>
      <w:pPr>
        <w:ind w:left="1800" w:hanging="1080"/>
      </w:pPr>
      <w:rPr>
        <w:rFonts w:hint="default"/>
        <w:sz w:val="24"/>
      </w:rPr>
    </w:lvl>
    <w:lvl w:ilvl="6">
      <w:start w:val="1"/>
      <w:numFmt w:val="decimal"/>
      <w:isLgl/>
      <w:lvlText w:val="%1.%2.%3.%4.%5.%6.%7"/>
      <w:lvlJc w:val="left"/>
      <w:pPr>
        <w:ind w:left="2160" w:hanging="1440"/>
      </w:pPr>
      <w:rPr>
        <w:rFonts w:hint="default"/>
        <w:sz w:val="24"/>
      </w:rPr>
    </w:lvl>
    <w:lvl w:ilvl="7">
      <w:start w:val="1"/>
      <w:numFmt w:val="decimal"/>
      <w:isLgl/>
      <w:lvlText w:val="%1.%2.%3.%4.%5.%6.%7.%8"/>
      <w:lvlJc w:val="left"/>
      <w:pPr>
        <w:ind w:left="2160" w:hanging="1440"/>
      </w:pPr>
      <w:rPr>
        <w:rFonts w:hint="default"/>
        <w:sz w:val="24"/>
      </w:rPr>
    </w:lvl>
    <w:lvl w:ilvl="8">
      <w:start w:val="1"/>
      <w:numFmt w:val="decimal"/>
      <w:isLgl/>
      <w:lvlText w:val="%1.%2.%3.%4.%5.%6.%7.%8.%9"/>
      <w:lvlJc w:val="left"/>
      <w:pPr>
        <w:ind w:left="2520" w:hanging="1800"/>
      </w:pPr>
      <w:rPr>
        <w:rFonts w:hint="default"/>
        <w:sz w:val="24"/>
      </w:rPr>
    </w:lvl>
  </w:abstractNum>
  <w:abstractNum w:abstractNumId="25">
    <w:nsid w:val="64AF49D1"/>
    <w:multiLevelType w:val="hybridMultilevel"/>
    <w:tmpl w:val="198EE632"/>
    <w:lvl w:ilvl="0" w:tplc="0ABE8A88">
      <w:start w:val="1"/>
      <w:numFmt w:val="decimal"/>
      <w:lvlText w:val="5.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5106949"/>
    <w:multiLevelType w:val="hybridMultilevel"/>
    <w:tmpl w:val="100854EE"/>
    <w:lvl w:ilvl="0" w:tplc="B8703CD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636646E"/>
    <w:multiLevelType w:val="hybridMultilevel"/>
    <w:tmpl w:val="65445068"/>
    <w:lvl w:ilvl="0" w:tplc="0046EECE">
      <w:start w:val="1"/>
      <w:numFmt w:val="decimal"/>
      <w:lvlText w:val="3.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92A42A9"/>
    <w:multiLevelType w:val="hybridMultilevel"/>
    <w:tmpl w:val="DCC4ED96"/>
    <w:lvl w:ilvl="0" w:tplc="31CA5B0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B200862"/>
    <w:multiLevelType w:val="hybridMultilevel"/>
    <w:tmpl w:val="334EB42A"/>
    <w:lvl w:ilvl="0" w:tplc="2A56923A">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D860E42"/>
    <w:multiLevelType w:val="hybridMultilevel"/>
    <w:tmpl w:val="8AA66618"/>
    <w:lvl w:ilvl="0" w:tplc="22D00EA8">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F490C0A"/>
    <w:multiLevelType w:val="hybridMultilevel"/>
    <w:tmpl w:val="41827528"/>
    <w:lvl w:ilvl="0" w:tplc="DE84F832">
      <w:start w:val="1"/>
      <w:numFmt w:val="decimal"/>
      <w:lvlText w:val="5.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789222C"/>
    <w:multiLevelType w:val="hybridMultilevel"/>
    <w:tmpl w:val="3EF845A8"/>
    <w:lvl w:ilvl="0" w:tplc="7B5AB982">
      <w:start w:val="1"/>
      <w:numFmt w:val="decimal"/>
      <w:lvlText w:val="5.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E3A408C"/>
    <w:multiLevelType w:val="hybridMultilevel"/>
    <w:tmpl w:val="8D9C417A"/>
    <w:lvl w:ilvl="0" w:tplc="149E3376">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8"/>
  </w:num>
  <w:num w:numId="3">
    <w:abstractNumId w:val="3"/>
  </w:num>
  <w:num w:numId="4">
    <w:abstractNumId w:val="2"/>
  </w:num>
  <w:num w:numId="5">
    <w:abstractNumId w:val="1"/>
  </w:num>
  <w:num w:numId="6">
    <w:abstractNumId w:val="20"/>
  </w:num>
  <w:num w:numId="7">
    <w:abstractNumId w:val="6"/>
  </w:num>
  <w:num w:numId="8">
    <w:abstractNumId w:val="24"/>
  </w:num>
  <w:num w:numId="9">
    <w:abstractNumId w:val="17"/>
  </w:num>
  <w:num w:numId="10">
    <w:abstractNumId w:val="18"/>
  </w:num>
  <w:num w:numId="11">
    <w:abstractNumId w:val="19"/>
  </w:num>
  <w:num w:numId="12">
    <w:abstractNumId w:val="9"/>
  </w:num>
  <w:num w:numId="13">
    <w:abstractNumId w:val="29"/>
  </w:num>
  <w:num w:numId="14">
    <w:abstractNumId w:val="16"/>
  </w:num>
  <w:num w:numId="15">
    <w:abstractNumId w:val="21"/>
  </w:num>
  <w:num w:numId="16">
    <w:abstractNumId w:val="13"/>
  </w:num>
  <w:num w:numId="17">
    <w:abstractNumId w:val="4"/>
  </w:num>
  <w:num w:numId="18">
    <w:abstractNumId w:val="23"/>
  </w:num>
  <w:num w:numId="19">
    <w:abstractNumId w:val="30"/>
  </w:num>
  <w:num w:numId="20">
    <w:abstractNumId w:val="22"/>
  </w:num>
  <w:num w:numId="21">
    <w:abstractNumId w:val="14"/>
  </w:num>
  <w:num w:numId="22">
    <w:abstractNumId w:val="27"/>
  </w:num>
  <w:num w:numId="23">
    <w:abstractNumId w:val="32"/>
  </w:num>
  <w:num w:numId="24">
    <w:abstractNumId w:val="11"/>
  </w:num>
  <w:num w:numId="25">
    <w:abstractNumId w:val="15"/>
  </w:num>
  <w:num w:numId="26">
    <w:abstractNumId w:val="31"/>
  </w:num>
  <w:num w:numId="27">
    <w:abstractNumId w:val="25"/>
  </w:num>
  <w:num w:numId="28">
    <w:abstractNumId w:val="10"/>
  </w:num>
  <w:num w:numId="29">
    <w:abstractNumId w:val="5"/>
  </w:num>
  <w:num w:numId="30">
    <w:abstractNumId w:val="8"/>
  </w:num>
  <w:num w:numId="31">
    <w:abstractNumId w:val="26"/>
  </w:num>
  <w:num w:numId="32">
    <w:abstractNumId w:val="7"/>
  </w:num>
  <w:num w:numId="33">
    <w:abstractNumId w:val="12"/>
  </w:num>
  <w:num w:numId="34">
    <w:abstractNumId w:val="33"/>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61D4"/>
    <w:rsid w:val="00007CAC"/>
    <w:rsid w:val="000114BB"/>
    <w:rsid w:val="00013772"/>
    <w:rsid w:val="0001407B"/>
    <w:rsid w:val="00032CE5"/>
    <w:rsid w:val="00037785"/>
    <w:rsid w:val="0004060C"/>
    <w:rsid w:val="00055399"/>
    <w:rsid w:val="00061BB7"/>
    <w:rsid w:val="000673FE"/>
    <w:rsid w:val="000746C8"/>
    <w:rsid w:val="00075F8F"/>
    <w:rsid w:val="00076D07"/>
    <w:rsid w:val="00083C2C"/>
    <w:rsid w:val="00093F55"/>
    <w:rsid w:val="000A3555"/>
    <w:rsid w:val="000C70C1"/>
    <w:rsid w:val="000D13CD"/>
    <w:rsid w:val="000E31EE"/>
    <w:rsid w:val="000E4FC9"/>
    <w:rsid w:val="000E760C"/>
    <w:rsid w:val="000F3A47"/>
    <w:rsid w:val="000F5B67"/>
    <w:rsid w:val="000F66E9"/>
    <w:rsid w:val="00102213"/>
    <w:rsid w:val="0010393D"/>
    <w:rsid w:val="001051D5"/>
    <w:rsid w:val="00110127"/>
    <w:rsid w:val="0012438E"/>
    <w:rsid w:val="00131129"/>
    <w:rsid w:val="001339F0"/>
    <w:rsid w:val="001509F7"/>
    <w:rsid w:val="001512E2"/>
    <w:rsid w:val="00160BCF"/>
    <w:rsid w:val="00162A64"/>
    <w:rsid w:val="00177619"/>
    <w:rsid w:val="00195151"/>
    <w:rsid w:val="001A0EC6"/>
    <w:rsid w:val="001A538C"/>
    <w:rsid w:val="001C205C"/>
    <w:rsid w:val="001C2540"/>
    <w:rsid w:val="001C312E"/>
    <w:rsid w:val="00206E0A"/>
    <w:rsid w:val="002140DA"/>
    <w:rsid w:val="002517C7"/>
    <w:rsid w:val="002527C2"/>
    <w:rsid w:val="00254C49"/>
    <w:rsid w:val="00254F3A"/>
    <w:rsid w:val="002556DE"/>
    <w:rsid w:val="002609D6"/>
    <w:rsid w:val="002640BF"/>
    <w:rsid w:val="00270885"/>
    <w:rsid w:val="00293182"/>
    <w:rsid w:val="0029526B"/>
    <w:rsid w:val="002958A7"/>
    <w:rsid w:val="00295EE3"/>
    <w:rsid w:val="002A2D7B"/>
    <w:rsid w:val="002A4817"/>
    <w:rsid w:val="002A6E2C"/>
    <w:rsid w:val="002B27EC"/>
    <w:rsid w:val="002D21BB"/>
    <w:rsid w:val="002E2B68"/>
    <w:rsid w:val="002F07D0"/>
    <w:rsid w:val="00321B4C"/>
    <w:rsid w:val="00323E56"/>
    <w:rsid w:val="0033263F"/>
    <w:rsid w:val="00342ADB"/>
    <w:rsid w:val="00357495"/>
    <w:rsid w:val="003760AE"/>
    <w:rsid w:val="00376E87"/>
    <w:rsid w:val="00382155"/>
    <w:rsid w:val="00386B08"/>
    <w:rsid w:val="003A15B1"/>
    <w:rsid w:val="003A5B61"/>
    <w:rsid w:val="003B5777"/>
    <w:rsid w:val="003C4324"/>
    <w:rsid w:val="003D6C5C"/>
    <w:rsid w:val="003E3C19"/>
    <w:rsid w:val="003F5C23"/>
    <w:rsid w:val="003F6087"/>
    <w:rsid w:val="00401A9C"/>
    <w:rsid w:val="004026B2"/>
    <w:rsid w:val="0040461A"/>
    <w:rsid w:val="004159A0"/>
    <w:rsid w:val="00421556"/>
    <w:rsid w:val="00426F47"/>
    <w:rsid w:val="00430AD3"/>
    <w:rsid w:val="00433291"/>
    <w:rsid w:val="0044542D"/>
    <w:rsid w:val="004479F0"/>
    <w:rsid w:val="004570B9"/>
    <w:rsid w:val="0046099C"/>
    <w:rsid w:val="00465ACC"/>
    <w:rsid w:val="00476149"/>
    <w:rsid w:val="0049114F"/>
    <w:rsid w:val="004A75CE"/>
    <w:rsid w:val="004D253A"/>
    <w:rsid w:val="004D300F"/>
    <w:rsid w:val="004D5140"/>
    <w:rsid w:val="004D79AB"/>
    <w:rsid w:val="004E26B6"/>
    <w:rsid w:val="004F0F28"/>
    <w:rsid w:val="004F15DE"/>
    <w:rsid w:val="0051418B"/>
    <w:rsid w:val="00515682"/>
    <w:rsid w:val="0053187C"/>
    <w:rsid w:val="00536DF1"/>
    <w:rsid w:val="00543D20"/>
    <w:rsid w:val="00544962"/>
    <w:rsid w:val="0055186D"/>
    <w:rsid w:val="00556435"/>
    <w:rsid w:val="00564486"/>
    <w:rsid w:val="00570686"/>
    <w:rsid w:val="0057532D"/>
    <w:rsid w:val="005865B4"/>
    <w:rsid w:val="00590915"/>
    <w:rsid w:val="005C3BA2"/>
    <w:rsid w:val="005C462E"/>
    <w:rsid w:val="005D2B66"/>
    <w:rsid w:val="005D3F9D"/>
    <w:rsid w:val="005E11C6"/>
    <w:rsid w:val="005E387D"/>
    <w:rsid w:val="005E553A"/>
    <w:rsid w:val="00600AB2"/>
    <w:rsid w:val="006037BB"/>
    <w:rsid w:val="00605E2C"/>
    <w:rsid w:val="006112CB"/>
    <w:rsid w:val="0061315F"/>
    <w:rsid w:val="00622035"/>
    <w:rsid w:val="00632BD7"/>
    <w:rsid w:val="00652576"/>
    <w:rsid w:val="00691FC5"/>
    <w:rsid w:val="006B2744"/>
    <w:rsid w:val="006C445D"/>
    <w:rsid w:val="006D2322"/>
    <w:rsid w:val="006D569C"/>
    <w:rsid w:val="006D67F4"/>
    <w:rsid w:val="006F6E02"/>
    <w:rsid w:val="00715B92"/>
    <w:rsid w:val="00740A1D"/>
    <w:rsid w:val="00742389"/>
    <w:rsid w:val="007522D0"/>
    <w:rsid w:val="00761DE7"/>
    <w:rsid w:val="00763892"/>
    <w:rsid w:val="00767182"/>
    <w:rsid w:val="0078371B"/>
    <w:rsid w:val="00790096"/>
    <w:rsid w:val="007A0443"/>
    <w:rsid w:val="007A6667"/>
    <w:rsid w:val="007A7E88"/>
    <w:rsid w:val="007B430C"/>
    <w:rsid w:val="007C23CD"/>
    <w:rsid w:val="007C73A8"/>
    <w:rsid w:val="008010DA"/>
    <w:rsid w:val="008029A0"/>
    <w:rsid w:val="00802F5E"/>
    <w:rsid w:val="008326CC"/>
    <w:rsid w:val="0084428F"/>
    <w:rsid w:val="008654D1"/>
    <w:rsid w:val="00867F16"/>
    <w:rsid w:val="008737CA"/>
    <w:rsid w:val="008809F2"/>
    <w:rsid w:val="0088431F"/>
    <w:rsid w:val="00887B3B"/>
    <w:rsid w:val="008B4A5D"/>
    <w:rsid w:val="008D1747"/>
    <w:rsid w:val="008E53E5"/>
    <w:rsid w:val="008F64F0"/>
    <w:rsid w:val="009067D1"/>
    <w:rsid w:val="0091711D"/>
    <w:rsid w:val="009179C1"/>
    <w:rsid w:val="009372B1"/>
    <w:rsid w:val="009463E2"/>
    <w:rsid w:val="0097438F"/>
    <w:rsid w:val="009A01FF"/>
    <w:rsid w:val="009A0DD5"/>
    <w:rsid w:val="009B5B8E"/>
    <w:rsid w:val="009C4F01"/>
    <w:rsid w:val="009C6FBF"/>
    <w:rsid w:val="009D08AB"/>
    <w:rsid w:val="00A03CFE"/>
    <w:rsid w:val="00A0746C"/>
    <w:rsid w:val="00A16427"/>
    <w:rsid w:val="00A2551E"/>
    <w:rsid w:val="00A52C4C"/>
    <w:rsid w:val="00A62677"/>
    <w:rsid w:val="00A653E2"/>
    <w:rsid w:val="00A67420"/>
    <w:rsid w:val="00A71333"/>
    <w:rsid w:val="00A9073D"/>
    <w:rsid w:val="00AA2C8B"/>
    <w:rsid w:val="00AA33EE"/>
    <w:rsid w:val="00AA5442"/>
    <w:rsid w:val="00AB18FE"/>
    <w:rsid w:val="00AC49F3"/>
    <w:rsid w:val="00AD5975"/>
    <w:rsid w:val="00AD78A9"/>
    <w:rsid w:val="00AE21EA"/>
    <w:rsid w:val="00AE2816"/>
    <w:rsid w:val="00AE3157"/>
    <w:rsid w:val="00AE558B"/>
    <w:rsid w:val="00AE56C9"/>
    <w:rsid w:val="00AF03FA"/>
    <w:rsid w:val="00AF61D4"/>
    <w:rsid w:val="00AF6E80"/>
    <w:rsid w:val="00B03615"/>
    <w:rsid w:val="00B052BC"/>
    <w:rsid w:val="00B1664E"/>
    <w:rsid w:val="00B217BD"/>
    <w:rsid w:val="00B31B60"/>
    <w:rsid w:val="00B3591D"/>
    <w:rsid w:val="00B422EA"/>
    <w:rsid w:val="00B42C0F"/>
    <w:rsid w:val="00B4312F"/>
    <w:rsid w:val="00B43A4F"/>
    <w:rsid w:val="00B5027A"/>
    <w:rsid w:val="00B5471F"/>
    <w:rsid w:val="00B56E63"/>
    <w:rsid w:val="00B65406"/>
    <w:rsid w:val="00B73BAF"/>
    <w:rsid w:val="00B76905"/>
    <w:rsid w:val="00B81511"/>
    <w:rsid w:val="00BA47B6"/>
    <w:rsid w:val="00BB113A"/>
    <w:rsid w:val="00BE0479"/>
    <w:rsid w:val="00BE07CD"/>
    <w:rsid w:val="00BE4EB5"/>
    <w:rsid w:val="00BF29D4"/>
    <w:rsid w:val="00C21D9C"/>
    <w:rsid w:val="00C32FCD"/>
    <w:rsid w:val="00C41541"/>
    <w:rsid w:val="00C54449"/>
    <w:rsid w:val="00C56F2E"/>
    <w:rsid w:val="00CA1306"/>
    <w:rsid w:val="00CC5778"/>
    <w:rsid w:val="00CD4BBA"/>
    <w:rsid w:val="00CE0B85"/>
    <w:rsid w:val="00CE6E82"/>
    <w:rsid w:val="00CF1E47"/>
    <w:rsid w:val="00CF4BF7"/>
    <w:rsid w:val="00D00BE5"/>
    <w:rsid w:val="00D27BAD"/>
    <w:rsid w:val="00D55136"/>
    <w:rsid w:val="00D6202D"/>
    <w:rsid w:val="00D84755"/>
    <w:rsid w:val="00D91C96"/>
    <w:rsid w:val="00D92405"/>
    <w:rsid w:val="00D93194"/>
    <w:rsid w:val="00D93971"/>
    <w:rsid w:val="00D93CA2"/>
    <w:rsid w:val="00DA14EC"/>
    <w:rsid w:val="00DC089E"/>
    <w:rsid w:val="00DC0C3E"/>
    <w:rsid w:val="00DE61A3"/>
    <w:rsid w:val="00E03594"/>
    <w:rsid w:val="00E33699"/>
    <w:rsid w:val="00E41DF7"/>
    <w:rsid w:val="00E42F4F"/>
    <w:rsid w:val="00E510EF"/>
    <w:rsid w:val="00E525BA"/>
    <w:rsid w:val="00E60960"/>
    <w:rsid w:val="00E61BA9"/>
    <w:rsid w:val="00E62044"/>
    <w:rsid w:val="00E70AEA"/>
    <w:rsid w:val="00E86DC4"/>
    <w:rsid w:val="00E953B6"/>
    <w:rsid w:val="00EA5F5A"/>
    <w:rsid w:val="00EC3AD6"/>
    <w:rsid w:val="00ED6ED2"/>
    <w:rsid w:val="00EE078D"/>
    <w:rsid w:val="00EE0AFD"/>
    <w:rsid w:val="00EE26E2"/>
    <w:rsid w:val="00EE314F"/>
    <w:rsid w:val="00EE7BE1"/>
    <w:rsid w:val="00EF74AD"/>
    <w:rsid w:val="00F12190"/>
    <w:rsid w:val="00F14B73"/>
    <w:rsid w:val="00F15135"/>
    <w:rsid w:val="00F15394"/>
    <w:rsid w:val="00F16E6B"/>
    <w:rsid w:val="00F37E5C"/>
    <w:rsid w:val="00F41FE4"/>
    <w:rsid w:val="00F46336"/>
    <w:rsid w:val="00F50797"/>
    <w:rsid w:val="00F5086F"/>
    <w:rsid w:val="00F668E2"/>
    <w:rsid w:val="00F74353"/>
    <w:rsid w:val="00F75864"/>
    <w:rsid w:val="00F839CF"/>
    <w:rsid w:val="00FB17C3"/>
    <w:rsid w:val="00FB2C61"/>
    <w:rsid w:val="00FB3EF5"/>
    <w:rsid w:val="00FB543B"/>
    <w:rsid w:val="00FC4216"/>
    <w:rsid w:val="00FC5C93"/>
    <w:rsid w:val="00FE5BD9"/>
    <w:rsid w:val="00FF42D9"/>
    <w:rsid w:val="0A8D2824"/>
    <w:rsid w:val="18223722"/>
    <w:rsid w:val="1AE0A48B"/>
    <w:rsid w:val="1AE3CA08"/>
    <w:rsid w:val="20D7953A"/>
    <w:rsid w:val="24131CD9"/>
    <w:rsid w:val="34896441"/>
    <w:rsid w:val="3929E395"/>
    <w:rsid w:val="3DFF1B20"/>
    <w:rsid w:val="416669DD"/>
    <w:rsid w:val="43ACBBFA"/>
    <w:rsid w:val="47F3A71D"/>
    <w:rsid w:val="5980AF20"/>
    <w:rsid w:val="66309B5A"/>
    <w:rsid w:val="71A05138"/>
    <w:rsid w:val="788FB14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9F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4101">
      <w:bodyDiv w:val="1"/>
      <w:marLeft w:val="0"/>
      <w:marRight w:val="0"/>
      <w:marTop w:val="0"/>
      <w:marBottom w:val="0"/>
      <w:divBdr>
        <w:top w:val="none" w:sz="0" w:space="0" w:color="auto"/>
        <w:left w:val="none" w:sz="0" w:space="0" w:color="auto"/>
        <w:bottom w:val="none" w:sz="0" w:space="0" w:color="auto"/>
        <w:right w:val="none" w:sz="0" w:space="0" w:color="auto"/>
      </w:divBdr>
    </w:div>
    <w:div w:id="172385101">
      <w:bodyDiv w:val="1"/>
      <w:marLeft w:val="0"/>
      <w:marRight w:val="0"/>
      <w:marTop w:val="0"/>
      <w:marBottom w:val="0"/>
      <w:divBdr>
        <w:top w:val="none" w:sz="0" w:space="0" w:color="auto"/>
        <w:left w:val="none" w:sz="0" w:space="0" w:color="auto"/>
        <w:bottom w:val="none" w:sz="0" w:space="0" w:color="auto"/>
        <w:right w:val="none" w:sz="0" w:space="0" w:color="auto"/>
      </w:divBdr>
    </w:div>
    <w:div w:id="604769381">
      <w:bodyDiv w:val="1"/>
      <w:marLeft w:val="0"/>
      <w:marRight w:val="0"/>
      <w:marTop w:val="0"/>
      <w:marBottom w:val="0"/>
      <w:divBdr>
        <w:top w:val="none" w:sz="0" w:space="0" w:color="auto"/>
        <w:left w:val="none" w:sz="0" w:space="0" w:color="auto"/>
        <w:bottom w:val="none" w:sz="0" w:space="0" w:color="auto"/>
        <w:right w:val="none" w:sz="0" w:space="0" w:color="auto"/>
      </w:divBdr>
    </w:div>
    <w:div w:id="626472837">
      <w:bodyDiv w:val="1"/>
      <w:marLeft w:val="0"/>
      <w:marRight w:val="0"/>
      <w:marTop w:val="0"/>
      <w:marBottom w:val="0"/>
      <w:divBdr>
        <w:top w:val="none" w:sz="0" w:space="0" w:color="auto"/>
        <w:left w:val="none" w:sz="0" w:space="0" w:color="auto"/>
        <w:bottom w:val="none" w:sz="0" w:space="0" w:color="auto"/>
        <w:right w:val="none" w:sz="0" w:space="0" w:color="auto"/>
      </w:divBdr>
    </w:div>
    <w:div w:id="680425663">
      <w:bodyDiv w:val="1"/>
      <w:marLeft w:val="0"/>
      <w:marRight w:val="0"/>
      <w:marTop w:val="0"/>
      <w:marBottom w:val="0"/>
      <w:divBdr>
        <w:top w:val="none" w:sz="0" w:space="0" w:color="auto"/>
        <w:left w:val="none" w:sz="0" w:space="0" w:color="auto"/>
        <w:bottom w:val="none" w:sz="0" w:space="0" w:color="auto"/>
        <w:right w:val="none" w:sz="0" w:space="0" w:color="auto"/>
      </w:divBdr>
    </w:div>
    <w:div w:id="913397986">
      <w:bodyDiv w:val="1"/>
      <w:marLeft w:val="0"/>
      <w:marRight w:val="0"/>
      <w:marTop w:val="0"/>
      <w:marBottom w:val="0"/>
      <w:divBdr>
        <w:top w:val="none" w:sz="0" w:space="0" w:color="auto"/>
        <w:left w:val="none" w:sz="0" w:space="0" w:color="auto"/>
        <w:bottom w:val="none" w:sz="0" w:space="0" w:color="auto"/>
        <w:right w:val="none" w:sz="0" w:space="0" w:color="auto"/>
      </w:divBdr>
    </w:div>
    <w:div w:id="1067728290">
      <w:bodyDiv w:val="1"/>
      <w:marLeft w:val="0"/>
      <w:marRight w:val="0"/>
      <w:marTop w:val="0"/>
      <w:marBottom w:val="0"/>
      <w:divBdr>
        <w:top w:val="none" w:sz="0" w:space="0" w:color="auto"/>
        <w:left w:val="none" w:sz="0" w:space="0" w:color="auto"/>
        <w:bottom w:val="none" w:sz="0" w:space="0" w:color="auto"/>
        <w:right w:val="none" w:sz="0" w:space="0" w:color="auto"/>
      </w:divBdr>
    </w:div>
    <w:div w:id="1190796752">
      <w:bodyDiv w:val="1"/>
      <w:marLeft w:val="0"/>
      <w:marRight w:val="0"/>
      <w:marTop w:val="0"/>
      <w:marBottom w:val="0"/>
      <w:divBdr>
        <w:top w:val="none" w:sz="0" w:space="0" w:color="auto"/>
        <w:left w:val="none" w:sz="0" w:space="0" w:color="auto"/>
        <w:bottom w:val="none" w:sz="0" w:space="0" w:color="auto"/>
        <w:right w:val="none" w:sz="0" w:space="0" w:color="auto"/>
      </w:divBdr>
    </w:div>
    <w:div w:id="1277563721">
      <w:bodyDiv w:val="1"/>
      <w:marLeft w:val="0"/>
      <w:marRight w:val="0"/>
      <w:marTop w:val="0"/>
      <w:marBottom w:val="0"/>
      <w:divBdr>
        <w:top w:val="none" w:sz="0" w:space="0" w:color="auto"/>
        <w:left w:val="none" w:sz="0" w:space="0" w:color="auto"/>
        <w:bottom w:val="none" w:sz="0" w:space="0" w:color="auto"/>
        <w:right w:val="none" w:sz="0" w:space="0" w:color="auto"/>
      </w:divBdr>
    </w:div>
    <w:div w:id="1323659417">
      <w:bodyDiv w:val="1"/>
      <w:marLeft w:val="0"/>
      <w:marRight w:val="0"/>
      <w:marTop w:val="0"/>
      <w:marBottom w:val="0"/>
      <w:divBdr>
        <w:top w:val="none" w:sz="0" w:space="0" w:color="auto"/>
        <w:left w:val="none" w:sz="0" w:space="0" w:color="auto"/>
        <w:bottom w:val="none" w:sz="0" w:space="0" w:color="auto"/>
        <w:right w:val="none" w:sz="0" w:space="0" w:color="auto"/>
      </w:divBdr>
    </w:div>
    <w:div w:id="1384867906">
      <w:bodyDiv w:val="1"/>
      <w:marLeft w:val="0"/>
      <w:marRight w:val="0"/>
      <w:marTop w:val="0"/>
      <w:marBottom w:val="0"/>
      <w:divBdr>
        <w:top w:val="none" w:sz="0" w:space="0" w:color="auto"/>
        <w:left w:val="none" w:sz="0" w:space="0" w:color="auto"/>
        <w:bottom w:val="none" w:sz="0" w:space="0" w:color="auto"/>
        <w:right w:val="none" w:sz="0" w:space="0" w:color="auto"/>
      </w:divBdr>
    </w:div>
    <w:div w:id="1530878746">
      <w:bodyDiv w:val="1"/>
      <w:marLeft w:val="0"/>
      <w:marRight w:val="0"/>
      <w:marTop w:val="0"/>
      <w:marBottom w:val="0"/>
      <w:divBdr>
        <w:top w:val="none" w:sz="0" w:space="0" w:color="auto"/>
        <w:left w:val="none" w:sz="0" w:space="0" w:color="auto"/>
        <w:bottom w:val="none" w:sz="0" w:space="0" w:color="auto"/>
        <w:right w:val="none" w:sz="0" w:space="0" w:color="auto"/>
      </w:divBdr>
    </w:div>
    <w:div w:id="1538464915">
      <w:bodyDiv w:val="1"/>
      <w:marLeft w:val="0"/>
      <w:marRight w:val="0"/>
      <w:marTop w:val="0"/>
      <w:marBottom w:val="0"/>
      <w:divBdr>
        <w:top w:val="none" w:sz="0" w:space="0" w:color="auto"/>
        <w:left w:val="none" w:sz="0" w:space="0" w:color="auto"/>
        <w:bottom w:val="none" w:sz="0" w:space="0" w:color="auto"/>
        <w:right w:val="none" w:sz="0" w:space="0" w:color="auto"/>
      </w:divBdr>
    </w:div>
    <w:div w:id="1620453837">
      <w:bodyDiv w:val="1"/>
      <w:marLeft w:val="0"/>
      <w:marRight w:val="0"/>
      <w:marTop w:val="0"/>
      <w:marBottom w:val="0"/>
      <w:divBdr>
        <w:top w:val="none" w:sz="0" w:space="0" w:color="auto"/>
        <w:left w:val="none" w:sz="0" w:space="0" w:color="auto"/>
        <w:bottom w:val="none" w:sz="0" w:space="0" w:color="auto"/>
        <w:right w:val="none" w:sz="0" w:space="0" w:color="auto"/>
      </w:divBdr>
    </w:div>
    <w:div w:id="1762873781">
      <w:bodyDiv w:val="1"/>
      <w:marLeft w:val="0"/>
      <w:marRight w:val="0"/>
      <w:marTop w:val="0"/>
      <w:marBottom w:val="0"/>
      <w:divBdr>
        <w:top w:val="none" w:sz="0" w:space="0" w:color="auto"/>
        <w:left w:val="none" w:sz="0" w:space="0" w:color="auto"/>
        <w:bottom w:val="none" w:sz="0" w:space="0" w:color="auto"/>
        <w:right w:val="none" w:sz="0" w:space="0" w:color="auto"/>
      </w:divBdr>
    </w:div>
    <w:div w:id="1932541233">
      <w:bodyDiv w:val="1"/>
      <w:marLeft w:val="0"/>
      <w:marRight w:val="0"/>
      <w:marTop w:val="0"/>
      <w:marBottom w:val="0"/>
      <w:divBdr>
        <w:top w:val="none" w:sz="0" w:space="0" w:color="auto"/>
        <w:left w:val="none" w:sz="0" w:space="0" w:color="auto"/>
        <w:bottom w:val="none" w:sz="0" w:space="0" w:color="auto"/>
        <w:right w:val="none" w:sz="0" w:space="0" w:color="auto"/>
      </w:divBdr>
    </w:div>
    <w:div w:id="193863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up08</b:Tag>
    <b:SourceType>Book</b:SourceType>
    <b:Guid>{BF4849AE-599F-428F-B377-2C2346B7D990}</b:Guid>
    <b:Title>Bahasa Pemrograman</b:Title>
    <b:Year>2008</b:Year>
    <b:Publisher>Direktorat Pembinaan SMK</b:Publisher>
    <b:Author>
      <b:Author>
        <b:NameList>
          <b:Person>
            <b:Last>Suprapto</b:Last>
          </b:Person>
          <b:Person>
            <b:Last>Yuwono</b:Last>
            <b:First>Kadarisman</b:First>
            <b:Middle>Tejo</b:Middle>
          </b:Person>
          <b:Person>
            <b:Last>Sukardiyono</b:Last>
            <b:First>Totok</b:First>
          </b:Person>
          <b:Person>
            <b:Last>Dewanto</b:Last>
            <b:First>Adi</b:First>
          </b:Person>
        </b:NameList>
      </b:Author>
    </b:Author>
    <b:RefOrder>1</b:RefOrder>
  </b:Source>
  <b:Source>
    <b:Tag>Ver18</b:Tag>
    <b:SourceType>Report</b:SourceType>
    <b:Guid>{C3A643C9-1CB1-4933-93A6-C8C474BA7935}</b:Guid>
    <b:Author>
      <b:Author>
        <b:NameList>
          <b:Person>
            <b:Last>Setyaningrum</b:Last>
            <b:First>Vera</b:First>
          </b:Person>
        </b:NameList>
      </b:Author>
    </b:Author>
    <b:Title>Web Framework</b:Title>
    <b:Year>2018</b:Year>
    <b:Publisher>Course Hero</b:Publisher>
    <b:City>University of Technology, Yogyakarta</b:City>
    <b:RefOrder>2</b:RefOrder>
  </b:Source>
  <b:Source>
    <b:Tag>Sim16</b:Tag>
    <b:SourceType>JournalArticle</b:SourceType>
    <b:Guid>{195066C3-2DC0-484D-BE94-5DF523011C91}</b:Guid>
    <b:Title>Analisis Model View Controller (MVC) pada Bahasa PHP</b:Title>
    <b:Year>2016</b:Year>
    <b:Author>
      <b:Author>
        <b:NameList>
          <b:Person>
            <b:Last>Simanjuntak</b:Last>
            <b:First>Pastima</b:First>
          </b:Person>
          <b:Person>
            <b:Last>Kasnady</b:Last>
            <b:First>Arwin</b:First>
          </b:Person>
        </b:NameList>
      </b:Author>
    </b:Author>
    <b:JournalName>Jurnal ISD</b:JournalName>
    <b:Pages>56-66</b:Pages>
    <b:RefOrder>3</b:RefOrder>
  </b:Source>
  <b:Source>
    <b:Tag>Bas10</b:Tag>
    <b:SourceType>Book</b:SourceType>
    <b:Guid>{164E2E71-AE0E-4B3B-AE0F-71729616C727}</b:Guid>
    <b:Author>
      <b:Author>
        <b:NameList>
          <b:Person>
            <b:Last>Basuki</b:Last>
            <b:First>AP</b:First>
          </b:Person>
        </b:NameList>
      </b:Author>
    </b:Author>
    <b:Title>Membangun Web Berbasis PHP dengan Framework Codeigniter</b:Title>
    <b:Year>2010</b:Year>
    <b:City>Yogyakarta</b:City>
    <b:Publisher>Lokomedia</b:Publisher>
    <b:RefOrder>4</b:RefOrder>
  </b:Source>
  <b:Source>
    <b:Tag>Pet09</b:Tag>
    <b:SourceType>ConferenceProceedings</b:SourceType>
    <b:Guid>{06C57407-94A8-415E-9916-9817BC628F04}</b:Guid>
    <b:Author>
      <b:Author>
        <b:NameList>
          <b:Person>
            <b:Last>Petersen</b:Last>
            <b:First>Kai</b:First>
          </b:Person>
          <b:Person>
            <b:Last>Wohlin</b:Last>
            <b:First>Claes</b:First>
          </b:Person>
          <b:Person>
            <b:Last>Baca</b:Last>
            <b:First>Dejan</b:First>
          </b:Person>
        </b:NameList>
      </b:Author>
    </b:Author>
    <b:Title>The Waterfall Model in Large-Scale Development</b:Title>
    <b:Year>2009</b:Year>
    <b:City>Findland</b:City>
    <b:Publisher>10th International Conference</b:Publisher>
    <b:RefOrder>28</b:RefOrder>
  </b:Source>
  <b:Source>
    <b:Tag>Som11</b:Tag>
    <b:SourceType>Book</b:SourceType>
    <b:Guid>{3BFA466C-8C0E-4BE8-AC03-5DA94361F80D}</b:Guid>
    <b:Author>
      <b:Author>
        <b:NameList>
          <b:Person>
            <b:Last>Sommerville</b:Last>
            <b:First>Ian</b:First>
          </b:Person>
        </b:NameList>
      </b:Author>
    </b:Author>
    <b:Title>Software Engineering</b:Title>
    <b:Year>2011</b:Year>
    <b:City>United States of America</b:City>
    <b:Publisher>Pearson Education Inc., publishing as Addison-Wesley</b:Publisher>
    <b:Edition>9</b:Edition>
    <b:RefOrder>29</b:RefOrder>
  </b:Source>
</b:Sources>
</file>

<file path=customXml/itemProps1.xml><?xml version="1.0" encoding="utf-8"?>
<ds:datastoreItem xmlns:ds="http://schemas.openxmlformats.org/officeDocument/2006/customXml" ds:itemID="{18D3D2E6-EDF8-4186-94DC-D51CCDB4C5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3</TotalTime>
  <Pages>1</Pages>
  <Words>13429</Words>
  <Characters>76547</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upradita</dc:creator>
  <cp:keywords/>
  <dc:description/>
  <cp:lastModifiedBy>cekingx</cp:lastModifiedBy>
  <cp:revision>70</cp:revision>
  <dcterms:created xsi:type="dcterms:W3CDTF">2021-01-04T16:04:00Z</dcterms:created>
  <dcterms:modified xsi:type="dcterms:W3CDTF">2021-01-07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bf3d08ff-12c0-3610-86f3-44068276dd1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